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0" w:type="auto"/>
        <w:jc w:val="center"/>
        <w:tblBorders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6940"/>
        <w:gridCol w:w="1842"/>
      </w:tblGrid>
      <w:tr w:rsidR="000A03B2" w:rsidRPr="00B57B36" w14:paraId="2A131A54" w14:textId="77777777" w:rsidTr="00DE264A">
        <w:trPr>
          <w:trHeight w:val="852"/>
          <w:jc w:val="center"/>
        </w:trPr>
        <w:tc>
          <w:tcPr>
            <w:tcW w:w="6946" w:type="dxa"/>
            <w:vMerge w:val="restart"/>
            <w:tcBorders>
              <w:right w:val="single" w:sz="4" w:space="0" w:color="auto"/>
            </w:tcBorders>
          </w:tcPr>
          <w:p w14:paraId="38C3D2BA" w14:textId="77777777" w:rsidR="000A03B2" w:rsidRPr="00B57B36" w:rsidRDefault="000A03B2" w:rsidP="00DE264A">
            <w:pPr>
              <w:tabs>
                <w:tab w:val="left" w:pos="-108"/>
              </w:tabs>
              <w:ind w:left="-108"/>
              <w:jc w:val="left"/>
              <w:rPr>
                <w:rFonts w:cs="Arial"/>
                <w:b/>
                <w:bCs/>
                <w:i/>
                <w:iCs/>
                <w:color w:val="000066"/>
                <w:sz w:val="12"/>
                <w:szCs w:val="12"/>
                <w:lang w:eastAsia="it-IT"/>
              </w:rPr>
            </w:pPr>
            <w:r w:rsidRPr="00B57B36">
              <w:rPr>
                <w:rFonts w:ascii="AdvP6960" w:hAnsi="AdvP6960" w:cs="AdvP6960"/>
                <w:noProof/>
                <w:color w:val="241F20"/>
                <w:szCs w:val="18"/>
                <w:lang w:val="en-ZA" w:eastAsia="en-ZA"/>
              </w:rPr>
              <w:drawing>
                <wp:inline distT="0" distB="0" distL="0" distR="0" wp14:anchorId="02B7C3D3" wp14:editId="5EE03112">
                  <wp:extent cx="640080" cy="373380"/>
                  <wp:effectExtent l="0" t="0" r="7620" b="7620"/>
                  <wp:docPr id="5" name="Picture 5" descr="cetlogo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etlogo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40080" cy="3733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57B36">
              <w:rPr>
                <w:rFonts w:ascii="AdvP6960" w:hAnsi="AdvP6960" w:cs="AdvP6960"/>
                <w:color w:val="241F20"/>
                <w:szCs w:val="18"/>
                <w:lang w:eastAsia="it-IT"/>
              </w:rPr>
              <w:t xml:space="preserve"> </w:t>
            </w:r>
            <w:r w:rsidRPr="00B57B36">
              <w:rPr>
                <w:rFonts w:cs="Arial"/>
                <w:b/>
                <w:bCs/>
                <w:i/>
                <w:iCs/>
                <w:color w:val="000066"/>
                <w:sz w:val="24"/>
                <w:szCs w:val="24"/>
                <w:lang w:eastAsia="it-IT"/>
              </w:rPr>
              <w:t>CHEMICAL ENGINEERING</w:t>
            </w:r>
            <w:r w:rsidRPr="00B57B36">
              <w:rPr>
                <w:rFonts w:cs="Arial"/>
                <w:b/>
                <w:bCs/>
                <w:i/>
                <w:iCs/>
                <w:color w:val="0033FF"/>
                <w:sz w:val="24"/>
                <w:szCs w:val="24"/>
                <w:lang w:eastAsia="it-IT"/>
              </w:rPr>
              <w:t xml:space="preserve"> </w:t>
            </w:r>
            <w:r w:rsidRPr="00B57B36">
              <w:rPr>
                <w:rFonts w:cs="Arial"/>
                <w:b/>
                <w:bCs/>
                <w:i/>
                <w:iCs/>
                <w:color w:val="666666"/>
                <w:sz w:val="24"/>
                <w:szCs w:val="24"/>
                <w:lang w:eastAsia="it-IT"/>
              </w:rPr>
              <w:t>TRANSACTIONS</w:t>
            </w:r>
            <w:r w:rsidRPr="00B57B36">
              <w:rPr>
                <w:color w:val="333333"/>
                <w:sz w:val="24"/>
                <w:szCs w:val="24"/>
                <w:lang w:eastAsia="it-IT"/>
              </w:rPr>
              <w:t xml:space="preserve"> </w:t>
            </w:r>
            <w:r w:rsidRPr="00B57B36">
              <w:rPr>
                <w:rFonts w:cs="Arial"/>
                <w:b/>
                <w:bCs/>
                <w:i/>
                <w:iCs/>
                <w:color w:val="000066"/>
                <w:sz w:val="27"/>
                <w:szCs w:val="27"/>
                <w:lang w:eastAsia="it-IT"/>
              </w:rPr>
              <w:br/>
            </w:r>
          </w:p>
          <w:p w14:paraId="4B780582" w14:textId="3EFE97B5" w:rsidR="000A03B2" w:rsidRPr="00B57B36" w:rsidRDefault="00A76EFC" w:rsidP="001D21AF">
            <w:pPr>
              <w:tabs>
                <w:tab w:val="left" w:pos="-108"/>
              </w:tabs>
              <w:ind w:left="-108"/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</w:pPr>
            <w:r w:rsidRPr="00B57B36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 xml:space="preserve">VOL. </w:t>
            </w:r>
            <w:r w:rsidR="0030152C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 xml:space="preserve"> </w:t>
            </w:r>
            <w:proofErr w:type="gramStart"/>
            <w:r w:rsidR="0030152C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 xml:space="preserve">  </w:t>
            </w:r>
            <w:r w:rsidR="007B48F9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,</w:t>
            </w:r>
            <w:proofErr w:type="gramEnd"/>
            <w:r w:rsidR="00FA5F5F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 xml:space="preserve"> </w:t>
            </w:r>
            <w:r w:rsidR="0030152C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202</w:t>
            </w:r>
            <w:r w:rsidR="00FA58AD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4</w:t>
            </w:r>
          </w:p>
        </w:tc>
        <w:tc>
          <w:tcPr>
            <w:tcW w:w="1843" w:type="dxa"/>
            <w:tcBorders>
              <w:left w:val="single" w:sz="4" w:space="0" w:color="auto"/>
              <w:bottom w:val="nil"/>
              <w:right w:val="single" w:sz="4" w:space="0" w:color="auto"/>
            </w:tcBorders>
          </w:tcPr>
          <w:p w14:paraId="56782132" w14:textId="77777777" w:rsidR="000A03B2" w:rsidRPr="00B57B36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>A publication of</w:t>
            </w:r>
          </w:p>
          <w:p w14:paraId="599E5441" w14:textId="77777777" w:rsidR="000A03B2" w:rsidRPr="00B57B36" w:rsidRDefault="000A03B2" w:rsidP="00CD5FE2">
            <w:pPr>
              <w:jc w:val="right"/>
            </w:pPr>
            <w:r w:rsidRPr="00B57B36">
              <w:rPr>
                <w:noProof/>
                <w:lang w:val="en-ZA" w:eastAsia="en-ZA"/>
              </w:rPr>
              <w:drawing>
                <wp:inline distT="0" distB="0" distL="0" distR="0" wp14:anchorId="59C75AF4" wp14:editId="4FF92432">
                  <wp:extent cx="670560" cy="358140"/>
                  <wp:effectExtent l="0" t="0" r="0" b="3810"/>
                  <wp:docPr id="6" name="Picture 6" descr="aidiclogo_grand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aidiclogo_grand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70560" cy="3581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A03B2" w:rsidRPr="00B57B36" w14:paraId="380FA3CD" w14:textId="77777777" w:rsidTr="00DE264A">
        <w:trPr>
          <w:trHeight w:val="567"/>
          <w:jc w:val="center"/>
        </w:trPr>
        <w:tc>
          <w:tcPr>
            <w:tcW w:w="6946" w:type="dxa"/>
            <w:vMerge/>
            <w:tcBorders>
              <w:right w:val="single" w:sz="4" w:space="0" w:color="auto"/>
            </w:tcBorders>
          </w:tcPr>
          <w:p w14:paraId="39E5E4C1" w14:textId="77777777" w:rsidR="000A03B2" w:rsidRPr="00B57B36" w:rsidRDefault="000A03B2" w:rsidP="00CD5FE2">
            <w:pPr>
              <w:tabs>
                <w:tab w:val="left" w:pos="-108"/>
              </w:tabs>
            </w:pPr>
          </w:p>
        </w:tc>
        <w:tc>
          <w:tcPr>
            <w:tcW w:w="1843" w:type="dxa"/>
            <w:tcBorders>
              <w:left w:val="single" w:sz="4" w:space="0" w:color="auto"/>
              <w:bottom w:val="nil"/>
              <w:right w:val="single" w:sz="4" w:space="0" w:color="auto"/>
            </w:tcBorders>
          </w:tcPr>
          <w:p w14:paraId="43858A98" w14:textId="77777777" w:rsidR="000A03B2" w:rsidRPr="00B57B36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>The Italian Association</w:t>
            </w:r>
          </w:p>
          <w:p w14:paraId="7522B1D2" w14:textId="77777777" w:rsidR="000A03B2" w:rsidRPr="00B57B36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>of Chemical Engineering</w:t>
            </w:r>
          </w:p>
          <w:p w14:paraId="4F0CC5DE" w14:textId="47FDB2FC" w:rsidR="000A03B2" w:rsidRPr="000D0268" w:rsidRDefault="000D0268" w:rsidP="00CD5FE2">
            <w:pPr>
              <w:spacing w:line="140" w:lineRule="atLeast"/>
              <w:jc w:val="right"/>
              <w:rPr>
                <w:rFonts w:cs="Arial"/>
                <w:sz w:val="13"/>
                <w:szCs w:val="13"/>
              </w:rPr>
            </w:pPr>
            <w:r w:rsidRPr="000D0268">
              <w:rPr>
                <w:rFonts w:cs="Arial"/>
                <w:sz w:val="13"/>
                <w:szCs w:val="13"/>
              </w:rPr>
              <w:t>Online at www.cetjournal.it</w:t>
            </w:r>
          </w:p>
        </w:tc>
      </w:tr>
      <w:tr w:rsidR="000A03B2" w:rsidRPr="00B57B36" w14:paraId="2D1B7169" w14:textId="77777777" w:rsidTr="00DE264A">
        <w:trPr>
          <w:trHeight w:val="68"/>
          <w:jc w:val="center"/>
        </w:trPr>
        <w:tc>
          <w:tcPr>
            <w:tcW w:w="8789" w:type="dxa"/>
            <w:gridSpan w:val="2"/>
          </w:tcPr>
          <w:p w14:paraId="1D8DD3C9" w14:textId="5D071392" w:rsidR="00AA7D26" w:rsidRPr="00910C92" w:rsidRDefault="00AA7D26" w:rsidP="00AA7D26">
            <w:pPr>
              <w:ind w:left="-107"/>
              <w:outlineLvl w:val="2"/>
              <w:rPr>
                <w:rFonts w:ascii="Tahoma" w:hAnsi="Tahoma" w:cs="Tahoma"/>
                <w:bCs/>
                <w:color w:val="000000"/>
                <w:sz w:val="14"/>
                <w:szCs w:val="14"/>
                <w:lang w:eastAsia="it-IT"/>
              </w:rPr>
            </w:pPr>
            <w:r w:rsidRPr="00910C92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Guest Editors:</w:t>
            </w:r>
            <w:r w:rsidR="00FA58AD" w:rsidRPr="00910C92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 Leonardo </w:t>
            </w:r>
            <w:proofErr w:type="spellStart"/>
            <w:r w:rsidR="00FA58AD" w:rsidRPr="00910C92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Tognotti</w:t>
            </w:r>
            <w:proofErr w:type="spellEnd"/>
            <w:r w:rsidR="00FA58AD" w:rsidRPr="00910C92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, Rubens Maciel Filho, Viatcheslav </w:t>
            </w:r>
            <w:proofErr w:type="spellStart"/>
            <w:r w:rsidR="00FA58AD" w:rsidRPr="00910C92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Kafarov</w:t>
            </w:r>
            <w:proofErr w:type="spellEnd"/>
            <w:r w:rsidRPr="00910C92">
              <w:rPr>
                <w:rFonts w:ascii="Tahoma" w:hAnsi="Tahoma" w:cs="Tahoma"/>
                <w:color w:val="000000"/>
                <w:sz w:val="14"/>
                <w:szCs w:val="14"/>
                <w:shd w:val="clear" w:color="auto" w:fill="FFFFFF"/>
              </w:rPr>
              <w:t xml:space="preserve"> </w:t>
            </w:r>
          </w:p>
          <w:p w14:paraId="1B0F1814" w14:textId="657AB8F9" w:rsidR="000A03B2" w:rsidRPr="00B57B36" w:rsidRDefault="00AA7D26" w:rsidP="00AA7D26">
            <w:pPr>
              <w:tabs>
                <w:tab w:val="left" w:pos="-108"/>
              </w:tabs>
              <w:spacing w:line="140" w:lineRule="atLeast"/>
              <w:ind w:left="-107"/>
              <w:jc w:val="left"/>
            </w:pPr>
            <w:r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Copyright © 202</w:t>
            </w:r>
            <w:r w:rsidR="00FA58AD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4</w:t>
            </w:r>
            <w:r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, AIDIC </w:t>
            </w:r>
            <w:proofErr w:type="spellStart"/>
            <w:r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Servizi</w:t>
            </w:r>
            <w:proofErr w:type="spellEnd"/>
            <w:r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 </w:t>
            </w:r>
            <w:proofErr w:type="spellStart"/>
            <w:r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S.r.l</w:t>
            </w:r>
            <w:proofErr w:type="spellEnd"/>
            <w:r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.</w:t>
            </w:r>
            <w:r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br/>
            </w:r>
            <w:r w:rsidRPr="00B57B36">
              <w:rPr>
                <w:rFonts w:ascii="Tahoma" w:hAnsi="Tahoma" w:cs="Tahoma"/>
                <w:b/>
                <w:iCs/>
                <w:color w:val="000000"/>
                <w:sz w:val="14"/>
                <w:szCs w:val="14"/>
                <w:lang w:eastAsia="it-IT"/>
              </w:rPr>
              <w:t>ISBN</w:t>
            </w:r>
            <w:r w:rsidRPr="00B57B36">
              <w:rPr>
                <w:rFonts w:ascii="Tahoma" w:hAnsi="Tahoma" w:cs="Tahoma"/>
                <w:iCs/>
                <w:color w:val="000000"/>
                <w:sz w:val="14"/>
                <w:szCs w:val="14"/>
                <w:lang w:eastAsia="it-IT"/>
              </w:rPr>
              <w:t xml:space="preserve"> </w:t>
            </w:r>
            <w:r w:rsidR="00D2582C" w:rsidRPr="000562A9">
              <w:rPr>
                <w:rFonts w:ascii="Tahoma" w:hAnsi="Tahoma" w:cs="Tahoma"/>
                <w:sz w:val="14"/>
                <w:szCs w:val="14"/>
              </w:rPr>
              <w:t>97</w:t>
            </w:r>
            <w:r w:rsidR="00D2582C">
              <w:rPr>
                <w:rFonts w:ascii="Tahoma" w:hAnsi="Tahoma" w:cs="Tahoma"/>
                <w:sz w:val="14"/>
                <w:szCs w:val="14"/>
              </w:rPr>
              <w:t>9</w:t>
            </w:r>
            <w:r w:rsidR="00D2582C" w:rsidRPr="000562A9">
              <w:rPr>
                <w:rFonts w:ascii="Tahoma" w:hAnsi="Tahoma" w:cs="Tahoma"/>
                <w:sz w:val="14"/>
                <w:szCs w:val="14"/>
              </w:rPr>
              <w:t>-</w:t>
            </w:r>
            <w:r w:rsidR="00D2582C">
              <w:rPr>
                <w:rFonts w:ascii="Tahoma" w:hAnsi="Tahoma" w:cs="Tahoma"/>
                <w:sz w:val="14"/>
                <w:szCs w:val="14"/>
              </w:rPr>
              <w:t>12</w:t>
            </w:r>
            <w:r w:rsidR="00D2582C" w:rsidRPr="000562A9">
              <w:rPr>
                <w:rFonts w:ascii="Tahoma" w:hAnsi="Tahoma" w:cs="Tahoma"/>
                <w:sz w:val="14"/>
                <w:szCs w:val="14"/>
              </w:rPr>
              <w:t>-</w:t>
            </w:r>
            <w:r w:rsidR="00D2582C">
              <w:rPr>
                <w:rFonts w:ascii="Tahoma" w:hAnsi="Tahoma" w:cs="Tahoma"/>
                <w:sz w:val="14"/>
                <w:szCs w:val="14"/>
              </w:rPr>
              <w:t>81206-</w:t>
            </w:r>
            <w:r w:rsidR="00FA58AD">
              <w:rPr>
                <w:rFonts w:ascii="Tahoma" w:hAnsi="Tahoma" w:cs="Tahoma"/>
                <w:sz w:val="14"/>
                <w:szCs w:val="14"/>
              </w:rPr>
              <w:t>09</w:t>
            </w:r>
            <w:r w:rsidR="00D2582C">
              <w:rPr>
                <w:rFonts w:ascii="Tahoma" w:hAnsi="Tahoma" w:cs="Tahoma"/>
                <w:sz w:val="14"/>
                <w:szCs w:val="14"/>
              </w:rPr>
              <w:t>-</w:t>
            </w:r>
            <w:r w:rsidR="00FA58AD">
              <w:rPr>
                <w:rFonts w:ascii="Tahoma" w:hAnsi="Tahoma" w:cs="Tahoma"/>
                <w:sz w:val="14"/>
                <w:szCs w:val="14"/>
              </w:rPr>
              <w:t>0</w:t>
            </w:r>
            <w:r w:rsidRPr="00EF06D9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;</w:t>
            </w:r>
            <w:r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 </w:t>
            </w:r>
            <w:r w:rsidRPr="00B57B36">
              <w:rPr>
                <w:rFonts w:ascii="Tahoma" w:hAnsi="Tahoma" w:cs="Tahoma"/>
                <w:b/>
                <w:iCs/>
                <w:color w:val="333333"/>
                <w:sz w:val="14"/>
                <w:szCs w:val="14"/>
                <w:lang w:eastAsia="it-IT"/>
              </w:rPr>
              <w:t>ISSN</w:t>
            </w:r>
            <w:r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 2283-9216</w:t>
            </w:r>
          </w:p>
        </w:tc>
      </w:tr>
    </w:tbl>
    <w:p w14:paraId="2E667253" w14:textId="08D12A39" w:rsidR="00E978D0" w:rsidRPr="00B57B36" w:rsidRDefault="00D1071F" w:rsidP="00E978D0">
      <w:pPr>
        <w:pStyle w:val="CETTitle"/>
      </w:pPr>
      <w:r>
        <w:t>A Study on Physicochemical Characteristics of Vetiver Grass (</w:t>
      </w:r>
      <w:proofErr w:type="spellStart"/>
      <w:r>
        <w:t>Vetiveria</w:t>
      </w:r>
      <w:proofErr w:type="spellEnd"/>
      <w:r>
        <w:t xml:space="preserve"> </w:t>
      </w:r>
      <w:proofErr w:type="spellStart"/>
      <w:r>
        <w:t>Zizanioides</w:t>
      </w:r>
      <w:proofErr w:type="spellEnd"/>
      <w:r>
        <w:t xml:space="preserve">) in </w:t>
      </w:r>
      <w:r w:rsidR="00E32154">
        <w:t>Bioenergy</w:t>
      </w:r>
      <w:r>
        <w:t xml:space="preserve"> Production</w:t>
      </w:r>
    </w:p>
    <w:p w14:paraId="0488FED2" w14:textId="0E13153E" w:rsidR="00B57E6F" w:rsidRPr="00B57B36" w:rsidRDefault="00D1071F" w:rsidP="00B57E6F">
      <w:pPr>
        <w:pStyle w:val="CETAuthors"/>
      </w:pPr>
      <w:r>
        <w:t>Mmabyalwa R. Sebola</w:t>
      </w:r>
      <w:r>
        <w:rPr>
          <w:vertAlign w:val="superscript"/>
        </w:rPr>
        <w:t>a</w:t>
      </w:r>
      <w:r w:rsidRPr="00B57B36">
        <w:rPr>
          <w:vertAlign w:val="superscript"/>
        </w:rPr>
        <w:t>,</w:t>
      </w:r>
      <w:r w:rsidRPr="00B57B36">
        <w:t>*,</w:t>
      </w:r>
      <w:r>
        <w:t xml:space="preserve"> </w:t>
      </w:r>
      <w:r>
        <w:rPr>
          <w:szCs w:val="26"/>
        </w:rPr>
        <w:t>Charmain</w:t>
      </w:r>
      <w:r>
        <w:rPr>
          <w:color w:val="000000"/>
          <w:szCs w:val="26"/>
        </w:rPr>
        <w:t xml:space="preserve"> </w:t>
      </w:r>
      <w:r w:rsidRPr="009B633C">
        <w:rPr>
          <w:color w:val="000000"/>
          <w:szCs w:val="26"/>
        </w:rPr>
        <w:t>T</w:t>
      </w:r>
      <w:r>
        <w:rPr>
          <w:color w:val="000000"/>
          <w:szCs w:val="26"/>
        </w:rPr>
        <w:t>.</w:t>
      </w:r>
      <w:r w:rsidRPr="009B633C">
        <w:rPr>
          <w:color w:val="000000"/>
          <w:szCs w:val="26"/>
        </w:rPr>
        <w:t xml:space="preserve"> Maqhiza</w:t>
      </w:r>
      <w:r w:rsidRPr="009B633C">
        <w:rPr>
          <w:color w:val="000000"/>
          <w:szCs w:val="26"/>
          <w:vertAlign w:val="superscript"/>
        </w:rPr>
        <w:t>b</w:t>
      </w:r>
      <w:r w:rsidR="00B57E6F" w:rsidRPr="00B57B36">
        <w:t xml:space="preserve">, </w:t>
      </w:r>
      <w:r w:rsidRPr="009B633C">
        <w:rPr>
          <w:color w:val="000000"/>
          <w:szCs w:val="26"/>
        </w:rPr>
        <w:t>B</w:t>
      </w:r>
      <w:r>
        <w:rPr>
          <w:color w:val="000000"/>
          <w:szCs w:val="26"/>
        </w:rPr>
        <w:t xml:space="preserve">araka </w:t>
      </w:r>
      <w:r w:rsidRPr="009B633C">
        <w:rPr>
          <w:color w:val="000000"/>
          <w:szCs w:val="26"/>
        </w:rPr>
        <w:t>C</w:t>
      </w:r>
      <w:r>
        <w:rPr>
          <w:color w:val="000000"/>
          <w:szCs w:val="26"/>
        </w:rPr>
        <w:t>.</w:t>
      </w:r>
      <w:r w:rsidRPr="009B633C">
        <w:rPr>
          <w:color w:val="000000"/>
          <w:szCs w:val="26"/>
        </w:rPr>
        <w:t xml:space="preserve"> Sempunga</w:t>
      </w:r>
      <w:r w:rsidRPr="009B633C">
        <w:rPr>
          <w:color w:val="000000"/>
          <w:szCs w:val="26"/>
          <w:vertAlign w:val="superscript"/>
        </w:rPr>
        <w:t>a</w:t>
      </w:r>
      <w:r w:rsidRPr="009B633C">
        <w:rPr>
          <w:color w:val="000000"/>
          <w:szCs w:val="26"/>
        </w:rPr>
        <w:t>, S</w:t>
      </w:r>
      <w:r>
        <w:rPr>
          <w:color w:val="000000"/>
          <w:szCs w:val="26"/>
        </w:rPr>
        <w:t>eshibe S.</w:t>
      </w:r>
      <w:r w:rsidRPr="009B633C">
        <w:rPr>
          <w:color w:val="000000"/>
          <w:szCs w:val="26"/>
        </w:rPr>
        <w:t xml:space="preserve"> Makgato</w:t>
      </w:r>
      <w:r w:rsidRPr="009B633C">
        <w:rPr>
          <w:color w:val="000000"/>
          <w:szCs w:val="26"/>
          <w:vertAlign w:val="superscript"/>
        </w:rPr>
        <w:t>b</w:t>
      </w:r>
      <w:r w:rsidR="00265AD9" w:rsidRPr="009B633C">
        <w:rPr>
          <w:color w:val="000000"/>
          <w:szCs w:val="26"/>
        </w:rPr>
        <w:t>, M</w:t>
      </w:r>
      <w:r w:rsidR="00265AD9">
        <w:rPr>
          <w:color w:val="000000"/>
          <w:szCs w:val="26"/>
        </w:rPr>
        <w:t>okae F.</w:t>
      </w:r>
      <w:r w:rsidR="00265AD9" w:rsidRPr="009B633C">
        <w:rPr>
          <w:color w:val="000000"/>
          <w:szCs w:val="26"/>
        </w:rPr>
        <w:t xml:space="preserve"> Bambo</w:t>
      </w:r>
      <w:r w:rsidR="00265AD9" w:rsidRPr="009B633C">
        <w:rPr>
          <w:color w:val="000000"/>
          <w:szCs w:val="26"/>
          <w:vertAlign w:val="superscript"/>
        </w:rPr>
        <w:t>c</w:t>
      </w:r>
      <w:r w:rsidR="00265AD9" w:rsidRPr="00B57B36">
        <w:t xml:space="preserve"> </w:t>
      </w:r>
    </w:p>
    <w:p w14:paraId="6B2D21B3" w14:textId="74EB56BF" w:rsidR="00B57E6F" w:rsidRPr="00B57B36" w:rsidRDefault="2C6FA59A" w:rsidP="009C5979">
      <w:pPr>
        <w:pStyle w:val="CETAddress"/>
        <w:jc w:val="both"/>
      </w:pPr>
      <w:r w:rsidRPr="4707AAE7">
        <w:rPr>
          <w:vertAlign w:val="superscript"/>
        </w:rPr>
        <w:t>a</w:t>
      </w:r>
      <w:r w:rsidR="021F6B4B" w:rsidRPr="4707AAE7">
        <w:rPr>
          <w:noProof w:val="0"/>
        </w:rPr>
        <w:t>Institute for the Development of Energy for African Sustainability (IDEAS), University of South Africa (UNISA), Florida, Johannesburg 1710, South Africa</w:t>
      </w:r>
    </w:p>
    <w:p w14:paraId="5E4D0400" w14:textId="688289DD" w:rsidR="00B57E6F" w:rsidRPr="00B57B36" w:rsidRDefault="2C6FA59A" w:rsidP="009C5979">
      <w:pPr>
        <w:pStyle w:val="CETAddress"/>
        <w:jc w:val="both"/>
        <w:rPr>
          <w:noProof w:val="0"/>
        </w:rPr>
      </w:pPr>
      <w:r w:rsidRPr="4707AAE7">
        <w:rPr>
          <w:vertAlign w:val="superscript"/>
        </w:rPr>
        <w:t>b</w:t>
      </w:r>
      <w:r w:rsidR="009C5979" w:rsidRPr="009C5979">
        <w:rPr>
          <w:noProof w:val="0"/>
        </w:rPr>
        <w:t xml:space="preserve"> </w:t>
      </w:r>
      <w:r w:rsidR="009C5979" w:rsidRPr="4707AAE7">
        <w:rPr>
          <w:noProof w:val="0"/>
        </w:rPr>
        <w:t>Department of Chemical Engineering</w:t>
      </w:r>
      <w:r w:rsidR="009C5979">
        <w:rPr>
          <w:noProof w:val="0"/>
        </w:rPr>
        <w:t>,</w:t>
      </w:r>
      <w:r w:rsidR="009C5979" w:rsidRPr="4707AAE7">
        <w:rPr>
          <w:noProof w:val="0"/>
        </w:rPr>
        <w:t xml:space="preserve"> </w:t>
      </w:r>
      <w:r w:rsidR="497CFC93" w:rsidRPr="4707AAE7">
        <w:rPr>
          <w:noProof w:val="0"/>
        </w:rPr>
        <w:t>College of Science Engineering &amp; Technology, University of South Africa</w:t>
      </w:r>
      <w:r w:rsidR="009C5979">
        <w:rPr>
          <w:noProof w:val="0"/>
        </w:rPr>
        <w:t xml:space="preserve"> (UNISA)</w:t>
      </w:r>
      <w:r w:rsidR="497CFC93" w:rsidRPr="4707AAE7">
        <w:rPr>
          <w:noProof w:val="0"/>
        </w:rPr>
        <w:t>,</w:t>
      </w:r>
      <w:r w:rsidR="009C5979">
        <w:rPr>
          <w:noProof w:val="0"/>
        </w:rPr>
        <w:t xml:space="preserve"> c/o Christiaan de Wet &amp; Pioneer </w:t>
      </w:r>
      <w:r w:rsidR="00C9245F">
        <w:rPr>
          <w:noProof w:val="0"/>
        </w:rPr>
        <w:t xml:space="preserve">Avenue, </w:t>
      </w:r>
      <w:r w:rsidR="00C9245F" w:rsidRPr="4707AAE7">
        <w:rPr>
          <w:noProof w:val="0"/>
        </w:rPr>
        <w:t>Florida</w:t>
      </w:r>
      <w:r w:rsidR="497CFC93" w:rsidRPr="4707AAE7">
        <w:rPr>
          <w:noProof w:val="0"/>
        </w:rPr>
        <w:t xml:space="preserve"> Campus, Johannesburg 1710,</w:t>
      </w:r>
      <w:r w:rsidR="009C5979">
        <w:rPr>
          <w:noProof w:val="0"/>
        </w:rPr>
        <w:t xml:space="preserve"> Johannesburg,</w:t>
      </w:r>
      <w:r w:rsidR="497CFC93" w:rsidRPr="4707AAE7">
        <w:rPr>
          <w:noProof w:val="0"/>
        </w:rPr>
        <w:t xml:space="preserve"> South Africa</w:t>
      </w:r>
    </w:p>
    <w:p w14:paraId="3D72B0B0" w14:textId="61F262EA" w:rsidR="00B57E6F" w:rsidRPr="00B57B36" w:rsidRDefault="497CFC93" w:rsidP="009C5979">
      <w:pPr>
        <w:pStyle w:val="CETAddress"/>
        <w:jc w:val="both"/>
      </w:pPr>
      <w:r w:rsidRPr="4707AAE7">
        <w:rPr>
          <w:rFonts w:asciiTheme="minorHAnsi" w:eastAsiaTheme="minorEastAsia" w:hAnsiTheme="minorHAnsi" w:cstheme="minorBidi"/>
          <w:szCs w:val="16"/>
          <w:vertAlign w:val="superscript"/>
        </w:rPr>
        <w:t>c</w:t>
      </w:r>
      <w:r w:rsidR="7C5DC2A9" w:rsidRPr="4707AAE7">
        <w:rPr>
          <w:noProof w:val="0"/>
        </w:rPr>
        <w:t>DSI/</w:t>
      </w:r>
      <w:proofErr w:type="spellStart"/>
      <w:r w:rsidR="7C5DC2A9" w:rsidRPr="4707AAE7">
        <w:rPr>
          <w:noProof w:val="0"/>
        </w:rPr>
        <w:t>Mintek</w:t>
      </w:r>
      <w:proofErr w:type="spellEnd"/>
      <w:r w:rsidR="7C5DC2A9" w:rsidRPr="4707AAE7">
        <w:rPr>
          <w:noProof w:val="0"/>
        </w:rPr>
        <w:t xml:space="preserve"> Nanotechnology Innovation Centre, Advanced Materials Division, Private Bag X3015, Randburg 2125, South Africa</w:t>
      </w:r>
    </w:p>
    <w:p w14:paraId="2AFE9E7B" w14:textId="7ACCBD79" w:rsidR="009C5979" w:rsidRDefault="00265AD9" w:rsidP="009C5979">
      <w:pPr>
        <w:pStyle w:val="CETemail"/>
      </w:pPr>
      <w:r>
        <w:t>sebolarebecca</w:t>
      </w:r>
      <w:r w:rsidR="00B57E6F" w:rsidRPr="00B57B36">
        <w:t>@</w:t>
      </w:r>
      <w:r>
        <w:t>yahoo</w:t>
      </w:r>
      <w:r w:rsidR="00B57E6F" w:rsidRPr="00B57B36">
        <w:t xml:space="preserve">.com </w:t>
      </w:r>
    </w:p>
    <w:p w14:paraId="267A5AC8" w14:textId="043FB9BF" w:rsidR="00B631B3" w:rsidRDefault="008B7525" w:rsidP="00E841FF">
      <w:pPr>
        <w:pStyle w:val="CETBodytext"/>
        <w:rPr>
          <w:lang w:val="en-GB"/>
        </w:rPr>
      </w:pPr>
      <w:r w:rsidRPr="00BE6EFF">
        <w:rPr>
          <w:lang w:val="en-GB"/>
        </w:rPr>
        <w:t xml:space="preserve">The use </w:t>
      </w:r>
      <w:r w:rsidR="00393EC5">
        <w:rPr>
          <w:lang w:val="en-GB"/>
        </w:rPr>
        <w:t>of</w:t>
      </w:r>
      <w:r w:rsidRPr="00BE6EFF">
        <w:rPr>
          <w:lang w:val="en-GB"/>
        </w:rPr>
        <w:t xml:space="preserve"> l</w:t>
      </w:r>
      <w:r w:rsidR="00B0677F" w:rsidRPr="00BE6EFF">
        <w:rPr>
          <w:lang w:val="en-GB"/>
        </w:rPr>
        <w:t xml:space="preserve">ignocellulose biomass is </w:t>
      </w:r>
      <w:r w:rsidR="006912EB" w:rsidRPr="00BE6EFF">
        <w:rPr>
          <w:lang w:val="en-GB"/>
        </w:rPr>
        <w:t>crucial in</w:t>
      </w:r>
      <w:r w:rsidR="00B0677F" w:rsidRPr="00BE6EFF">
        <w:rPr>
          <w:lang w:val="en-GB"/>
        </w:rPr>
        <w:t xml:space="preserve"> biofuel</w:t>
      </w:r>
      <w:r w:rsidR="006912EB" w:rsidRPr="00BE6EFF">
        <w:rPr>
          <w:lang w:val="en-GB"/>
        </w:rPr>
        <w:t xml:space="preserve"> production</w:t>
      </w:r>
      <w:r w:rsidR="00B0677F" w:rsidRPr="00BE6EFF">
        <w:rPr>
          <w:lang w:val="en-GB"/>
        </w:rPr>
        <w:t xml:space="preserve">, to enhance global energy security and avoid food shortages. </w:t>
      </w:r>
      <w:r w:rsidR="009D4370" w:rsidRPr="00BE6EFF">
        <w:rPr>
          <w:lang w:val="en-GB"/>
        </w:rPr>
        <w:t>Feedstock selection</w:t>
      </w:r>
      <w:r w:rsidR="00FE6383">
        <w:rPr>
          <w:lang w:val="en-GB"/>
        </w:rPr>
        <w:t xml:space="preserve"> of </w:t>
      </w:r>
      <w:r w:rsidR="006F31BF">
        <w:rPr>
          <w:lang w:val="en-GB"/>
        </w:rPr>
        <w:t>this type of</w:t>
      </w:r>
      <w:r w:rsidR="00FE6383">
        <w:rPr>
          <w:lang w:val="en-GB"/>
        </w:rPr>
        <w:t xml:space="preserve"> </w:t>
      </w:r>
      <w:r w:rsidR="00CC593F">
        <w:rPr>
          <w:lang w:val="en-GB"/>
        </w:rPr>
        <w:t>biomass</w:t>
      </w:r>
      <w:r w:rsidR="00B0677F" w:rsidRPr="00BE6EFF">
        <w:rPr>
          <w:lang w:val="en-GB"/>
        </w:rPr>
        <w:t xml:space="preserve"> depends on factors </w:t>
      </w:r>
      <w:r w:rsidR="006912EB" w:rsidRPr="00BE6EFF">
        <w:rPr>
          <w:lang w:val="en-GB"/>
        </w:rPr>
        <w:t>such as</w:t>
      </w:r>
      <w:r w:rsidR="00B0677F" w:rsidRPr="00BE6EFF">
        <w:rPr>
          <w:lang w:val="en-GB"/>
        </w:rPr>
        <w:t xml:space="preserve"> cellulose, hemicellulose, lignin content, sustainability, quantity, and availability. A</w:t>
      </w:r>
      <w:r w:rsidR="006912EB" w:rsidRPr="00BE6EFF">
        <w:rPr>
          <w:lang w:val="en-GB"/>
        </w:rPr>
        <w:t xml:space="preserve">s such, </w:t>
      </w:r>
      <w:r w:rsidR="00CA596F" w:rsidRPr="00BE6EFF">
        <w:rPr>
          <w:lang w:val="en-GB"/>
        </w:rPr>
        <w:t>a good</w:t>
      </w:r>
      <w:r w:rsidR="00B0677F" w:rsidRPr="00BE6EFF">
        <w:rPr>
          <w:lang w:val="en-GB"/>
        </w:rPr>
        <w:t xml:space="preserve"> understanding of chemical attributes is crucial for potential energy conversion.</w:t>
      </w:r>
      <w:r w:rsidR="00F44347" w:rsidRPr="00BE6EFF">
        <w:rPr>
          <w:lang w:val="en-GB"/>
        </w:rPr>
        <w:t xml:space="preserve"> </w:t>
      </w:r>
      <w:r w:rsidR="00CC593F">
        <w:rPr>
          <w:lang w:val="en-GB"/>
        </w:rPr>
        <w:t>Before</w:t>
      </w:r>
      <w:r w:rsidR="00FB3AF8" w:rsidRPr="00BE6EFF">
        <w:rPr>
          <w:lang w:val="en-GB"/>
        </w:rPr>
        <w:t xml:space="preserve"> </w:t>
      </w:r>
      <w:r w:rsidR="00CE30A0" w:rsidRPr="00BE6EFF">
        <w:rPr>
          <w:lang w:val="en-GB"/>
        </w:rPr>
        <w:t>characterization</w:t>
      </w:r>
      <w:r w:rsidR="00CC593F">
        <w:rPr>
          <w:lang w:val="en-GB"/>
        </w:rPr>
        <w:t>,</w:t>
      </w:r>
      <w:r w:rsidR="00CE30A0" w:rsidRPr="00BE6EFF">
        <w:rPr>
          <w:lang w:val="en-GB"/>
        </w:rPr>
        <w:t xml:space="preserve"> the grass was </w:t>
      </w:r>
      <w:r w:rsidR="00E465C6" w:rsidRPr="00BE6EFF">
        <w:rPr>
          <w:lang w:val="en-GB"/>
        </w:rPr>
        <w:t>ground</w:t>
      </w:r>
      <w:r w:rsidR="00B54DE4" w:rsidRPr="00BE6EFF">
        <w:rPr>
          <w:lang w:val="en-GB"/>
        </w:rPr>
        <w:t xml:space="preserve"> and sieved to 0.6 </w:t>
      </w:r>
      <w:r w:rsidR="00BA290E" w:rsidRPr="00BE6EFF">
        <w:rPr>
          <w:lang w:val="en-GB"/>
        </w:rPr>
        <w:t>m</w:t>
      </w:r>
      <w:r w:rsidR="00DE4F25" w:rsidRPr="00BE6EFF">
        <w:rPr>
          <w:lang w:val="en-GB"/>
        </w:rPr>
        <w:t>m for uniformity.</w:t>
      </w:r>
      <w:r w:rsidR="00B54DE4" w:rsidRPr="00BE6EFF">
        <w:rPr>
          <w:lang w:val="en-GB"/>
        </w:rPr>
        <w:t xml:space="preserve"> </w:t>
      </w:r>
      <w:r w:rsidR="008C2A1B" w:rsidRPr="00BE6EFF">
        <w:rPr>
          <w:lang w:val="en-GB"/>
        </w:rPr>
        <w:t xml:space="preserve">The </w:t>
      </w:r>
      <w:r w:rsidR="00176B78">
        <w:rPr>
          <w:lang w:val="en-GB"/>
        </w:rPr>
        <w:t>V</w:t>
      </w:r>
      <w:r w:rsidR="008C2A1B" w:rsidRPr="00BE6EFF">
        <w:rPr>
          <w:lang w:val="en-GB"/>
        </w:rPr>
        <w:t xml:space="preserve">etiver </w:t>
      </w:r>
      <w:r w:rsidR="00371BF6">
        <w:rPr>
          <w:lang w:val="en-GB"/>
        </w:rPr>
        <w:t>g</w:t>
      </w:r>
      <w:r w:rsidR="008C2A1B" w:rsidRPr="00BE6EFF">
        <w:rPr>
          <w:lang w:val="en-GB"/>
        </w:rPr>
        <w:t>rass (VG)</w:t>
      </w:r>
      <w:r w:rsidR="00A90ACE">
        <w:rPr>
          <w:lang w:val="en-GB"/>
        </w:rPr>
        <w:t xml:space="preserve"> was then </w:t>
      </w:r>
      <w:proofErr w:type="spellStart"/>
      <w:r w:rsidR="00A90ACE">
        <w:rPr>
          <w:lang w:val="en-GB"/>
        </w:rPr>
        <w:t>analy</w:t>
      </w:r>
      <w:r w:rsidR="00702AAB">
        <w:rPr>
          <w:lang w:val="en-GB"/>
        </w:rPr>
        <w:t>zed</w:t>
      </w:r>
      <w:proofErr w:type="spellEnd"/>
      <w:r w:rsidR="008C2A1B" w:rsidRPr="00BE6EFF">
        <w:rPr>
          <w:lang w:val="en-GB"/>
        </w:rPr>
        <w:t xml:space="preserve"> through proximate, ultimate,</w:t>
      </w:r>
      <w:r w:rsidR="32C6E404" w:rsidRPr="00BE6EFF">
        <w:rPr>
          <w:lang w:val="en-GB"/>
        </w:rPr>
        <w:t xml:space="preserve"> </w:t>
      </w:r>
      <w:r w:rsidR="008C2A1B" w:rsidRPr="00BE6EFF">
        <w:rPr>
          <w:lang w:val="en-GB"/>
        </w:rPr>
        <w:t>SEM, FTIR</w:t>
      </w:r>
      <w:r w:rsidR="001D17B7">
        <w:rPr>
          <w:lang w:val="en-GB"/>
        </w:rPr>
        <w:t>,</w:t>
      </w:r>
      <w:r w:rsidR="00A22A3E">
        <w:rPr>
          <w:lang w:val="en-GB"/>
        </w:rPr>
        <w:t xml:space="preserve"> </w:t>
      </w:r>
      <w:r w:rsidR="001D17B7">
        <w:rPr>
          <w:lang w:val="en-GB"/>
        </w:rPr>
        <w:t>and lignocellulosic characteristics</w:t>
      </w:r>
      <w:r w:rsidR="008C2A1B" w:rsidRPr="00BE6EFF">
        <w:rPr>
          <w:lang w:val="en-GB"/>
        </w:rPr>
        <w:t xml:space="preserve"> analysis. The VG had 7.63</w:t>
      </w:r>
      <w:r w:rsidR="00855FB3" w:rsidRPr="00BE6EFF">
        <w:rPr>
          <w:lang w:val="en-GB"/>
        </w:rPr>
        <w:t xml:space="preserve"> </w:t>
      </w:r>
      <w:r w:rsidR="008C2A1B" w:rsidRPr="00BE6EFF">
        <w:rPr>
          <w:lang w:val="en-GB"/>
        </w:rPr>
        <w:t>% moisture content, 4.46</w:t>
      </w:r>
      <w:r w:rsidR="00855FB3" w:rsidRPr="00BE6EFF">
        <w:rPr>
          <w:lang w:val="en-GB"/>
        </w:rPr>
        <w:t xml:space="preserve"> </w:t>
      </w:r>
      <w:r w:rsidR="008C2A1B" w:rsidRPr="00BE6EFF">
        <w:rPr>
          <w:lang w:val="en-GB"/>
        </w:rPr>
        <w:t xml:space="preserve">% </w:t>
      </w:r>
      <w:r w:rsidR="00B3352C">
        <w:rPr>
          <w:lang w:val="en-GB"/>
        </w:rPr>
        <w:t>ash</w:t>
      </w:r>
      <w:r w:rsidR="008C2A1B" w:rsidRPr="00BE6EFF">
        <w:rPr>
          <w:lang w:val="en-GB"/>
        </w:rPr>
        <w:t>, 69.10</w:t>
      </w:r>
      <w:r w:rsidR="00855FB3" w:rsidRPr="00BE6EFF">
        <w:rPr>
          <w:lang w:val="en-GB"/>
        </w:rPr>
        <w:t xml:space="preserve"> </w:t>
      </w:r>
      <w:r w:rsidR="008C2A1B" w:rsidRPr="00BE6EFF">
        <w:rPr>
          <w:lang w:val="en-GB"/>
        </w:rPr>
        <w:t xml:space="preserve">% </w:t>
      </w:r>
      <w:r w:rsidR="00B3352C">
        <w:rPr>
          <w:lang w:val="en-GB"/>
        </w:rPr>
        <w:t>volatile matter</w:t>
      </w:r>
      <w:r w:rsidR="008C2A1B" w:rsidRPr="00BE6EFF">
        <w:rPr>
          <w:lang w:val="en-GB"/>
        </w:rPr>
        <w:t>, and 18.81</w:t>
      </w:r>
      <w:r w:rsidR="00855FB3" w:rsidRPr="00BE6EFF">
        <w:rPr>
          <w:lang w:val="en-GB"/>
        </w:rPr>
        <w:t xml:space="preserve"> </w:t>
      </w:r>
      <w:r w:rsidR="008C2A1B" w:rsidRPr="00BE6EFF">
        <w:rPr>
          <w:lang w:val="en-GB"/>
        </w:rPr>
        <w:t>% fixed carbon. The ultimate analysis showed that the C, H, O, N, and S content was 42.28</w:t>
      </w:r>
      <w:r w:rsidR="00855FB3" w:rsidRPr="00BE6EFF">
        <w:rPr>
          <w:lang w:val="en-GB"/>
        </w:rPr>
        <w:t xml:space="preserve"> </w:t>
      </w:r>
      <w:r w:rsidR="008C2A1B" w:rsidRPr="00BE6EFF">
        <w:rPr>
          <w:lang w:val="en-GB"/>
        </w:rPr>
        <w:t>%, 5.54</w:t>
      </w:r>
      <w:r w:rsidR="00855FB3" w:rsidRPr="00BE6EFF">
        <w:rPr>
          <w:lang w:val="en-GB"/>
        </w:rPr>
        <w:t xml:space="preserve"> </w:t>
      </w:r>
      <w:r w:rsidR="008C2A1B" w:rsidRPr="00BE6EFF">
        <w:rPr>
          <w:lang w:val="en-GB"/>
        </w:rPr>
        <w:t>%, 51.54</w:t>
      </w:r>
      <w:r w:rsidR="00855FB3" w:rsidRPr="00BE6EFF">
        <w:rPr>
          <w:lang w:val="en-GB"/>
        </w:rPr>
        <w:t xml:space="preserve"> </w:t>
      </w:r>
      <w:r w:rsidR="008C2A1B" w:rsidRPr="00BE6EFF">
        <w:rPr>
          <w:lang w:val="en-GB"/>
        </w:rPr>
        <w:t>%, 0.64</w:t>
      </w:r>
      <w:r w:rsidR="00855FB3" w:rsidRPr="00BE6EFF">
        <w:rPr>
          <w:lang w:val="en-GB"/>
        </w:rPr>
        <w:t xml:space="preserve"> </w:t>
      </w:r>
      <w:r w:rsidR="008C2A1B" w:rsidRPr="00BE6EFF">
        <w:rPr>
          <w:lang w:val="en-GB"/>
        </w:rPr>
        <w:t>%, and 0</w:t>
      </w:r>
      <w:r w:rsidR="00855FB3" w:rsidRPr="00BE6EFF">
        <w:rPr>
          <w:lang w:val="en-GB"/>
        </w:rPr>
        <w:t xml:space="preserve"> </w:t>
      </w:r>
      <w:r w:rsidR="008C2A1B" w:rsidRPr="00BE6EFF">
        <w:rPr>
          <w:lang w:val="en-GB"/>
        </w:rPr>
        <w:t xml:space="preserve">%, respectively. Compared to </w:t>
      </w:r>
      <w:r w:rsidR="005A47AF" w:rsidRPr="00BE6EFF">
        <w:rPr>
          <w:lang w:val="en-GB"/>
        </w:rPr>
        <w:t>N</w:t>
      </w:r>
      <w:r w:rsidR="00F35E28" w:rsidRPr="00BE6EFF">
        <w:rPr>
          <w:lang w:val="en-GB"/>
        </w:rPr>
        <w:t xml:space="preserve">apier </w:t>
      </w:r>
      <w:r w:rsidR="006D0BD0">
        <w:rPr>
          <w:lang w:val="en-GB"/>
        </w:rPr>
        <w:t>g</w:t>
      </w:r>
      <w:r w:rsidR="00F35E28" w:rsidRPr="00BE6EFF">
        <w:rPr>
          <w:lang w:val="en-GB"/>
        </w:rPr>
        <w:t>rass</w:t>
      </w:r>
      <w:r w:rsidR="00313870" w:rsidRPr="00BE6EFF">
        <w:rPr>
          <w:lang w:val="en-GB"/>
        </w:rPr>
        <w:t xml:space="preserve">, </w:t>
      </w:r>
      <w:r w:rsidR="004B19AA">
        <w:rPr>
          <w:lang w:val="en-GB"/>
        </w:rPr>
        <w:t>c</w:t>
      </w:r>
      <w:r w:rsidR="00356E54" w:rsidRPr="00BE6EFF">
        <w:rPr>
          <w:lang w:val="en-GB"/>
        </w:rPr>
        <w:t xml:space="preserve">ow </w:t>
      </w:r>
      <w:r w:rsidR="004B19AA">
        <w:rPr>
          <w:lang w:val="en-GB"/>
        </w:rPr>
        <w:t>d</w:t>
      </w:r>
      <w:r w:rsidR="009534DD" w:rsidRPr="00BE6EFF">
        <w:rPr>
          <w:lang w:val="en-GB"/>
        </w:rPr>
        <w:t>ung</w:t>
      </w:r>
      <w:r w:rsidR="00313870" w:rsidRPr="00BE6EFF">
        <w:rPr>
          <w:lang w:val="en-GB"/>
        </w:rPr>
        <w:t xml:space="preserve">, and </w:t>
      </w:r>
      <w:r w:rsidR="00701C79">
        <w:rPr>
          <w:lang w:val="en-GB"/>
        </w:rPr>
        <w:t>s</w:t>
      </w:r>
      <w:r w:rsidR="009534DD" w:rsidRPr="00BE6EFF">
        <w:rPr>
          <w:lang w:val="en-GB"/>
        </w:rPr>
        <w:t xml:space="preserve">ugar </w:t>
      </w:r>
      <w:r w:rsidR="00701C79">
        <w:rPr>
          <w:lang w:val="en-GB"/>
        </w:rPr>
        <w:t>c</w:t>
      </w:r>
      <w:r w:rsidR="009534DD" w:rsidRPr="00BE6EFF">
        <w:rPr>
          <w:lang w:val="en-GB"/>
        </w:rPr>
        <w:t xml:space="preserve">ane </w:t>
      </w:r>
      <w:r w:rsidR="00701C79">
        <w:rPr>
          <w:lang w:val="en-GB"/>
        </w:rPr>
        <w:t>b</w:t>
      </w:r>
      <w:r w:rsidR="00F033AC" w:rsidRPr="00BE6EFF">
        <w:rPr>
          <w:lang w:val="en-GB"/>
        </w:rPr>
        <w:t>agasse</w:t>
      </w:r>
      <w:r w:rsidR="008C2A1B" w:rsidRPr="00BE6EFF">
        <w:rPr>
          <w:lang w:val="en-GB"/>
        </w:rPr>
        <w:t xml:space="preserve">, </w:t>
      </w:r>
      <w:r w:rsidR="00A074DA" w:rsidRPr="00BE6EFF">
        <w:rPr>
          <w:lang w:val="en-GB"/>
        </w:rPr>
        <w:t>VG</w:t>
      </w:r>
      <w:r w:rsidR="008C2A1B" w:rsidRPr="00BE6EFF">
        <w:rPr>
          <w:lang w:val="en-GB"/>
        </w:rPr>
        <w:t xml:space="preserve"> had lower nitrogen and no </w:t>
      </w:r>
      <w:proofErr w:type="spellStart"/>
      <w:r w:rsidR="008C2A1B" w:rsidRPr="00BE6EFF">
        <w:rPr>
          <w:lang w:val="en-GB"/>
        </w:rPr>
        <w:t>sulfur</w:t>
      </w:r>
      <w:proofErr w:type="spellEnd"/>
      <w:r w:rsidR="00E841FF" w:rsidRPr="00BE6EFF">
        <w:rPr>
          <w:lang w:val="en-GB"/>
        </w:rPr>
        <w:t xml:space="preserve"> with </w:t>
      </w:r>
      <w:r w:rsidR="00C54D2A">
        <w:rPr>
          <w:lang w:val="en-GB"/>
        </w:rPr>
        <w:t xml:space="preserve">an </w:t>
      </w:r>
      <w:r w:rsidR="00E841FF" w:rsidRPr="00BE6EFF">
        <w:rPr>
          <w:rFonts w:eastAsia="MinionPro-Regular"/>
        </w:rPr>
        <w:t>empirical formula of CH</w:t>
      </w:r>
      <w:r w:rsidR="00E841FF" w:rsidRPr="00BE6EFF">
        <w:rPr>
          <w:rFonts w:eastAsia="MinionPro-Regular"/>
          <w:vertAlign w:val="subscript"/>
        </w:rPr>
        <w:t>1.6</w:t>
      </w:r>
      <w:r w:rsidR="00E841FF" w:rsidRPr="00BE6EFF">
        <w:rPr>
          <w:rFonts w:eastAsia="MinionPro-Regular"/>
        </w:rPr>
        <w:t>O</w:t>
      </w:r>
      <w:r w:rsidR="00E841FF" w:rsidRPr="00BE6EFF">
        <w:rPr>
          <w:rFonts w:eastAsia="MinionPro-Regular"/>
          <w:vertAlign w:val="subscript"/>
        </w:rPr>
        <w:t>0.92</w:t>
      </w:r>
      <w:r w:rsidR="008C2A1B" w:rsidRPr="00BE6EFF">
        <w:rPr>
          <w:lang w:val="en-GB"/>
        </w:rPr>
        <w:t xml:space="preserve">. </w:t>
      </w:r>
      <w:r w:rsidR="00F1459D" w:rsidRPr="00BE6EFF">
        <w:rPr>
          <w:lang w:val="en-GB"/>
        </w:rPr>
        <w:t>The treated VG sample showed increased intensity in the FTIR peak at 1037 cm</w:t>
      </w:r>
      <w:r w:rsidR="00F1459D" w:rsidRPr="00BE6EFF">
        <w:rPr>
          <w:vertAlign w:val="superscript"/>
          <w:lang w:val="en-GB"/>
        </w:rPr>
        <w:t>-1</w:t>
      </w:r>
      <w:r w:rsidR="00F1459D" w:rsidRPr="00BE6EFF">
        <w:rPr>
          <w:lang w:val="en-GB"/>
        </w:rPr>
        <w:t xml:space="preserve"> and additional peaks at 2341 cm</w:t>
      </w:r>
      <w:r w:rsidR="00F1459D" w:rsidRPr="00BE6EFF">
        <w:rPr>
          <w:sz w:val="16"/>
          <w:szCs w:val="16"/>
          <w:vertAlign w:val="superscript"/>
          <w:lang w:val="en-GB"/>
        </w:rPr>
        <w:t>-1</w:t>
      </w:r>
      <w:r w:rsidR="00F1459D" w:rsidRPr="00BE6EFF">
        <w:rPr>
          <w:lang w:val="en-GB"/>
        </w:rPr>
        <w:t>. Broadening of the peak at 3332 cm</w:t>
      </w:r>
      <w:r w:rsidR="00F1459D" w:rsidRPr="00BE6EFF">
        <w:rPr>
          <w:vertAlign w:val="superscript"/>
          <w:lang w:val="en-GB"/>
        </w:rPr>
        <w:t>-1</w:t>
      </w:r>
      <w:r w:rsidR="00F1459D" w:rsidRPr="00BE6EFF">
        <w:rPr>
          <w:lang w:val="en-GB"/>
        </w:rPr>
        <w:t xml:space="preserve"> indicated improved availability of cellulose and hemicellulose for methane production due to mechanical treatment. </w:t>
      </w:r>
      <w:r w:rsidR="008C2A1B" w:rsidRPr="00BE6EFF">
        <w:rPr>
          <w:lang w:val="en-GB"/>
        </w:rPr>
        <w:t>The SEM analysis showed the removal of the link between the hemicellulose, cellulose, and lignin cross-linking structure. These results suggest that VG could be a promising bioenergy source</w:t>
      </w:r>
      <w:r w:rsidR="008C2A1B" w:rsidRPr="008C2A1B">
        <w:rPr>
          <w:lang w:val="en-GB"/>
        </w:rPr>
        <w:t>.</w:t>
      </w:r>
    </w:p>
    <w:p w14:paraId="476B2F2E" w14:textId="77777777" w:rsidR="00600535" w:rsidRPr="00B57B36" w:rsidRDefault="00600535" w:rsidP="007D736D">
      <w:pPr>
        <w:pStyle w:val="CETHeading1"/>
      </w:pPr>
      <w:r w:rsidRPr="00B57B36">
        <w:t>Introduction</w:t>
      </w:r>
    </w:p>
    <w:p w14:paraId="2A263255" w14:textId="20A6076B" w:rsidR="00FB68E1" w:rsidRDefault="001907C3" w:rsidP="003721B7">
      <w:pPr>
        <w:pStyle w:val="Els-body-text"/>
        <w:spacing w:line="264" w:lineRule="auto"/>
        <w:ind w:right="-28" w:firstLine="0"/>
        <w:rPr>
          <w:rFonts w:ascii="Arial" w:eastAsia="Times New Roman" w:hAnsi="Arial"/>
          <w:sz w:val="18"/>
        </w:rPr>
      </w:pPr>
      <w:bookmarkStart w:id="0" w:name="_Hlk152161248"/>
      <w:bookmarkStart w:id="1" w:name="_Hlk152159960"/>
      <w:r w:rsidRPr="001F0594">
        <w:rPr>
          <w:rFonts w:ascii="Arial" w:eastAsia="Times New Roman" w:hAnsi="Arial"/>
          <w:sz w:val="18"/>
        </w:rPr>
        <w:t xml:space="preserve">The increase in energy consumption has depleted fossil fuels, leading to a worldwide </w:t>
      </w:r>
      <w:r w:rsidR="00477378" w:rsidRPr="001F0594">
        <w:rPr>
          <w:rFonts w:ascii="Arial" w:eastAsia="Times New Roman" w:hAnsi="Arial"/>
          <w:sz w:val="18"/>
        </w:rPr>
        <w:t xml:space="preserve">energy </w:t>
      </w:r>
      <w:r w:rsidRPr="001F0594">
        <w:rPr>
          <w:rFonts w:ascii="Arial" w:eastAsia="Times New Roman" w:hAnsi="Arial"/>
          <w:sz w:val="18"/>
        </w:rPr>
        <w:t>crisis and climate change</w:t>
      </w:r>
      <w:r w:rsidR="00BB7111" w:rsidRPr="001F0594">
        <w:rPr>
          <w:rFonts w:ascii="Arial" w:eastAsia="Times New Roman" w:hAnsi="Arial"/>
          <w:sz w:val="18"/>
        </w:rPr>
        <w:t xml:space="preserve"> issues</w:t>
      </w:r>
      <w:r w:rsidRPr="001F0594">
        <w:rPr>
          <w:rFonts w:ascii="Arial" w:eastAsia="Times New Roman" w:hAnsi="Arial"/>
          <w:sz w:val="18"/>
        </w:rPr>
        <w:t xml:space="preserve">. The Paris agreement aims to limit global temperature rise to 2 </w:t>
      </w:r>
      <w:proofErr w:type="spellStart"/>
      <w:r w:rsidRPr="001F0594">
        <w:rPr>
          <w:rFonts w:ascii="Arial" w:eastAsia="Times New Roman" w:hAnsi="Arial"/>
          <w:sz w:val="18"/>
          <w:vertAlign w:val="superscript"/>
        </w:rPr>
        <w:t>o</w:t>
      </w:r>
      <w:r w:rsidRPr="001F0594">
        <w:rPr>
          <w:rFonts w:ascii="Arial" w:eastAsia="Times New Roman" w:hAnsi="Arial"/>
          <w:sz w:val="18"/>
        </w:rPr>
        <w:t>C</w:t>
      </w:r>
      <w:proofErr w:type="spellEnd"/>
      <w:r w:rsidRPr="001F0594">
        <w:rPr>
          <w:rFonts w:ascii="Arial" w:eastAsia="Times New Roman" w:hAnsi="Arial"/>
          <w:sz w:val="18"/>
        </w:rPr>
        <w:t xml:space="preserve"> by using renewable energy sources like biofuels made from biomass</w:t>
      </w:r>
      <w:r>
        <w:rPr>
          <w:rFonts w:ascii="Lato" w:hAnsi="Lato"/>
          <w:color w:val="000000"/>
          <w:sz w:val="21"/>
          <w:szCs w:val="21"/>
        </w:rPr>
        <w:t xml:space="preserve"> </w:t>
      </w:r>
      <w:r w:rsidR="00487476" w:rsidRPr="004F4950">
        <w:rPr>
          <w:rFonts w:ascii="Arial" w:eastAsia="Times New Roman" w:hAnsi="Arial"/>
          <w:sz w:val="18"/>
        </w:rPr>
        <w:fldChar w:fldCharType="begin"/>
      </w:r>
      <w:r w:rsidR="00477378">
        <w:rPr>
          <w:rFonts w:ascii="Arial" w:eastAsia="Times New Roman" w:hAnsi="Arial"/>
          <w:sz w:val="18"/>
        </w:rPr>
        <w:instrText xml:space="preserve"> ADDIN EN.CITE &lt;EndNote&gt;&lt;Cite&gt;&lt;Author&gt;Rogelj&lt;/Author&gt;&lt;Year&gt;2019&lt;/Year&gt;&lt;RecNum&gt;2&lt;/RecNum&gt;&lt;DisplayText&gt;(Rogelj et al., 2019)&lt;/DisplayText&gt;&lt;record&gt;&lt;rec-number&gt;2&lt;/rec-number&gt;&lt;foreign-keys&gt;&lt;key app="EN" db-id="92vex0xzgrxaw9eesdspevsar9rrfa5ae2dz" timestamp="1702107602"&gt;2&lt;/key&gt;&lt;/foreign-keys&gt;&lt;ref-type name="Journal Article"&gt;17&lt;/ref-type&gt;&lt;contributors&gt;&lt;authors&gt;&lt;author&gt;Rogelj, Joeri&lt;/author&gt;&lt;author&gt;Huppmann, Daniel&lt;/author&gt;&lt;author&gt;Krey, Volker&lt;/author&gt;&lt;author&gt;Riahi, Keywan&lt;/author&gt;&lt;author&gt;Clarke, Leon&lt;/author&gt;&lt;author&gt;Gidden, Matthew&lt;/author&gt;&lt;author&gt;Nicholls, Zebedee&lt;/author&gt;&lt;author&gt;Meinshausen, Malte %J Nature&lt;/author&gt;&lt;/authors&gt;&lt;/contributors&gt;&lt;titles&gt;&lt;title&gt;A new scenario logic for the Paris Agreement long-term temperature goal&lt;/title&gt;&lt;/titles&gt;&lt;pages&gt;357-363&lt;/pages&gt;&lt;volume&gt;573&lt;/volume&gt;&lt;number&gt;7774&lt;/number&gt;&lt;dates&gt;&lt;year&gt;2019&lt;/year&gt;&lt;/dates&gt;&lt;isbn&gt;0028-0836&lt;/isbn&gt;&lt;urls&gt;&lt;/urls&gt;&lt;/record&gt;&lt;/Cite&gt;&lt;/EndNote&gt;</w:instrText>
      </w:r>
      <w:r w:rsidR="00487476" w:rsidRPr="004F4950">
        <w:rPr>
          <w:rFonts w:ascii="Arial" w:eastAsia="Times New Roman" w:hAnsi="Arial"/>
          <w:sz w:val="18"/>
        </w:rPr>
        <w:fldChar w:fldCharType="separate"/>
      </w:r>
      <w:r w:rsidR="00477378">
        <w:rPr>
          <w:rFonts w:ascii="Arial" w:eastAsia="Times New Roman" w:hAnsi="Arial"/>
          <w:noProof/>
          <w:sz w:val="18"/>
        </w:rPr>
        <w:t>(Rogelj et al., 2019)</w:t>
      </w:r>
      <w:r w:rsidR="00487476" w:rsidRPr="004F4950">
        <w:rPr>
          <w:rFonts w:ascii="Arial" w:eastAsia="Times New Roman" w:hAnsi="Arial"/>
          <w:sz w:val="18"/>
        </w:rPr>
        <w:fldChar w:fldCharType="end"/>
      </w:r>
      <w:r w:rsidR="00FB68E1" w:rsidRPr="004F4950">
        <w:rPr>
          <w:rFonts w:ascii="Arial" w:eastAsia="Times New Roman" w:hAnsi="Arial"/>
          <w:sz w:val="18"/>
        </w:rPr>
        <w:t>. </w:t>
      </w:r>
      <w:bookmarkEnd w:id="0"/>
    </w:p>
    <w:bookmarkEnd w:id="1"/>
    <w:p w14:paraId="00AE72B1" w14:textId="40D8CB2D" w:rsidR="007B7BBA" w:rsidRPr="004F4950" w:rsidRDefault="00257F91" w:rsidP="003721B7">
      <w:pPr>
        <w:pStyle w:val="Els-body-text"/>
        <w:spacing w:line="264" w:lineRule="auto"/>
        <w:ind w:right="-28" w:firstLine="0"/>
        <w:rPr>
          <w:rFonts w:ascii="Arial" w:eastAsia="Times New Roman" w:hAnsi="Arial"/>
          <w:sz w:val="18"/>
        </w:rPr>
      </w:pPr>
      <w:r w:rsidRPr="004F4950">
        <w:rPr>
          <w:rFonts w:ascii="Arial" w:eastAsia="Times New Roman" w:hAnsi="Arial"/>
          <w:sz w:val="18"/>
        </w:rPr>
        <w:t xml:space="preserve">Three generations of biomass resources have emerged to alleviate the energy crisis. The first generation involves processing food crops like wheat, corn, rice husks, and sugar cane </w:t>
      </w:r>
      <w:r w:rsidR="00F41C35" w:rsidRPr="004F4950">
        <w:rPr>
          <w:rFonts w:ascii="Arial" w:eastAsia="Times New Roman" w:hAnsi="Arial"/>
          <w:sz w:val="18"/>
        </w:rPr>
        <w:fldChar w:fldCharType="begin"/>
      </w:r>
      <w:r w:rsidR="00F41C35" w:rsidRPr="004F4950">
        <w:rPr>
          <w:rFonts w:ascii="Arial" w:eastAsia="Times New Roman" w:hAnsi="Arial"/>
          <w:sz w:val="18"/>
        </w:rPr>
        <w:instrText xml:space="preserve"> ADDIN EN.CITE &lt;EndNote&gt;&lt;Cite&gt;&lt;Author&gt;Hernández&lt;/Author&gt;&lt;Year&gt;2019&lt;/Year&gt;&lt;RecNum&gt;5&lt;/RecNum&gt;&lt;DisplayText&gt;(Hernández et al., 2019)&lt;/DisplayText&gt;&lt;record&gt;&lt;rec-number&gt;5&lt;/rec-number&gt;&lt;foreign-keys&gt;&lt;key app="EN" db-id="92vex0xzgrxaw9eesdspevsar9rrfa5ae2dz" timestamp="1702110327"&gt;5&lt;/key&gt;&lt;/foreign-keys&gt;&lt;ref-type name="Journal Article"&gt;17&lt;/ref-type&gt;&lt;contributors&gt;&lt;authors&gt;&lt;author&gt;Hernández, Christian&lt;/author&gt;&lt;author&gt;Escamilla</w:instrText>
      </w:r>
      <w:r w:rsidR="00F41C35" w:rsidRPr="004F4950">
        <w:rPr>
          <w:rFonts w:ascii="Cambria Math" w:eastAsia="Times New Roman" w:hAnsi="Cambria Math" w:cs="Cambria Math"/>
          <w:sz w:val="18"/>
        </w:rPr>
        <w:instrText>‐</w:instrText>
      </w:r>
      <w:r w:rsidR="00F41C35" w:rsidRPr="004F4950">
        <w:rPr>
          <w:rFonts w:ascii="Arial" w:eastAsia="Times New Roman" w:hAnsi="Arial"/>
          <w:sz w:val="18"/>
        </w:rPr>
        <w:instrText>Alvarado, Carlos&lt;/author&gt;&lt;author&gt;Sánchez, Arturo&lt;/author&gt;&lt;author&gt;Alarcón, Enrique&lt;/author&gt;&lt;author&gt;Ziarelli, Fabio&lt;/author&gt;&lt;author&gt;Musule, Ricardo&lt;/author&gt;&lt;author&gt;Valdez</w:instrText>
      </w:r>
      <w:r w:rsidR="00F41C35" w:rsidRPr="004F4950">
        <w:rPr>
          <w:rFonts w:ascii="Cambria Math" w:eastAsia="Times New Roman" w:hAnsi="Cambria Math" w:cs="Cambria Math"/>
          <w:sz w:val="18"/>
        </w:rPr>
        <w:instrText>‐</w:instrText>
      </w:r>
      <w:r w:rsidR="00F41C35" w:rsidRPr="004F4950">
        <w:rPr>
          <w:rFonts w:ascii="Arial" w:eastAsia="Times New Roman" w:hAnsi="Arial"/>
          <w:sz w:val="18"/>
        </w:rPr>
        <w:instrText>Vazquez, Idania %J Biofuels, Bioproducts&lt;/author&gt;&lt;author&gt;Biorefining&lt;/author&gt;&lt;/authors&gt;&lt;/contributors&gt;&lt;titles&gt;&lt;title&gt;Wheat straw, corn stover, sugarcane, and Agave biomasses: chemical properties, availability, and cellulosic</w:instrText>
      </w:r>
      <w:r w:rsidR="00F41C35" w:rsidRPr="004F4950">
        <w:rPr>
          <w:rFonts w:ascii="Cambria Math" w:eastAsia="Times New Roman" w:hAnsi="Cambria Math" w:cs="Cambria Math"/>
          <w:sz w:val="18"/>
        </w:rPr>
        <w:instrText>‐</w:instrText>
      </w:r>
      <w:r w:rsidR="00F41C35" w:rsidRPr="004F4950">
        <w:rPr>
          <w:rFonts w:ascii="Arial" w:eastAsia="Times New Roman" w:hAnsi="Arial"/>
          <w:sz w:val="18"/>
        </w:rPr>
        <w:instrText>bioethanol production potential in Mexico&lt;/title&gt;&lt;/titles&gt;&lt;pages&gt;1143-1159&lt;/pages&gt;&lt;volume&gt;13&lt;/volume&gt;&lt;number&gt;5&lt;/number&gt;&lt;dates&gt;&lt;year&gt;2019&lt;/year&gt;&lt;/dates&gt;&lt;isbn&gt;1932-104X&lt;/isbn&gt;&lt;urls&gt;&lt;/urls&gt;&lt;/record&gt;&lt;/Cite&gt;&lt;/EndNote&gt;</w:instrText>
      </w:r>
      <w:r w:rsidR="00F41C35" w:rsidRPr="004F4950">
        <w:rPr>
          <w:rFonts w:ascii="Arial" w:eastAsia="Times New Roman" w:hAnsi="Arial"/>
          <w:sz w:val="18"/>
        </w:rPr>
        <w:fldChar w:fldCharType="separate"/>
      </w:r>
      <w:r w:rsidR="00F41C35" w:rsidRPr="004F4950">
        <w:rPr>
          <w:rFonts w:ascii="Arial" w:eastAsia="Times New Roman" w:hAnsi="Arial"/>
          <w:sz w:val="18"/>
        </w:rPr>
        <w:t>(Hernández et al., 2019)</w:t>
      </w:r>
      <w:r w:rsidR="00F41C35" w:rsidRPr="004F4950">
        <w:rPr>
          <w:rFonts w:ascii="Arial" w:eastAsia="Times New Roman" w:hAnsi="Arial"/>
          <w:sz w:val="18"/>
        </w:rPr>
        <w:fldChar w:fldCharType="end"/>
      </w:r>
      <w:r w:rsidR="00FB68E1" w:rsidRPr="004F4950">
        <w:rPr>
          <w:rFonts w:ascii="Arial" w:eastAsia="Times New Roman" w:hAnsi="Arial"/>
          <w:sz w:val="18"/>
        </w:rPr>
        <w:t xml:space="preserve">. </w:t>
      </w:r>
      <w:r w:rsidRPr="004F4950">
        <w:rPr>
          <w:rFonts w:ascii="Arial" w:eastAsia="Times New Roman" w:hAnsi="Arial"/>
          <w:sz w:val="18"/>
        </w:rPr>
        <w:t xml:space="preserve">While it's a potential solution, it's also criticized for its negative impact on food security </w:t>
      </w:r>
      <w:r w:rsidR="00D0794D" w:rsidRPr="004F4950">
        <w:rPr>
          <w:rFonts w:ascii="Arial" w:eastAsia="Times New Roman" w:hAnsi="Arial"/>
          <w:sz w:val="18"/>
        </w:rPr>
        <w:fldChar w:fldCharType="begin"/>
      </w:r>
      <w:r w:rsidR="00D0794D" w:rsidRPr="004F4950">
        <w:rPr>
          <w:rFonts w:ascii="Arial" w:eastAsia="Times New Roman" w:hAnsi="Arial"/>
          <w:sz w:val="18"/>
        </w:rPr>
        <w:instrText xml:space="preserve"> ADDIN EN.CITE &lt;EndNote&gt;&lt;Cite&gt;&lt;Author&gt;Debnath&lt;/Author&gt;&lt;Year&gt;2022&lt;/Year&gt;&lt;RecNum&gt;7&lt;/RecNum&gt;&lt;DisplayText&gt;(Debnath &amp;amp; Das, 2022)&lt;/DisplayText&gt;&lt;record&gt;&lt;rec-number&gt;7&lt;/rec-number&gt;&lt;foreign-keys&gt;&lt;key app="EN" db-id="92vex0xzgrxaw9eesdspevsar9rrfa5ae2dz" timestamp="1702111046"&gt;7&lt;/key&gt;&lt;/foreign-keys&gt;&lt;ref-type name="Book Section"&gt;5&lt;/ref-type&gt;&lt;contributors&gt;&lt;authors&gt;&lt;author&gt;Debnath, Deepayan&lt;/author&gt;&lt;author&gt;Das, Abhipsita&lt;/author&gt;&lt;/authors&gt;&lt;/contributors&gt;&lt;titles&gt;&lt;title&gt;Third-generation biofuels and food security&lt;/title&gt;&lt;secondary-title&gt;3rd Generation Biofuels&lt;/secondary-title&gt;&lt;/titles&gt;&lt;pages&gt;757-768&lt;/pages&gt;&lt;dates&gt;&lt;year&gt;2022&lt;/year&gt;&lt;/dates&gt;&lt;publisher&gt;Elsevier&lt;/publisher&gt;&lt;urls&gt;&lt;/urls&gt;&lt;/record&gt;&lt;/Cite&gt;&lt;/EndNote&gt;</w:instrText>
      </w:r>
      <w:r w:rsidR="00D0794D" w:rsidRPr="004F4950">
        <w:rPr>
          <w:rFonts w:ascii="Arial" w:eastAsia="Times New Roman" w:hAnsi="Arial"/>
          <w:sz w:val="18"/>
        </w:rPr>
        <w:fldChar w:fldCharType="separate"/>
      </w:r>
      <w:r w:rsidR="00D0794D" w:rsidRPr="004F4950">
        <w:rPr>
          <w:rFonts w:ascii="Arial" w:eastAsia="Times New Roman" w:hAnsi="Arial"/>
          <w:sz w:val="18"/>
        </w:rPr>
        <w:t>(Debnath &amp; Das, 2022)</w:t>
      </w:r>
      <w:r w:rsidR="00D0794D" w:rsidRPr="004F4950">
        <w:rPr>
          <w:rFonts w:ascii="Arial" w:eastAsia="Times New Roman" w:hAnsi="Arial"/>
          <w:sz w:val="18"/>
        </w:rPr>
        <w:fldChar w:fldCharType="end"/>
      </w:r>
      <w:r w:rsidR="00FB68E1" w:rsidRPr="004F4950">
        <w:rPr>
          <w:rFonts w:ascii="Arial" w:eastAsia="Times New Roman" w:hAnsi="Arial"/>
          <w:sz w:val="18"/>
        </w:rPr>
        <w:t xml:space="preserve">. </w:t>
      </w:r>
      <w:r w:rsidR="004F50EC" w:rsidRPr="004F4950">
        <w:rPr>
          <w:rFonts w:ascii="Arial" w:eastAsia="Times New Roman" w:hAnsi="Arial"/>
          <w:sz w:val="18"/>
        </w:rPr>
        <w:t xml:space="preserve"> </w:t>
      </w:r>
      <w:r w:rsidR="00D24AB4" w:rsidRPr="00DF7913">
        <w:rPr>
          <w:rFonts w:ascii="Arial" w:eastAsia="Times New Roman" w:hAnsi="Arial"/>
          <w:sz w:val="18"/>
        </w:rPr>
        <w:t>Lignocellulose and algae are second and third-generation biomass, respectively</w:t>
      </w:r>
      <w:r w:rsidR="001C6FCB" w:rsidRPr="001C6FCB">
        <w:t xml:space="preserve"> </w:t>
      </w:r>
      <w:r w:rsidR="001C6FCB" w:rsidRPr="001C6FCB">
        <w:rPr>
          <w:rFonts w:ascii="Arial" w:eastAsia="Times New Roman" w:hAnsi="Arial"/>
          <w:sz w:val="18"/>
        </w:rPr>
        <w:t>(</w:t>
      </w:r>
      <w:proofErr w:type="spellStart"/>
      <w:r w:rsidR="001C6FCB" w:rsidRPr="001C6FCB">
        <w:rPr>
          <w:rFonts w:ascii="Arial" w:eastAsia="Times New Roman" w:hAnsi="Arial"/>
          <w:sz w:val="18"/>
        </w:rPr>
        <w:t>Kaloudas</w:t>
      </w:r>
      <w:proofErr w:type="spellEnd"/>
      <w:r w:rsidR="001C6FCB" w:rsidRPr="001C6FCB">
        <w:rPr>
          <w:rFonts w:ascii="Arial" w:eastAsia="Times New Roman" w:hAnsi="Arial"/>
          <w:sz w:val="18"/>
        </w:rPr>
        <w:t xml:space="preserve"> et al., 2021)</w:t>
      </w:r>
      <w:r w:rsidR="00D24AB4" w:rsidRPr="004F4950">
        <w:rPr>
          <w:rFonts w:ascii="Arial" w:eastAsia="Times New Roman" w:hAnsi="Arial"/>
          <w:sz w:val="18"/>
        </w:rPr>
        <w:t>. However, due to the cultivation complexity process of algae, additional land and infrastructure are required</w:t>
      </w:r>
      <w:r w:rsidR="002F67DA" w:rsidRPr="004F4950">
        <w:rPr>
          <w:rFonts w:ascii="Arial" w:eastAsia="Times New Roman" w:hAnsi="Arial"/>
          <w:sz w:val="18"/>
        </w:rPr>
        <w:t xml:space="preserve"> </w:t>
      </w:r>
      <w:r w:rsidR="002F67DA" w:rsidRPr="004F4950">
        <w:rPr>
          <w:rFonts w:ascii="Arial" w:eastAsia="Times New Roman" w:hAnsi="Arial"/>
          <w:sz w:val="18"/>
        </w:rPr>
        <w:fldChar w:fldCharType="begin"/>
      </w:r>
      <w:r w:rsidR="00D06713">
        <w:rPr>
          <w:rFonts w:ascii="Arial" w:eastAsia="Times New Roman" w:hAnsi="Arial"/>
          <w:sz w:val="18"/>
        </w:rPr>
        <w:instrText xml:space="preserve"> ADDIN EN.CITE &lt;EndNote&gt;&lt;Cite&gt;&lt;Author&gt;Collins&lt;/Author&gt;&lt;Year&gt;2022&lt;/Year&gt;&lt;RecNum&gt;8&lt;/RecNum&gt;&lt;DisplayText&gt;(Collins et al., 2022)&lt;/DisplayText&gt;&lt;record&gt;&lt;rec-number&gt;8&lt;/rec-number&gt;&lt;foreign-keys&gt;&lt;key app="EN" db-id="92vex0xzgrxaw9eesdspevsar9rrfa5ae2dz" timestamp="1702111795"&gt;8&lt;/key&gt;&lt;/foreign-keys&gt;&lt;ref-type name="Journal Article"&gt;17&lt;/ref-type&gt;&lt;contributors&gt;&lt;authors&gt;&lt;author&gt;Collins, Niall&lt;/author&gt;&lt;author&gt;Mediboyina, Maneesh Kumar&lt;/author&gt;&lt;author&gt;Cerca, Mariana&lt;/author&gt;&lt;author&gt;Vance, Charlene&lt;/author&gt;&lt;author&gt;Murphy, Fionnuala %J Bioresource Technology&lt;/author&gt;&lt;/authors&gt;&lt;/contributors&gt;&lt;titles&gt;&lt;title&gt;Economic and environmental sustainability analysis of seaweed farming: Monetizing carbon offsets of a brown algae cultivation system in Ireland&lt;/title&gt;&lt;/titles&gt;&lt;pages&gt;126637&lt;/pages&gt;&lt;volume&gt;346&lt;/volume&gt;&lt;dates&gt;&lt;year&gt;2022&lt;/year&gt;&lt;/dates&gt;&lt;isbn&gt;0960-8524&lt;/isbn&gt;&lt;urls&gt;&lt;/urls&gt;&lt;/record&gt;&lt;/Cite&gt;&lt;/EndNote&gt;</w:instrText>
      </w:r>
      <w:r w:rsidR="002F67DA" w:rsidRPr="004F4950">
        <w:rPr>
          <w:rFonts w:ascii="Arial" w:eastAsia="Times New Roman" w:hAnsi="Arial"/>
          <w:sz w:val="18"/>
        </w:rPr>
        <w:fldChar w:fldCharType="separate"/>
      </w:r>
      <w:r w:rsidR="00D06713">
        <w:rPr>
          <w:rFonts w:ascii="Arial" w:eastAsia="Times New Roman" w:hAnsi="Arial"/>
          <w:noProof/>
          <w:sz w:val="18"/>
        </w:rPr>
        <w:t>(Collins et al., 2022)</w:t>
      </w:r>
      <w:r w:rsidR="002F67DA" w:rsidRPr="004F4950">
        <w:rPr>
          <w:rFonts w:ascii="Arial" w:eastAsia="Times New Roman" w:hAnsi="Arial"/>
          <w:sz w:val="18"/>
        </w:rPr>
        <w:fldChar w:fldCharType="end"/>
      </w:r>
      <w:r w:rsidR="00FB68E1" w:rsidRPr="004F4950">
        <w:rPr>
          <w:rFonts w:ascii="Arial" w:eastAsia="Times New Roman" w:hAnsi="Arial"/>
          <w:sz w:val="18"/>
        </w:rPr>
        <w:t xml:space="preserve">. </w:t>
      </w:r>
      <w:r w:rsidR="00FB68E1" w:rsidRPr="00DC0CF2">
        <w:rPr>
          <w:rFonts w:ascii="Arial" w:eastAsia="Times New Roman" w:hAnsi="Arial"/>
          <w:sz w:val="18"/>
        </w:rPr>
        <w:t xml:space="preserve">On the other hand, </w:t>
      </w:r>
      <w:r w:rsidR="00910C92" w:rsidRPr="00DC0CF2">
        <w:rPr>
          <w:rFonts w:ascii="Arial" w:eastAsia="Times New Roman" w:hAnsi="Arial"/>
          <w:sz w:val="18"/>
        </w:rPr>
        <w:t>l</w:t>
      </w:r>
      <w:r w:rsidR="004F50EC" w:rsidRPr="00DC0CF2">
        <w:rPr>
          <w:rFonts w:ascii="Arial" w:eastAsia="Times New Roman" w:hAnsi="Arial"/>
          <w:sz w:val="18"/>
        </w:rPr>
        <w:t>ignocellulose</w:t>
      </w:r>
      <w:r w:rsidR="004F50EC" w:rsidRPr="00DF7913">
        <w:rPr>
          <w:rFonts w:ascii="Arial" w:eastAsia="Times New Roman" w:hAnsi="Arial"/>
          <w:sz w:val="18"/>
        </w:rPr>
        <w:t xml:space="preserve"> is the most plentiful renewable resource globally, but its fermentation process </w:t>
      </w:r>
      <w:r w:rsidR="00AF363E">
        <w:rPr>
          <w:rFonts w:ascii="Arial" w:eastAsia="Times New Roman" w:hAnsi="Arial"/>
          <w:sz w:val="18"/>
        </w:rPr>
        <w:t xml:space="preserve">can </w:t>
      </w:r>
      <w:proofErr w:type="gramStart"/>
      <w:r w:rsidR="00DC327B">
        <w:rPr>
          <w:rFonts w:ascii="Arial" w:eastAsia="Times New Roman" w:hAnsi="Arial"/>
          <w:sz w:val="18"/>
        </w:rPr>
        <w:t>be</w:t>
      </w:r>
      <w:r w:rsidR="004F50EC" w:rsidRPr="00DF7913">
        <w:rPr>
          <w:rFonts w:ascii="Arial" w:eastAsia="Times New Roman" w:hAnsi="Arial"/>
          <w:sz w:val="18"/>
        </w:rPr>
        <w:t xml:space="preserve"> hindered</w:t>
      </w:r>
      <w:proofErr w:type="gramEnd"/>
      <w:r w:rsidR="004F50EC" w:rsidRPr="00DF7913">
        <w:rPr>
          <w:rFonts w:ascii="Arial" w:eastAsia="Times New Roman" w:hAnsi="Arial"/>
          <w:sz w:val="18"/>
        </w:rPr>
        <w:t xml:space="preserve"> by its high lignin composition, requiring pretreatment </w:t>
      </w:r>
      <w:r w:rsidR="000E2933">
        <w:rPr>
          <w:rFonts w:ascii="Arial" w:eastAsia="Times New Roman" w:hAnsi="Arial"/>
          <w:sz w:val="18"/>
        </w:rPr>
        <w:t>before</w:t>
      </w:r>
      <w:r w:rsidR="004F50EC" w:rsidRPr="00DF7913">
        <w:rPr>
          <w:rFonts w:ascii="Arial" w:eastAsia="Times New Roman" w:hAnsi="Arial"/>
          <w:sz w:val="18"/>
        </w:rPr>
        <w:t xml:space="preserve"> processing</w:t>
      </w:r>
      <w:r w:rsidR="004F50EC" w:rsidRPr="004D6E57">
        <w:rPr>
          <w:rFonts w:ascii="Arial" w:eastAsia="Times New Roman" w:hAnsi="Arial"/>
          <w:sz w:val="18"/>
        </w:rPr>
        <w:t>.</w:t>
      </w:r>
      <w:r w:rsidR="00FB68E1" w:rsidRPr="004F4950">
        <w:rPr>
          <w:rFonts w:ascii="Arial" w:eastAsia="Times New Roman" w:hAnsi="Arial"/>
          <w:sz w:val="18"/>
        </w:rPr>
        <w:t xml:space="preserve"> Due to its complexity and high cost, commercialization of this biomass is considered to be challenging</w:t>
      </w:r>
      <w:r w:rsidR="0041515C" w:rsidRPr="004F4950">
        <w:rPr>
          <w:rFonts w:ascii="Arial" w:eastAsia="Times New Roman" w:hAnsi="Arial"/>
          <w:sz w:val="18"/>
        </w:rPr>
        <w:t xml:space="preserve"> </w:t>
      </w:r>
      <w:r w:rsidR="00173753" w:rsidRPr="004F4950">
        <w:rPr>
          <w:rFonts w:ascii="Arial" w:eastAsia="Times New Roman" w:hAnsi="Arial"/>
          <w:sz w:val="18"/>
        </w:rPr>
        <w:fldChar w:fldCharType="begin"/>
      </w:r>
      <w:r w:rsidR="00D06713">
        <w:rPr>
          <w:rFonts w:ascii="Arial" w:eastAsia="Times New Roman" w:hAnsi="Arial"/>
          <w:sz w:val="18"/>
        </w:rPr>
        <w:instrText xml:space="preserve"> ADDIN EN.CITE &lt;EndNote&gt;&lt;Cite&gt;&lt;Author&gt;Broda&lt;/Author&gt;&lt;Year&gt;2022&lt;/Year&gt;&lt;RecNum&gt;12&lt;/RecNum&gt;&lt;DisplayText&gt;(Broda et al., 2022)&lt;/DisplayText&gt;&lt;record&gt;&lt;rec-number&gt;12&lt;/rec-number&gt;&lt;foreign-keys&gt;&lt;key app="EN" db-id="92vex0xzgrxaw9eesdspevsar9rrfa5ae2dz" timestamp="1702112970"&gt;12&lt;/key&gt;&lt;/foreign-keys&gt;&lt;ref-type name="Journal Article"&gt;17&lt;/ref-type&gt;&lt;contributors&gt;&lt;authors&gt;&lt;author&gt;Broda, Magdalena&lt;/author&gt;&lt;author&gt;Yelle, Daniel J&lt;/author&gt;&lt;author&gt;Serwańska, Katarzyna %J Molecules&lt;/author&gt;&lt;/authors&gt;&lt;/contributors&gt;&lt;titles&gt;&lt;title&gt;Bioethanol production from lignocellulosic biomass—challenges and solutions&lt;/title&gt;&lt;/titles&gt;&lt;pages&gt;8717&lt;/pages&gt;&lt;volume&gt;27&lt;/volume&gt;&lt;number&gt;24&lt;/number&gt;&lt;dates&gt;&lt;year&gt;2022&lt;/year&gt;&lt;/dates&gt;&lt;isbn&gt;1420-3049&lt;/isbn&gt;&lt;urls&gt;&lt;/urls&gt;&lt;/record&gt;&lt;/Cite&gt;&lt;/EndNote&gt;</w:instrText>
      </w:r>
      <w:r w:rsidR="00173753" w:rsidRPr="004F4950">
        <w:rPr>
          <w:rFonts w:ascii="Arial" w:eastAsia="Times New Roman" w:hAnsi="Arial"/>
          <w:sz w:val="18"/>
        </w:rPr>
        <w:fldChar w:fldCharType="separate"/>
      </w:r>
      <w:r w:rsidR="00D06713">
        <w:rPr>
          <w:rFonts w:ascii="Arial" w:eastAsia="Times New Roman" w:hAnsi="Arial"/>
          <w:noProof/>
          <w:sz w:val="18"/>
        </w:rPr>
        <w:t>(Broda et al., 2022)</w:t>
      </w:r>
      <w:r w:rsidR="00173753" w:rsidRPr="004F4950">
        <w:rPr>
          <w:rFonts w:ascii="Arial" w:eastAsia="Times New Roman" w:hAnsi="Arial"/>
          <w:sz w:val="18"/>
        </w:rPr>
        <w:fldChar w:fldCharType="end"/>
      </w:r>
      <w:r w:rsidR="00FB68E1" w:rsidRPr="004F4950">
        <w:rPr>
          <w:rFonts w:ascii="Arial" w:eastAsia="Times New Roman" w:hAnsi="Arial"/>
          <w:sz w:val="18"/>
        </w:rPr>
        <w:t xml:space="preserve">. </w:t>
      </w:r>
      <w:r w:rsidR="004F50EC" w:rsidRPr="004F4950">
        <w:rPr>
          <w:rFonts w:ascii="Arial" w:eastAsia="Times New Roman" w:hAnsi="Arial"/>
          <w:sz w:val="18"/>
        </w:rPr>
        <w:t xml:space="preserve">Despite the challenges, </w:t>
      </w:r>
      <w:proofErr w:type="gramStart"/>
      <w:r w:rsidR="004F50EC" w:rsidRPr="004F4950">
        <w:rPr>
          <w:rFonts w:ascii="Arial" w:eastAsia="Times New Roman" w:hAnsi="Arial"/>
          <w:sz w:val="18"/>
        </w:rPr>
        <w:t>it's</w:t>
      </w:r>
      <w:proofErr w:type="gramEnd"/>
      <w:r w:rsidR="004F50EC" w:rsidRPr="004F4950">
        <w:rPr>
          <w:rFonts w:ascii="Arial" w:eastAsia="Times New Roman" w:hAnsi="Arial"/>
          <w:sz w:val="18"/>
        </w:rPr>
        <w:t xml:space="preserve"> still considered a viable and sustainable resource for biofuel production.</w:t>
      </w:r>
    </w:p>
    <w:p w14:paraId="7CAA1D77" w14:textId="667374C5" w:rsidR="00C455F4" w:rsidRDefault="009A1115" w:rsidP="00F15EAA">
      <w:pPr>
        <w:pStyle w:val="Els-body-text"/>
        <w:spacing w:line="264" w:lineRule="auto"/>
        <w:ind w:right="-28" w:firstLine="0"/>
        <w:rPr>
          <w:rFonts w:ascii="Arial" w:hAnsi="Arial" w:cs="Arial"/>
          <w:sz w:val="18"/>
          <w:szCs w:val="18"/>
        </w:rPr>
      </w:pPr>
      <w:r w:rsidRPr="007F1328">
        <w:rPr>
          <w:rFonts w:ascii="Arial" w:eastAsia="Times New Roman" w:hAnsi="Arial" w:cs="Arial"/>
          <w:sz w:val="18"/>
        </w:rPr>
        <w:t>For this study, more focus</w:t>
      </w:r>
      <w:r w:rsidR="00CF6EEF">
        <w:rPr>
          <w:rFonts w:ascii="Arial" w:eastAsia="Times New Roman" w:hAnsi="Arial" w:cs="Arial"/>
          <w:sz w:val="18"/>
        </w:rPr>
        <w:t xml:space="preserve"> is</w:t>
      </w:r>
      <w:r w:rsidR="00352769">
        <w:rPr>
          <w:rFonts w:ascii="Arial" w:eastAsia="Times New Roman" w:hAnsi="Arial" w:cs="Arial"/>
          <w:sz w:val="18"/>
        </w:rPr>
        <w:t xml:space="preserve"> on</w:t>
      </w:r>
      <w:r w:rsidRPr="007F1328">
        <w:rPr>
          <w:rFonts w:ascii="Arial" w:eastAsia="Times New Roman" w:hAnsi="Arial" w:cs="Arial"/>
          <w:sz w:val="18"/>
        </w:rPr>
        <w:t xml:space="preserve"> </w:t>
      </w:r>
      <w:r w:rsidR="00176B78">
        <w:rPr>
          <w:rFonts w:ascii="Arial" w:eastAsia="Times New Roman" w:hAnsi="Arial" w:cs="Arial"/>
          <w:sz w:val="18"/>
        </w:rPr>
        <w:t>V</w:t>
      </w:r>
      <w:r w:rsidR="00E81ABF" w:rsidRPr="007F1328">
        <w:rPr>
          <w:rFonts w:ascii="Arial" w:eastAsia="Times New Roman" w:hAnsi="Arial" w:cs="Arial"/>
          <w:sz w:val="18"/>
        </w:rPr>
        <w:t>etiver</w:t>
      </w:r>
      <w:r w:rsidR="00E81ABF" w:rsidRPr="000F0261">
        <w:rPr>
          <w:rFonts w:ascii="Arial" w:hAnsi="Arial" w:cs="Arial"/>
          <w:sz w:val="18"/>
          <w:szCs w:val="18"/>
        </w:rPr>
        <w:t xml:space="preserve"> grass (VG)</w:t>
      </w:r>
      <w:r w:rsidR="00E81ABF" w:rsidRPr="004F4950">
        <w:rPr>
          <w:rFonts w:ascii="Arial" w:eastAsia="Times New Roman" w:hAnsi="Arial"/>
          <w:sz w:val="18"/>
        </w:rPr>
        <w:t xml:space="preserve"> </w:t>
      </w:r>
      <w:r w:rsidRPr="000F0261">
        <w:rPr>
          <w:rFonts w:ascii="Arial" w:hAnsi="Arial" w:cs="Arial"/>
          <w:sz w:val="18"/>
          <w:szCs w:val="18"/>
        </w:rPr>
        <w:t xml:space="preserve">which </w:t>
      </w:r>
      <w:r w:rsidR="00E81ABF" w:rsidRPr="000F0261">
        <w:rPr>
          <w:rFonts w:ascii="Arial" w:hAnsi="Arial" w:cs="Arial"/>
          <w:sz w:val="18"/>
          <w:szCs w:val="18"/>
        </w:rPr>
        <w:t xml:space="preserve">is a second-generation biomass that has </w:t>
      </w:r>
      <w:proofErr w:type="gramStart"/>
      <w:r w:rsidR="00E81ABF" w:rsidRPr="000F0261">
        <w:rPr>
          <w:rFonts w:ascii="Arial" w:hAnsi="Arial" w:cs="Arial"/>
          <w:sz w:val="18"/>
          <w:szCs w:val="18"/>
        </w:rPr>
        <w:t>been considered</w:t>
      </w:r>
      <w:proofErr w:type="gramEnd"/>
      <w:r w:rsidR="00E81ABF" w:rsidRPr="000F0261">
        <w:rPr>
          <w:rFonts w:ascii="Arial" w:hAnsi="Arial" w:cs="Arial"/>
          <w:sz w:val="18"/>
          <w:szCs w:val="18"/>
        </w:rPr>
        <w:t xml:space="preserve"> a promising bioenergy feedstock. It is a fast-growing and low-cost crop that can tolerate various environmental conditions, such as flood, drought, and submergence, and is resistant to pests and diseases</w:t>
      </w:r>
      <w:r w:rsidR="007B7BBA" w:rsidRPr="000F0261">
        <w:rPr>
          <w:rFonts w:ascii="Arial" w:hAnsi="Arial" w:cs="Arial"/>
          <w:sz w:val="18"/>
          <w:szCs w:val="18"/>
        </w:rPr>
        <w:t xml:space="preserve"> </w:t>
      </w:r>
      <w:r w:rsidR="007B7BBA" w:rsidRPr="004F4950">
        <w:rPr>
          <w:rFonts w:ascii="Arial" w:eastAsia="Times New Roman" w:hAnsi="Arial"/>
          <w:sz w:val="18"/>
        </w:rPr>
        <w:fldChar w:fldCharType="begin"/>
      </w:r>
      <w:r w:rsidR="007B7BBA" w:rsidRPr="004F4950">
        <w:rPr>
          <w:rFonts w:ascii="Arial" w:eastAsia="Times New Roman" w:hAnsi="Arial"/>
          <w:sz w:val="18"/>
        </w:rPr>
        <w:instrText xml:space="preserve"> ADDIN EN.CITE &lt;EndNote&gt;&lt;Cite&gt;&lt;Author&gt;Chuengcharoenphanich&lt;/Author&gt;&lt;Year&gt;2023&lt;/Year&gt;&lt;RecNum&gt;18&lt;/RecNum&gt;&lt;DisplayText&gt;(Chuengcharoenphanich et al., 2023)&lt;/DisplayText&gt;&lt;record&gt;&lt;rec-number&gt;18&lt;/rec-number&gt;&lt;foreign-keys&gt;&lt;key app="EN" db-id="92vex0xzgrxaw9eesdspevsar9rrfa5ae2dz" timestamp="1702113360"&gt;18&lt;/key&gt;&lt;/foreign-keys&gt;&lt;ref-type name="Journal Article"&gt;17&lt;/ref-type&gt;&lt;contributors&gt;&lt;authors&gt;&lt;author&gt;Chuengcharoenphanich, Nuttha&lt;/author&gt;&lt;author&gt;Watsuntorn, Wannapawn&lt;/author&gt;&lt;author&gt;Qi, Wei&lt;/author&gt;&lt;author&gt;Wang, Zhongming&lt;/author&gt;&lt;author&gt;Hu, Yunzi&lt;/author&gt;&lt;author&gt;Chulalaksananukul, Warawut %J Energy&lt;/author&gt;&lt;/authors&gt;&lt;/contributors&gt;&lt;titles&gt;&lt;title&gt;The potential of biodiesel production from grasses in Thailand through consolidated bioprocessing using a cellulolytic oleaginous yeast, Cyberlindnera rhodanensis CU-CV7&lt;/title&gt;&lt;/titles&gt;&lt;pages&gt;125759&lt;/pages&gt;&lt;volume&gt;263&lt;/volume&gt;&lt;dates&gt;&lt;year&gt;2023&lt;/year&gt;&lt;/dates&gt;&lt;isbn&gt;0360-5442&lt;/isbn&gt;&lt;urls&gt;&lt;/urls&gt;&lt;/record&gt;&lt;/Cite&gt;&lt;/EndNote&gt;</w:instrText>
      </w:r>
      <w:r w:rsidR="007B7BBA" w:rsidRPr="004F4950">
        <w:rPr>
          <w:rFonts w:ascii="Arial" w:eastAsia="Times New Roman" w:hAnsi="Arial"/>
          <w:sz w:val="18"/>
        </w:rPr>
        <w:fldChar w:fldCharType="separate"/>
      </w:r>
      <w:r w:rsidR="007B7BBA" w:rsidRPr="004F4950">
        <w:rPr>
          <w:rFonts w:ascii="Arial" w:eastAsia="Times New Roman" w:hAnsi="Arial"/>
          <w:sz w:val="18"/>
        </w:rPr>
        <w:t>(Chuengcharoenphanich et al., 2023)</w:t>
      </w:r>
      <w:r w:rsidR="007B7BBA" w:rsidRPr="004F4950">
        <w:rPr>
          <w:rFonts w:ascii="Arial" w:eastAsia="Times New Roman" w:hAnsi="Arial"/>
          <w:sz w:val="18"/>
        </w:rPr>
        <w:fldChar w:fldCharType="end"/>
      </w:r>
      <w:r w:rsidR="00FE2C58">
        <w:rPr>
          <w:rFonts w:ascii="Arial" w:hAnsi="Arial" w:cs="Arial"/>
          <w:sz w:val="18"/>
          <w:szCs w:val="18"/>
        </w:rPr>
        <w:t>.</w:t>
      </w:r>
      <w:r w:rsidR="00E81ABF" w:rsidRPr="000F0261">
        <w:rPr>
          <w:rFonts w:ascii="Arial" w:hAnsi="Arial" w:cs="Arial"/>
          <w:sz w:val="18"/>
          <w:szCs w:val="18"/>
        </w:rPr>
        <w:t xml:space="preserve"> VG is native to South-East Asia and tropical India and has successful applications in reforestation and erosion control</w:t>
      </w:r>
      <w:r w:rsidR="000F135E" w:rsidRPr="000F0261">
        <w:rPr>
          <w:rFonts w:ascii="Arial" w:hAnsi="Arial" w:cs="Arial"/>
          <w:sz w:val="18"/>
          <w:szCs w:val="18"/>
        </w:rPr>
        <w:t xml:space="preserve"> </w:t>
      </w:r>
      <w:r w:rsidR="0033029A" w:rsidRPr="000F0261">
        <w:rPr>
          <w:rFonts w:ascii="Arial" w:hAnsi="Arial" w:cs="Arial"/>
          <w:sz w:val="18"/>
          <w:szCs w:val="18"/>
        </w:rPr>
        <w:fldChar w:fldCharType="begin"/>
      </w:r>
      <w:r w:rsidR="0033029A" w:rsidRPr="000F0261">
        <w:rPr>
          <w:rFonts w:ascii="Arial" w:hAnsi="Arial" w:cs="Arial"/>
          <w:sz w:val="18"/>
          <w:szCs w:val="18"/>
        </w:rPr>
        <w:instrText xml:space="preserve"> ADDIN EN.CITE &lt;EndNote&gt;&lt;Cite&gt;&lt;Author&gt;Huong&lt;/Author&gt;&lt;Year&gt;2022&lt;/Year&gt;&lt;RecNum&gt;17&lt;/RecNum&gt;&lt;DisplayText&gt;(Huong et al., 2022)&lt;/DisplayText&gt;&lt;record&gt;&lt;rec-number&gt;17&lt;/rec-number&gt;&lt;foreign-keys&gt;&lt;key app="EN" db-id="92vex0xzgrxaw9eesdspevsar9rrfa5ae2dz" timestamp="1702113305"&gt;17&lt;/key&gt;&lt;/foreign-keys&gt;&lt;ref-type name="Journal Article"&gt;17&lt;/ref-type&gt;&lt;contributors&gt;&lt;authors&gt;&lt;author&gt;Huong, Vu Thi Thanh&lt;/author&gt;&lt;author&gt;Atjayutpokin, Thanaphat&lt;/author&gt;&lt;author&gt;Chinwatpaiboon, Piyawat&lt;/author&gt;&lt;author&gt;Smith, Siwaporn Meejoo&lt;/author&gt;&lt;author&gt;Boonyuen, Supakorn&lt;/author&gt;&lt;author&gt;Luengnaruemitchai, Apanee %J Renewable Energy&lt;/author&gt;&lt;/authors&gt;&lt;/contributors&gt;&lt;titles&gt;&lt;title&gt;Two-stage acid-alkali pretreatment of vetiver grass to enhance the subsequent sugar release by cellulase digestion&lt;/title&gt;&lt;/titles&gt;&lt;pages&gt;755-765&lt;/pages&gt;&lt;volume&gt;195&lt;/volume&gt;&lt;dates&gt;&lt;year&gt;2022&lt;/year&gt;&lt;/dates&gt;&lt;isbn&gt;0960-1481&lt;/isbn&gt;&lt;urls&gt;&lt;/urls&gt;&lt;/record&gt;&lt;/Cite&gt;&lt;/EndNote&gt;</w:instrText>
      </w:r>
      <w:r w:rsidR="0033029A" w:rsidRPr="000F0261">
        <w:rPr>
          <w:rFonts w:ascii="Arial" w:hAnsi="Arial" w:cs="Arial"/>
          <w:sz w:val="18"/>
          <w:szCs w:val="18"/>
        </w:rPr>
        <w:fldChar w:fldCharType="separate"/>
      </w:r>
      <w:r w:rsidR="0033029A" w:rsidRPr="000F0261">
        <w:rPr>
          <w:rFonts w:ascii="Arial" w:hAnsi="Arial" w:cs="Arial"/>
          <w:sz w:val="18"/>
          <w:szCs w:val="18"/>
        </w:rPr>
        <w:t>(Huong et al., 2022)</w:t>
      </w:r>
      <w:r w:rsidR="0033029A" w:rsidRPr="000F0261">
        <w:rPr>
          <w:rFonts w:ascii="Arial" w:hAnsi="Arial" w:cs="Arial"/>
          <w:sz w:val="18"/>
          <w:szCs w:val="18"/>
        </w:rPr>
        <w:fldChar w:fldCharType="end"/>
      </w:r>
      <w:r w:rsidR="00E81ABF" w:rsidRPr="000F0261">
        <w:rPr>
          <w:rFonts w:ascii="Arial" w:hAnsi="Arial" w:cs="Arial"/>
          <w:sz w:val="18"/>
          <w:szCs w:val="18"/>
        </w:rPr>
        <w:t>.</w:t>
      </w:r>
      <w:r w:rsidR="00F15EAA">
        <w:rPr>
          <w:rFonts w:ascii="Arial" w:hAnsi="Arial" w:cs="Arial"/>
          <w:sz w:val="18"/>
          <w:szCs w:val="18"/>
        </w:rPr>
        <w:t xml:space="preserve"> </w:t>
      </w:r>
    </w:p>
    <w:p w14:paraId="39047C72" w14:textId="1CCF52EC" w:rsidR="00D66C6D" w:rsidRPr="00F15EAA" w:rsidRDefault="008F3712" w:rsidP="00F15EAA">
      <w:pPr>
        <w:pStyle w:val="Els-body-text"/>
        <w:spacing w:line="264" w:lineRule="auto"/>
        <w:ind w:right="-28" w:firstLine="0"/>
        <w:rPr>
          <w:rFonts w:ascii="Arial" w:hAnsi="Arial" w:cs="Arial"/>
          <w:sz w:val="18"/>
          <w:szCs w:val="18"/>
        </w:rPr>
      </w:pPr>
      <w:r w:rsidRPr="004F4950">
        <w:rPr>
          <w:rFonts w:ascii="Arial" w:eastAsia="Times New Roman" w:hAnsi="Arial"/>
          <w:sz w:val="18"/>
        </w:rPr>
        <w:lastRenderedPageBreak/>
        <w:t xml:space="preserve">To determine the viability of </w:t>
      </w:r>
      <w:r w:rsidR="00416ED1" w:rsidRPr="004F4950">
        <w:rPr>
          <w:rFonts w:ascii="Arial" w:eastAsia="Times New Roman" w:hAnsi="Arial"/>
          <w:sz w:val="18"/>
        </w:rPr>
        <w:t>lignocellulosic</w:t>
      </w:r>
      <w:r w:rsidRPr="004F4950">
        <w:rPr>
          <w:rFonts w:ascii="Arial" w:eastAsia="Times New Roman" w:hAnsi="Arial"/>
          <w:sz w:val="18"/>
        </w:rPr>
        <w:t xml:space="preserve"> biomass as a bioenergy source, its attributes like hemicellulose, lignin, cellulose, volatile solids content, particle size, and C</w:t>
      </w:r>
      <w:r w:rsidR="00772DF8">
        <w:rPr>
          <w:rFonts w:ascii="Arial" w:eastAsia="Times New Roman" w:hAnsi="Arial"/>
          <w:sz w:val="18"/>
        </w:rPr>
        <w:t>/</w:t>
      </w:r>
      <w:r w:rsidRPr="004F4950">
        <w:rPr>
          <w:rFonts w:ascii="Arial" w:eastAsia="Times New Roman" w:hAnsi="Arial"/>
          <w:sz w:val="18"/>
        </w:rPr>
        <w:t xml:space="preserve">N ratio need to </w:t>
      </w:r>
      <w:proofErr w:type="gramStart"/>
      <w:r w:rsidRPr="004F4950">
        <w:rPr>
          <w:rFonts w:ascii="Arial" w:eastAsia="Times New Roman" w:hAnsi="Arial"/>
          <w:sz w:val="18"/>
        </w:rPr>
        <w:t>be identified</w:t>
      </w:r>
      <w:proofErr w:type="gramEnd"/>
      <w:r w:rsidRPr="004F4950">
        <w:rPr>
          <w:rFonts w:ascii="Arial" w:eastAsia="Times New Roman" w:hAnsi="Arial"/>
          <w:sz w:val="18"/>
        </w:rPr>
        <w:t xml:space="preserve">. These parameters vary depending on </w:t>
      </w:r>
      <w:r w:rsidR="00B07ED5">
        <w:rPr>
          <w:rFonts w:ascii="Arial" w:eastAsia="Times New Roman" w:hAnsi="Arial"/>
          <w:sz w:val="18"/>
        </w:rPr>
        <w:t>their</w:t>
      </w:r>
      <w:r w:rsidRPr="004F4950">
        <w:rPr>
          <w:rFonts w:ascii="Arial" w:eastAsia="Times New Roman" w:hAnsi="Arial"/>
          <w:sz w:val="18"/>
        </w:rPr>
        <w:t xml:space="preserve"> ecotype and origin </w:t>
      </w:r>
      <w:r w:rsidR="00FB68E1" w:rsidRPr="004F4950">
        <w:rPr>
          <w:rFonts w:ascii="Arial" w:eastAsia="Times New Roman" w:hAnsi="Arial"/>
          <w:i/>
          <w:sz w:val="18"/>
        </w:rPr>
        <w:fldChar w:fldCharType="begin"/>
      </w:r>
      <w:r w:rsidR="0077399D" w:rsidRPr="004F4950">
        <w:rPr>
          <w:rFonts w:ascii="Arial" w:eastAsia="Times New Roman" w:hAnsi="Arial"/>
          <w:sz w:val="18"/>
        </w:rPr>
        <w:instrText xml:space="preserve"> ADDIN EN.CITE &lt;EndNote&gt;&lt;Cite&gt;&lt;Author&gt;Wongwatanapaiboon&lt;/Author&gt;&lt;Year&gt;2012&lt;/Year&gt;&lt;RecNum&gt;23&lt;/RecNum&gt;&lt;DisplayText&gt;(Wongwatanapaiboon et al., 2012)&lt;/DisplayText&gt;&lt;record&gt;&lt;rec-number&gt;23&lt;/rec-number&gt;&lt;foreign-keys&gt;&lt;key app="EN" db-id="92vex0xzgrxaw9eesdspevsar9rrfa5ae2dz" timestamp="1702155113"&gt;23&lt;/key&gt;&lt;/foreign-keys&gt;&lt;ref-type name="Journal Article"&gt;17&lt;/ref-type&gt;&lt;contributors&gt;&lt;authors&gt;&lt;author&gt;Wongwatanapaiboon, Jinaporn&lt;/author&gt;&lt;author&gt;Kangvansaichol, Kunn&lt;/author&gt;&lt;author&gt;Burapatana, Vorakan&lt;/author&gt;&lt;author&gt;Inochanon, Ratanavalee&lt;/author&gt;&lt;author&gt;Winayanuwattikun, Pakorn&lt;/author&gt;&lt;author&gt;Yongvanich, Tikamporn&lt;/author&gt;&lt;author&gt;Chulalaksananukul, Warawut %J BioMed Research International&lt;/author&gt;&lt;/authors&gt;&lt;/contributors&gt;&lt;titles&gt;&lt;title&gt;The potential of cellulosic ethanol production from grasses in Thailand&lt;/title&gt;&lt;/titles&gt;&lt;volume&gt;2012&lt;/volume&gt;&lt;dates&gt;&lt;year&gt;2012&lt;/year&gt;&lt;/dates&gt;&lt;isbn&gt;2314-6133&lt;/isbn&gt;&lt;urls&gt;&lt;/urls&gt;&lt;/record&gt;&lt;/Cite&gt;&lt;/EndNote&gt;</w:instrText>
      </w:r>
      <w:r w:rsidR="00FB68E1" w:rsidRPr="004F4950">
        <w:rPr>
          <w:rFonts w:ascii="Arial" w:eastAsia="Times New Roman" w:hAnsi="Arial"/>
          <w:i/>
          <w:sz w:val="18"/>
        </w:rPr>
        <w:fldChar w:fldCharType="separate"/>
      </w:r>
      <w:r w:rsidR="0077399D" w:rsidRPr="004F4950">
        <w:rPr>
          <w:rFonts w:ascii="Arial" w:eastAsia="Times New Roman" w:hAnsi="Arial"/>
          <w:sz w:val="18"/>
        </w:rPr>
        <w:t>(Wongwatanapaiboon et al., 2012)</w:t>
      </w:r>
      <w:r w:rsidR="00FB68E1" w:rsidRPr="004F4950">
        <w:rPr>
          <w:rFonts w:ascii="Arial" w:eastAsia="Times New Roman" w:hAnsi="Arial"/>
          <w:i/>
          <w:sz w:val="18"/>
        </w:rPr>
        <w:fldChar w:fldCharType="end"/>
      </w:r>
      <w:r w:rsidR="00FB68E1" w:rsidRPr="004F4950">
        <w:rPr>
          <w:rFonts w:ascii="Arial" w:eastAsia="Times New Roman" w:hAnsi="Arial"/>
          <w:sz w:val="18"/>
        </w:rPr>
        <w:t xml:space="preserve">. </w:t>
      </w:r>
      <w:r w:rsidR="004C7CD3" w:rsidRPr="004F4950">
        <w:rPr>
          <w:rFonts w:ascii="Arial" w:eastAsia="Times New Roman" w:hAnsi="Arial"/>
          <w:sz w:val="18"/>
        </w:rPr>
        <w:t xml:space="preserve">Different studies have reported the cellulose, hemicellulose, and lignin content of </w:t>
      </w:r>
      <w:r w:rsidR="003E3E26">
        <w:rPr>
          <w:rFonts w:ascii="Arial" w:eastAsia="Times New Roman" w:hAnsi="Arial"/>
          <w:sz w:val="18"/>
        </w:rPr>
        <w:t>VG</w:t>
      </w:r>
      <w:r w:rsidR="004C7CD3" w:rsidRPr="004F4950">
        <w:rPr>
          <w:rFonts w:ascii="Arial" w:eastAsia="Times New Roman" w:hAnsi="Arial"/>
          <w:sz w:val="18"/>
        </w:rPr>
        <w:t xml:space="preserve"> in Thailand ranging between 31.85</w:t>
      </w:r>
      <w:r w:rsidR="00F20C99">
        <w:rPr>
          <w:rFonts w:ascii="Arial" w:eastAsia="Times New Roman" w:hAnsi="Arial"/>
          <w:sz w:val="18"/>
        </w:rPr>
        <w:t xml:space="preserve"> - </w:t>
      </w:r>
      <w:r w:rsidR="004C7CD3" w:rsidRPr="004F4950">
        <w:rPr>
          <w:rFonts w:ascii="Arial" w:eastAsia="Times New Roman" w:hAnsi="Arial"/>
          <w:sz w:val="18"/>
        </w:rPr>
        <w:t>38.51</w:t>
      </w:r>
      <w:r w:rsidR="00843012">
        <w:rPr>
          <w:rFonts w:ascii="Arial" w:eastAsia="Times New Roman" w:hAnsi="Arial"/>
          <w:sz w:val="18"/>
        </w:rPr>
        <w:t xml:space="preserve"> </w:t>
      </w:r>
      <w:r w:rsidR="004C7CD3" w:rsidRPr="004F4950">
        <w:rPr>
          <w:rFonts w:ascii="Arial" w:eastAsia="Times New Roman" w:hAnsi="Arial"/>
          <w:sz w:val="18"/>
        </w:rPr>
        <w:t>%, 37.87</w:t>
      </w:r>
      <w:r w:rsidR="00F20C99">
        <w:rPr>
          <w:rFonts w:ascii="Arial" w:eastAsia="Times New Roman" w:hAnsi="Arial"/>
          <w:sz w:val="18"/>
        </w:rPr>
        <w:t xml:space="preserve"> </w:t>
      </w:r>
      <w:r w:rsidR="004E1A66" w:rsidRPr="004F4950">
        <w:rPr>
          <w:rFonts w:ascii="Arial" w:eastAsia="Times New Roman" w:hAnsi="Arial"/>
          <w:sz w:val="18"/>
        </w:rPr>
        <w:t>-</w:t>
      </w:r>
      <w:r w:rsidR="00F20C99">
        <w:rPr>
          <w:rFonts w:ascii="Arial" w:eastAsia="Times New Roman" w:hAnsi="Arial"/>
          <w:sz w:val="18"/>
        </w:rPr>
        <w:t xml:space="preserve"> </w:t>
      </w:r>
      <w:r w:rsidR="004C7CD3" w:rsidRPr="004F4950">
        <w:rPr>
          <w:rFonts w:ascii="Arial" w:eastAsia="Times New Roman" w:hAnsi="Arial"/>
          <w:sz w:val="18"/>
        </w:rPr>
        <w:t>42.61</w:t>
      </w:r>
      <w:r w:rsidR="00843012">
        <w:rPr>
          <w:rFonts w:ascii="Arial" w:eastAsia="Times New Roman" w:hAnsi="Arial"/>
          <w:sz w:val="18"/>
        </w:rPr>
        <w:t xml:space="preserve"> </w:t>
      </w:r>
      <w:r w:rsidR="004C7CD3" w:rsidRPr="004F4950">
        <w:rPr>
          <w:rFonts w:ascii="Arial" w:eastAsia="Times New Roman" w:hAnsi="Arial"/>
          <w:sz w:val="18"/>
        </w:rPr>
        <w:t>%, and 3.67</w:t>
      </w:r>
      <w:r w:rsidR="00F20C99">
        <w:rPr>
          <w:rFonts w:ascii="Arial" w:eastAsia="Times New Roman" w:hAnsi="Arial"/>
          <w:sz w:val="18"/>
        </w:rPr>
        <w:t xml:space="preserve"> </w:t>
      </w:r>
      <w:r w:rsidR="004C7CD3" w:rsidRPr="004F4950">
        <w:rPr>
          <w:rFonts w:ascii="Arial" w:eastAsia="Times New Roman" w:hAnsi="Arial"/>
          <w:sz w:val="18"/>
        </w:rPr>
        <w:t>-</w:t>
      </w:r>
      <w:r w:rsidR="00F20C99">
        <w:rPr>
          <w:rFonts w:ascii="Arial" w:eastAsia="Times New Roman" w:hAnsi="Arial"/>
          <w:sz w:val="18"/>
        </w:rPr>
        <w:t xml:space="preserve"> </w:t>
      </w:r>
      <w:r w:rsidR="004C7CD3" w:rsidRPr="004F4950">
        <w:rPr>
          <w:rFonts w:ascii="Arial" w:eastAsia="Times New Roman" w:hAnsi="Arial"/>
          <w:sz w:val="18"/>
        </w:rPr>
        <w:t>5.06</w:t>
      </w:r>
      <w:r w:rsidR="00843012">
        <w:rPr>
          <w:rFonts w:ascii="Arial" w:eastAsia="Times New Roman" w:hAnsi="Arial"/>
          <w:sz w:val="18"/>
        </w:rPr>
        <w:t xml:space="preserve"> </w:t>
      </w:r>
      <w:r w:rsidR="004C7CD3" w:rsidRPr="004F4950">
        <w:rPr>
          <w:rFonts w:ascii="Arial" w:eastAsia="Times New Roman" w:hAnsi="Arial"/>
          <w:sz w:val="18"/>
        </w:rPr>
        <w:t>%, respectively</w:t>
      </w:r>
      <w:r w:rsidR="00FB68E1" w:rsidRPr="004F4950">
        <w:rPr>
          <w:rFonts w:ascii="Arial" w:eastAsia="Times New Roman" w:hAnsi="Arial"/>
          <w:sz w:val="18"/>
        </w:rPr>
        <w:t xml:space="preserve"> </w:t>
      </w:r>
      <w:r w:rsidR="00FB68E1" w:rsidRPr="004F4950">
        <w:rPr>
          <w:rFonts w:ascii="Arial" w:eastAsia="Times New Roman" w:hAnsi="Arial"/>
          <w:i/>
          <w:sz w:val="18"/>
        </w:rPr>
        <w:fldChar w:fldCharType="begin"/>
      </w:r>
      <w:r w:rsidR="0077399D" w:rsidRPr="004F4950">
        <w:rPr>
          <w:rFonts w:ascii="Arial" w:eastAsia="Times New Roman" w:hAnsi="Arial"/>
          <w:sz w:val="18"/>
        </w:rPr>
        <w:instrText xml:space="preserve"> ADDIN EN.CITE &lt;EndNote&gt;&lt;Cite&gt;&lt;Author&gt;Wongwatanapaiboon&lt;/Author&gt;&lt;Year&gt;2012&lt;/Year&gt;&lt;RecNum&gt;23&lt;/RecNum&gt;&lt;DisplayText&gt;(Wongwatanapaiboon et al., 2012)&lt;/DisplayText&gt;&lt;record&gt;&lt;rec-number&gt;23&lt;/rec-number&gt;&lt;foreign-keys&gt;&lt;key app="EN" db-id="92vex0xzgrxaw9eesdspevsar9rrfa5ae2dz" timestamp="1702155113"&gt;23&lt;/key&gt;&lt;/foreign-keys&gt;&lt;ref-type name="Journal Article"&gt;17&lt;/ref-type&gt;&lt;contributors&gt;&lt;authors&gt;&lt;author&gt;Wongwatanapaiboon, Jinaporn&lt;/author&gt;&lt;author&gt;Kangvansaichol, Kunn&lt;/author&gt;&lt;author&gt;Burapatana, Vorakan&lt;/author&gt;&lt;author&gt;Inochanon, Ratanavalee&lt;/author&gt;&lt;author&gt;Winayanuwattikun, Pakorn&lt;/author&gt;&lt;author&gt;Yongvanich, Tikamporn&lt;/author&gt;&lt;author&gt;Chulalaksananukul, Warawut %J BioMed Research International&lt;/author&gt;&lt;/authors&gt;&lt;/contributors&gt;&lt;titles&gt;&lt;title&gt;The potential of cellulosic ethanol production from grasses in Thailand&lt;/title&gt;&lt;/titles&gt;&lt;volume&gt;2012&lt;/volume&gt;&lt;dates&gt;&lt;year&gt;2012&lt;/year&gt;&lt;/dates&gt;&lt;isbn&gt;2314-6133&lt;/isbn&gt;&lt;urls&gt;&lt;/urls&gt;&lt;/record&gt;&lt;/Cite&gt;&lt;/EndNote&gt;</w:instrText>
      </w:r>
      <w:r w:rsidR="00FB68E1" w:rsidRPr="004F4950">
        <w:rPr>
          <w:rFonts w:ascii="Arial" w:eastAsia="Times New Roman" w:hAnsi="Arial"/>
          <w:i/>
          <w:sz w:val="18"/>
        </w:rPr>
        <w:fldChar w:fldCharType="separate"/>
      </w:r>
      <w:r w:rsidR="0077399D" w:rsidRPr="004F4950">
        <w:rPr>
          <w:rFonts w:ascii="Arial" w:eastAsia="Times New Roman" w:hAnsi="Arial"/>
          <w:sz w:val="18"/>
        </w:rPr>
        <w:t>(Wongwatanapaiboon et al., 2012)</w:t>
      </w:r>
      <w:r w:rsidR="00FB68E1" w:rsidRPr="004F4950">
        <w:rPr>
          <w:rFonts w:ascii="Arial" w:eastAsia="Times New Roman" w:hAnsi="Arial"/>
          <w:i/>
          <w:sz w:val="18"/>
        </w:rPr>
        <w:fldChar w:fldCharType="end"/>
      </w:r>
      <w:r w:rsidR="00FB68E1" w:rsidRPr="004F4950">
        <w:rPr>
          <w:rFonts w:ascii="Arial" w:eastAsia="Times New Roman" w:hAnsi="Arial"/>
          <w:sz w:val="18"/>
        </w:rPr>
        <w:t>.</w:t>
      </w:r>
      <w:r w:rsidR="0049318F" w:rsidRPr="004F4950">
        <w:rPr>
          <w:rFonts w:ascii="Arial" w:eastAsia="Times New Roman" w:hAnsi="Arial"/>
          <w:sz w:val="18"/>
        </w:rPr>
        <w:t xml:space="preserve"> </w:t>
      </w:r>
      <w:r w:rsidR="00FB68E1" w:rsidRPr="004F4950">
        <w:rPr>
          <w:rFonts w:ascii="Arial" w:eastAsia="Times New Roman" w:hAnsi="Arial"/>
          <w:sz w:val="18"/>
        </w:rPr>
        <w:t xml:space="preserve">Some </w:t>
      </w:r>
      <w:r w:rsidR="00434A63" w:rsidRPr="004F4950">
        <w:rPr>
          <w:rFonts w:ascii="Arial" w:eastAsia="Times New Roman" w:hAnsi="Arial"/>
          <w:sz w:val="18"/>
        </w:rPr>
        <w:t>cellulose, hemicellulose</w:t>
      </w:r>
      <w:r w:rsidR="00B07ED5">
        <w:rPr>
          <w:rFonts w:ascii="Arial" w:eastAsia="Times New Roman" w:hAnsi="Arial"/>
          <w:sz w:val="18"/>
        </w:rPr>
        <w:t>,</w:t>
      </w:r>
      <w:r w:rsidR="00434A63" w:rsidRPr="004F4950">
        <w:rPr>
          <w:rFonts w:ascii="Arial" w:eastAsia="Times New Roman" w:hAnsi="Arial"/>
          <w:sz w:val="18"/>
        </w:rPr>
        <w:t xml:space="preserve"> and </w:t>
      </w:r>
      <w:r w:rsidR="00434A63" w:rsidRPr="00D06713">
        <w:rPr>
          <w:rFonts w:ascii="Arial" w:eastAsia="Times New Roman" w:hAnsi="Arial"/>
          <w:sz w:val="18"/>
        </w:rPr>
        <w:t xml:space="preserve">lignin </w:t>
      </w:r>
      <w:r w:rsidR="00FB68E1" w:rsidRPr="00D06713">
        <w:rPr>
          <w:rFonts w:ascii="Arial" w:eastAsia="Times New Roman" w:hAnsi="Arial"/>
          <w:sz w:val="18"/>
        </w:rPr>
        <w:t xml:space="preserve">characteristics of </w:t>
      </w:r>
      <w:r w:rsidR="006C142B">
        <w:rPr>
          <w:rFonts w:ascii="Arial" w:eastAsia="Times New Roman" w:hAnsi="Arial"/>
          <w:sz w:val="18"/>
        </w:rPr>
        <w:t>VG</w:t>
      </w:r>
      <w:r w:rsidR="00FB68E1" w:rsidRPr="00D06713">
        <w:rPr>
          <w:rFonts w:ascii="Arial" w:eastAsia="Times New Roman" w:hAnsi="Arial"/>
          <w:sz w:val="18"/>
        </w:rPr>
        <w:t xml:space="preserve"> biomass cultivated in India </w:t>
      </w:r>
      <w:r w:rsidR="00434A63" w:rsidRPr="00D06713">
        <w:rPr>
          <w:rFonts w:ascii="Arial" w:eastAsia="Times New Roman" w:hAnsi="Arial"/>
          <w:sz w:val="18"/>
        </w:rPr>
        <w:t>were</w:t>
      </w:r>
      <w:r w:rsidR="6B6D94E2" w:rsidRPr="00D06713">
        <w:rPr>
          <w:rFonts w:ascii="Arial" w:eastAsia="Times New Roman" w:hAnsi="Arial"/>
          <w:sz w:val="18"/>
        </w:rPr>
        <w:t xml:space="preserve"> </w:t>
      </w:r>
      <w:r w:rsidR="66158F8D" w:rsidRPr="00D06713">
        <w:rPr>
          <w:rFonts w:ascii="Arial" w:eastAsia="Times New Roman" w:hAnsi="Arial"/>
          <w:sz w:val="18"/>
        </w:rPr>
        <w:t>39.11</w:t>
      </w:r>
      <w:r w:rsidR="4BCE988A" w:rsidRPr="00D06713">
        <w:rPr>
          <w:rFonts w:ascii="Arial" w:eastAsia="Times New Roman" w:hAnsi="Arial"/>
          <w:sz w:val="18"/>
        </w:rPr>
        <w:t xml:space="preserve"> </w:t>
      </w:r>
      <w:r w:rsidR="66158F8D" w:rsidRPr="00D06713">
        <w:rPr>
          <w:rFonts w:ascii="Arial" w:eastAsia="Times New Roman" w:hAnsi="Arial"/>
          <w:sz w:val="18"/>
        </w:rPr>
        <w:t>%,</w:t>
      </w:r>
      <w:r w:rsidR="00AF74DB" w:rsidRPr="00D06713">
        <w:rPr>
          <w:rFonts w:ascii="Arial" w:eastAsia="Times New Roman" w:hAnsi="Arial"/>
          <w:sz w:val="18"/>
        </w:rPr>
        <w:t xml:space="preserve"> </w:t>
      </w:r>
      <w:r w:rsidR="66158F8D" w:rsidRPr="00D06713">
        <w:rPr>
          <w:rFonts w:ascii="Arial" w:eastAsia="Times New Roman" w:hAnsi="Arial"/>
          <w:sz w:val="18"/>
        </w:rPr>
        <w:t>48.57</w:t>
      </w:r>
      <w:r w:rsidR="3FFB568B" w:rsidRPr="00D06713">
        <w:rPr>
          <w:rFonts w:ascii="Arial" w:eastAsia="Times New Roman" w:hAnsi="Arial"/>
          <w:sz w:val="18"/>
        </w:rPr>
        <w:t xml:space="preserve"> </w:t>
      </w:r>
      <w:r w:rsidR="4FA48315" w:rsidRPr="00D06713">
        <w:rPr>
          <w:rFonts w:ascii="Arial" w:eastAsia="Times New Roman" w:hAnsi="Arial"/>
          <w:sz w:val="18"/>
        </w:rPr>
        <w:t>%</w:t>
      </w:r>
      <w:r w:rsidR="00DB5B39">
        <w:rPr>
          <w:rFonts w:ascii="Arial" w:eastAsia="Times New Roman" w:hAnsi="Arial"/>
          <w:sz w:val="18"/>
        </w:rPr>
        <w:t>,</w:t>
      </w:r>
      <w:r w:rsidR="00434A63" w:rsidRPr="00D06713">
        <w:rPr>
          <w:rFonts w:ascii="Arial" w:eastAsia="Times New Roman" w:hAnsi="Arial"/>
          <w:sz w:val="18"/>
        </w:rPr>
        <w:t xml:space="preserve"> </w:t>
      </w:r>
      <w:r w:rsidR="00FB68E1" w:rsidRPr="00D06713">
        <w:rPr>
          <w:rFonts w:ascii="Arial" w:eastAsia="Times New Roman" w:hAnsi="Arial"/>
          <w:sz w:val="18"/>
        </w:rPr>
        <w:t xml:space="preserve">and </w:t>
      </w:r>
      <w:r w:rsidR="66158F8D" w:rsidRPr="00D06713">
        <w:rPr>
          <w:rFonts w:ascii="Arial" w:eastAsia="Times New Roman" w:hAnsi="Arial"/>
          <w:sz w:val="18"/>
        </w:rPr>
        <w:t>11.02</w:t>
      </w:r>
      <w:r w:rsidR="395EA6D3" w:rsidRPr="00D06713">
        <w:rPr>
          <w:rFonts w:ascii="Arial" w:eastAsia="Times New Roman" w:hAnsi="Arial"/>
          <w:sz w:val="18"/>
        </w:rPr>
        <w:t xml:space="preserve"> </w:t>
      </w:r>
      <w:r w:rsidR="3CE2E50B" w:rsidRPr="00D06713">
        <w:rPr>
          <w:rFonts w:ascii="Arial" w:eastAsia="Times New Roman" w:hAnsi="Arial"/>
          <w:sz w:val="18"/>
        </w:rPr>
        <w:t>%</w:t>
      </w:r>
      <w:r w:rsidR="2B210B23" w:rsidRPr="00D06713">
        <w:rPr>
          <w:rFonts w:ascii="Arial" w:eastAsia="Times New Roman" w:hAnsi="Arial"/>
          <w:sz w:val="18"/>
        </w:rPr>
        <w:t>, respectively</w:t>
      </w:r>
      <w:r w:rsidR="00C35A78" w:rsidRPr="00D06713">
        <w:rPr>
          <w:rFonts w:ascii="Arial" w:eastAsia="Times New Roman" w:hAnsi="Arial"/>
          <w:sz w:val="18"/>
        </w:rPr>
        <w:t xml:space="preserve"> </w:t>
      </w:r>
      <w:r w:rsidR="001E3447" w:rsidRPr="00D06713">
        <w:rPr>
          <w:rFonts w:ascii="Arial" w:eastAsia="Times New Roman" w:hAnsi="Arial"/>
          <w:sz w:val="18"/>
        </w:rPr>
        <w:fldChar w:fldCharType="begin"/>
      </w:r>
      <w:r w:rsidR="00D06713" w:rsidRPr="00D06713">
        <w:rPr>
          <w:rFonts w:ascii="Arial" w:eastAsia="Times New Roman" w:hAnsi="Arial"/>
          <w:sz w:val="18"/>
        </w:rPr>
        <w:instrText xml:space="preserve"> ADDIN EN.CITE &lt;EndNote&gt;&lt;Cite&gt;&lt;Author&gt;Thakur&lt;/Author&gt;&lt;Year&gt;2018&lt;/Year&gt;&lt;RecNum&gt;26&lt;/RecNum&gt;&lt;DisplayText&gt;(Thakur et al., 2018)&lt;/DisplayText&gt;&lt;record&gt;&lt;rec-number&gt;26&lt;/rec-number&gt;&lt;foreign-keys&gt;&lt;key app="EN" db-id="92vex0xzgrxaw9eesdspevsar9rrfa5ae2dz" timestamp="1702157431"&gt;26&lt;/key&gt;&lt;/foreign-keys&gt;&lt;ref-type name="Journal Article"&gt;17&lt;/ref-type&gt;&lt;contributors&gt;&lt;authors&gt;&lt;author&gt;Thakur, Lokendra Singh&lt;/author&gt;&lt;author&gt;Varma, Anil Kumar&lt;/author&gt;&lt;author&gt;Mondal, Prasenjit %J Journal of Thermal Analysis&lt;/author&gt;&lt;author&gt;Calorimetry&lt;/author&gt;&lt;/authors&gt;&lt;/contributors&gt;&lt;titles&gt;&lt;title&gt;Analysis of thermal behavior and pyrolytic characteristics of vetiver grass after phytoremediation through thermogravimetric analysis&lt;/title&gt;&lt;/titles&gt;&lt;pages&gt;3053-3064&lt;/pages&gt;&lt;volume&gt;131&lt;/volume&gt;&lt;dates&gt;&lt;year&gt;2018&lt;/year&gt;&lt;/dates&gt;&lt;isbn&gt;1388-6150&lt;/isbn&gt;&lt;urls&gt;&lt;/urls&gt;&lt;/record&gt;&lt;/Cite&gt;&lt;/EndNote&gt;</w:instrText>
      </w:r>
      <w:r w:rsidR="001E3447" w:rsidRPr="00D06713">
        <w:rPr>
          <w:rFonts w:ascii="Arial" w:eastAsia="Times New Roman" w:hAnsi="Arial"/>
          <w:sz w:val="18"/>
        </w:rPr>
        <w:fldChar w:fldCharType="separate"/>
      </w:r>
      <w:r w:rsidR="00D06713" w:rsidRPr="00D06713">
        <w:rPr>
          <w:rFonts w:ascii="Arial" w:eastAsia="Times New Roman" w:hAnsi="Arial"/>
          <w:noProof/>
          <w:sz w:val="18"/>
        </w:rPr>
        <w:t>(Thakur et al., 2018)</w:t>
      </w:r>
      <w:r w:rsidR="001E3447" w:rsidRPr="00D06713">
        <w:rPr>
          <w:rFonts w:ascii="Arial" w:eastAsia="Times New Roman" w:hAnsi="Arial"/>
          <w:sz w:val="18"/>
        </w:rPr>
        <w:fldChar w:fldCharType="end"/>
      </w:r>
      <w:r w:rsidR="2B210B23" w:rsidRPr="00D06713">
        <w:rPr>
          <w:rFonts w:ascii="Arial" w:eastAsia="Times New Roman" w:hAnsi="Arial"/>
          <w:sz w:val="18"/>
        </w:rPr>
        <w:t xml:space="preserve">. </w:t>
      </w:r>
      <w:r w:rsidR="635F59F0" w:rsidRPr="00DF7913">
        <w:rPr>
          <w:rFonts w:ascii="Arial" w:eastAsia="Times New Roman" w:hAnsi="Arial"/>
          <w:sz w:val="18"/>
        </w:rPr>
        <w:t>I</w:t>
      </w:r>
      <w:r w:rsidR="16D719A1" w:rsidRPr="00DF7913">
        <w:rPr>
          <w:rFonts w:ascii="Arial" w:eastAsia="Times New Roman" w:hAnsi="Arial"/>
          <w:sz w:val="18"/>
        </w:rPr>
        <w:t>n</w:t>
      </w:r>
      <w:r w:rsidR="00434A63" w:rsidRPr="00DF7913">
        <w:rPr>
          <w:rFonts w:ascii="Arial" w:eastAsia="Times New Roman" w:hAnsi="Arial"/>
          <w:sz w:val="18"/>
        </w:rPr>
        <w:t xml:space="preserve"> </w:t>
      </w:r>
      <w:r w:rsidR="00FB68E1" w:rsidRPr="00DF7913">
        <w:rPr>
          <w:rFonts w:ascii="Arial" w:eastAsia="Times New Roman" w:hAnsi="Arial"/>
          <w:sz w:val="18"/>
        </w:rPr>
        <w:t xml:space="preserve">Indonesia </w:t>
      </w:r>
      <w:r w:rsidR="0D1B7A3F" w:rsidRPr="00DF7913">
        <w:rPr>
          <w:rFonts w:ascii="Arial" w:eastAsia="Times New Roman" w:hAnsi="Arial"/>
          <w:sz w:val="18"/>
        </w:rPr>
        <w:t xml:space="preserve">the lignocellulosic components </w:t>
      </w:r>
      <w:r w:rsidR="00434A63" w:rsidRPr="00DF7913">
        <w:rPr>
          <w:rFonts w:ascii="Arial" w:eastAsia="Times New Roman" w:hAnsi="Arial"/>
          <w:sz w:val="18"/>
        </w:rPr>
        <w:t xml:space="preserve">were reported to be </w:t>
      </w:r>
      <w:r w:rsidR="51B0FCCC" w:rsidRPr="00DF7913">
        <w:rPr>
          <w:rFonts w:ascii="Arial" w:eastAsia="Times New Roman" w:hAnsi="Arial"/>
          <w:sz w:val="18"/>
        </w:rPr>
        <w:t>31.39</w:t>
      </w:r>
      <w:r w:rsidR="5CF64C79" w:rsidRPr="00DF7913">
        <w:rPr>
          <w:rFonts w:ascii="Arial" w:eastAsia="Times New Roman" w:hAnsi="Arial"/>
          <w:sz w:val="18"/>
        </w:rPr>
        <w:t xml:space="preserve"> </w:t>
      </w:r>
      <w:r w:rsidR="51B0FCCC" w:rsidRPr="00DF7913">
        <w:rPr>
          <w:rFonts w:ascii="Arial" w:eastAsia="Times New Roman" w:hAnsi="Arial"/>
          <w:sz w:val="18"/>
        </w:rPr>
        <w:t>%</w:t>
      </w:r>
      <w:r w:rsidR="7AF01B56" w:rsidRPr="00DF7913">
        <w:rPr>
          <w:rFonts w:ascii="Arial" w:eastAsia="Times New Roman" w:hAnsi="Arial"/>
          <w:sz w:val="18"/>
        </w:rPr>
        <w:t xml:space="preserve"> cellulose</w:t>
      </w:r>
      <w:r w:rsidR="51B0FCCC" w:rsidRPr="00DF7913">
        <w:rPr>
          <w:rFonts w:ascii="Arial" w:eastAsia="Times New Roman" w:hAnsi="Arial"/>
          <w:sz w:val="18"/>
        </w:rPr>
        <w:t>,</w:t>
      </w:r>
      <w:r w:rsidR="00AF74DB" w:rsidRPr="00DF7913">
        <w:rPr>
          <w:rFonts w:ascii="Arial" w:eastAsia="Times New Roman" w:hAnsi="Arial"/>
          <w:sz w:val="18"/>
        </w:rPr>
        <w:t xml:space="preserve"> </w:t>
      </w:r>
      <w:r w:rsidR="51B0FCCC" w:rsidRPr="00DF7913">
        <w:rPr>
          <w:rFonts w:ascii="Arial" w:eastAsia="Times New Roman" w:hAnsi="Arial"/>
          <w:sz w:val="18"/>
        </w:rPr>
        <w:t>34.55</w:t>
      </w:r>
      <w:r w:rsidR="1AB6177F" w:rsidRPr="00DF7913">
        <w:rPr>
          <w:rFonts w:ascii="Arial" w:eastAsia="Times New Roman" w:hAnsi="Arial"/>
          <w:sz w:val="18"/>
        </w:rPr>
        <w:t xml:space="preserve"> </w:t>
      </w:r>
      <w:r w:rsidR="51B0FCCC" w:rsidRPr="00DF7913">
        <w:rPr>
          <w:rFonts w:ascii="Arial" w:eastAsia="Times New Roman" w:hAnsi="Arial"/>
          <w:sz w:val="18"/>
        </w:rPr>
        <w:t>%</w:t>
      </w:r>
      <w:r w:rsidR="7914E25F" w:rsidRPr="00DF7913">
        <w:rPr>
          <w:rFonts w:ascii="Arial" w:eastAsia="Times New Roman" w:hAnsi="Arial"/>
          <w:sz w:val="18"/>
        </w:rPr>
        <w:t xml:space="preserve"> hemicellulose</w:t>
      </w:r>
      <w:r w:rsidR="00441B33">
        <w:rPr>
          <w:rFonts w:ascii="Arial" w:eastAsia="Times New Roman" w:hAnsi="Arial"/>
          <w:sz w:val="18"/>
        </w:rPr>
        <w:t>,</w:t>
      </w:r>
      <w:r w:rsidR="51B0FCCC" w:rsidRPr="00DF7913">
        <w:rPr>
          <w:rFonts w:ascii="Arial" w:eastAsia="Times New Roman" w:hAnsi="Arial"/>
          <w:sz w:val="18"/>
        </w:rPr>
        <w:t xml:space="preserve"> and 17.58</w:t>
      </w:r>
      <w:r w:rsidR="68A1FAC1" w:rsidRPr="00DF7913">
        <w:rPr>
          <w:rFonts w:ascii="Arial" w:eastAsia="Times New Roman" w:hAnsi="Arial"/>
          <w:sz w:val="18"/>
        </w:rPr>
        <w:t xml:space="preserve"> </w:t>
      </w:r>
      <w:r w:rsidR="51B0FCCC" w:rsidRPr="00DF7913">
        <w:rPr>
          <w:rFonts w:ascii="Arial" w:eastAsia="Times New Roman" w:hAnsi="Arial"/>
          <w:sz w:val="18"/>
        </w:rPr>
        <w:t>%</w:t>
      </w:r>
      <w:r w:rsidR="286AD586" w:rsidRPr="00DF7913">
        <w:rPr>
          <w:rFonts w:ascii="Arial" w:eastAsia="Times New Roman" w:hAnsi="Arial"/>
          <w:sz w:val="18"/>
        </w:rPr>
        <w:t xml:space="preserve"> lignin</w:t>
      </w:r>
      <w:r w:rsidR="00C35A78" w:rsidRPr="004F4950">
        <w:rPr>
          <w:rFonts w:ascii="Arial" w:eastAsia="Times New Roman" w:hAnsi="Arial"/>
          <w:sz w:val="18"/>
        </w:rPr>
        <w:t xml:space="preserve"> </w:t>
      </w:r>
      <w:r w:rsidR="00FD324A" w:rsidRPr="004F4950">
        <w:rPr>
          <w:rFonts w:ascii="Arial" w:eastAsia="Times New Roman" w:hAnsi="Arial"/>
          <w:i/>
          <w:sz w:val="18"/>
        </w:rPr>
        <w:fldChar w:fldCharType="begin"/>
      </w:r>
      <w:r w:rsidR="00FD324A" w:rsidRPr="004F4950">
        <w:rPr>
          <w:rFonts w:ascii="Arial" w:eastAsia="Times New Roman" w:hAnsi="Arial"/>
          <w:sz w:val="18"/>
        </w:rPr>
        <w:instrText xml:space="preserve"> ADDIN EN.CITE &lt;EndNote&gt;&lt;Cite&gt;&lt;Author&gt;Restiawaty&lt;/Author&gt;&lt;Year&gt;2017&lt;/Year&gt;&lt;RecNum&gt;25&lt;/RecNum&gt;&lt;DisplayText&gt;(Restiawaty &amp;amp; Dewi, 2017)&lt;/DisplayText&gt;&lt;record&gt;&lt;rec-number&gt;25&lt;/rec-number&gt;&lt;foreign-keys&gt;&lt;key app="EN" db-id="92vex0xzgrxaw9eesdspevsar9rrfa5ae2dz" timestamp="1702157230"&gt;25&lt;/key&gt;&lt;/foreign-keys&gt;&lt;ref-type name="Conference Proceedings"&gt;10&lt;/ref-type&gt;&lt;contributors&gt;&lt;authors&gt;&lt;author&gt;Restiawaty, E&lt;/author&gt;&lt;author&gt;Dewi, A&lt;/author&gt;&lt;/authors&gt;&lt;/contributors&gt;&lt;titles&gt;&lt;title&gt;Comparison of Pretreatment Methods on Vetiver Leaves for Efficient Processes of Simultaneous Saccharification and Fermentation by Neurospora sp&lt;/title&gt;&lt;secondary-title&gt;Journal of Physics: Conference Series&lt;/secondary-title&gt;&lt;/titles&gt;&lt;pages&gt;012048&lt;/pages&gt;&lt;volume&gt;877&lt;/volume&gt;&lt;number&gt;1&lt;/number&gt;&lt;dates&gt;&lt;year&gt;2017&lt;/year&gt;&lt;/dates&gt;&lt;publisher&gt;IOP Publishing&lt;/publisher&gt;&lt;isbn&gt;1742-6596&lt;/isbn&gt;&lt;urls&gt;&lt;/urls&gt;&lt;/record&gt;&lt;/Cite&gt;&lt;/EndNote&gt;</w:instrText>
      </w:r>
      <w:r w:rsidR="00FD324A" w:rsidRPr="004F4950">
        <w:rPr>
          <w:rFonts w:ascii="Arial" w:eastAsia="Times New Roman" w:hAnsi="Arial"/>
          <w:i/>
          <w:sz w:val="18"/>
        </w:rPr>
        <w:fldChar w:fldCharType="separate"/>
      </w:r>
      <w:r w:rsidR="00FD324A" w:rsidRPr="004F4950">
        <w:rPr>
          <w:rFonts w:ascii="Arial" w:eastAsia="Times New Roman" w:hAnsi="Arial"/>
          <w:sz w:val="18"/>
        </w:rPr>
        <w:t xml:space="preserve">(Restiawaty </w:t>
      </w:r>
      <w:r w:rsidR="00537B7A">
        <w:rPr>
          <w:rFonts w:ascii="Arial" w:eastAsia="Times New Roman" w:hAnsi="Arial"/>
          <w:sz w:val="18"/>
        </w:rPr>
        <w:t>and</w:t>
      </w:r>
      <w:r w:rsidR="00FD324A" w:rsidRPr="004F4950">
        <w:rPr>
          <w:rFonts w:ascii="Arial" w:eastAsia="Times New Roman" w:hAnsi="Arial"/>
          <w:sz w:val="18"/>
        </w:rPr>
        <w:t xml:space="preserve"> Dewi, 2017)</w:t>
      </w:r>
      <w:r w:rsidR="00FD324A" w:rsidRPr="004F4950">
        <w:rPr>
          <w:rFonts w:ascii="Arial" w:eastAsia="Times New Roman" w:hAnsi="Arial"/>
          <w:i/>
          <w:sz w:val="18"/>
        </w:rPr>
        <w:fldChar w:fldCharType="end"/>
      </w:r>
      <w:r w:rsidR="286AD586" w:rsidRPr="004F4950">
        <w:rPr>
          <w:rFonts w:ascii="Arial" w:eastAsia="Times New Roman" w:hAnsi="Arial"/>
          <w:sz w:val="18"/>
        </w:rPr>
        <w:t>.</w:t>
      </w:r>
      <w:r w:rsidR="00FB68E1" w:rsidRPr="004F4950">
        <w:rPr>
          <w:rFonts w:ascii="Arial" w:eastAsia="Times New Roman" w:hAnsi="Arial"/>
          <w:sz w:val="18"/>
        </w:rPr>
        <w:t xml:space="preserve">  </w:t>
      </w:r>
      <w:r w:rsidR="0049318F" w:rsidRPr="004F4950">
        <w:rPr>
          <w:rFonts w:ascii="Arial" w:eastAsia="Times New Roman" w:hAnsi="Arial"/>
          <w:sz w:val="18"/>
        </w:rPr>
        <w:t>T</w:t>
      </w:r>
      <w:r w:rsidR="00D66C6D" w:rsidRPr="004F4950">
        <w:rPr>
          <w:rFonts w:ascii="Arial" w:eastAsia="Times New Roman" w:hAnsi="Arial"/>
          <w:sz w:val="18"/>
        </w:rPr>
        <w:t xml:space="preserve">hese variations highlight the need for proper characterization of South African </w:t>
      </w:r>
      <w:r w:rsidR="006C142B">
        <w:rPr>
          <w:rFonts w:ascii="Arial" w:eastAsia="Times New Roman" w:hAnsi="Arial"/>
          <w:sz w:val="18"/>
        </w:rPr>
        <w:t>VG</w:t>
      </w:r>
      <w:r w:rsidR="00D66C6D" w:rsidRPr="004F4950">
        <w:rPr>
          <w:rFonts w:ascii="Arial" w:eastAsia="Times New Roman" w:hAnsi="Arial"/>
          <w:sz w:val="18"/>
        </w:rPr>
        <w:t xml:space="preserve"> as feedstock for bioenergy production </w:t>
      </w:r>
      <w:r w:rsidR="00AE1D3B" w:rsidRPr="004F4950">
        <w:rPr>
          <w:rFonts w:ascii="Arial" w:eastAsia="Times New Roman" w:hAnsi="Arial"/>
          <w:sz w:val="18"/>
        </w:rPr>
        <w:t>for</w:t>
      </w:r>
      <w:r w:rsidR="00D66C6D" w:rsidRPr="004F4950">
        <w:rPr>
          <w:rFonts w:ascii="Arial" w:eastAsia="Times New Roman" w:hAnsi="Arial"/>
          <w:sz w:val="18"/>
        </w:rPr>
        <w:t xml:space="preserve"> anaerobic digestion.</w:t>
      </w:r>
      <w:r w:rsidR="00374300">
        <w:rPr>
          <w:rFonts w:ascii="Arial" w:eastAsia="Times New Roman" w:hAnsi="Arial"/>
          <w:sz w:val="18"/>
        </w:rPr>
        <w:softHyphen/>
      </w:r>
      <w:r w:rsidR="00C6210A">
        <w:rPr>
          <w:rFonts w:ascii="Arial" w:eastAsia="Times New Roman" w:hAnsi="Arial"/>
          <w:sz w:val="18"/>
        </w:rPr>
        <w:softHyphen/>
      </w:r>
    </w:p>
    <w:p w14:paraId="5741900F" w14:textId="3B6378D9" w:rsidR="00453E24" w:rsidRDefault="004E5AEE" w:rsidP="00453E24">
      <w:pPr>
        <w:pStyle w:val="CETHeading1"/>
      </w:pPr>
      <w:r>
        <w:t xml:space="preserve">Materials and </w:t>
      </w:r>
      <w:r w:rsidR="00E676C3">
        <w:t>m</w:t>
      </w:r>
      <w:r>
        <w:t>ethod</w:t>
      </w:r>
      <w:r w:rsidR="004C4FA0">
        <w:t>s</w:t>
      </w:r>
    </w:p>
    <w:p w14:paraId="2B83CD48" w14:textId="48184956" w:rsidR="00723A9D" w:rsidRDefault="008F4833" w:rsidP="00723A9D">
      <w:pPr>
        <w:pStyle w:val="CETBodytext"/>
      </w:pPr>
      <w:r w:rsidRPr="008F4833">
        <w:t xml:space="preserve">This section </w:t>
      </w:r>
      <w:r w:rsidR="00C97953">
        <w:t>outlines</w:t>
      </w:r>
      <w:r w:rsidRPr="008F4833">
        <w:t xml:space="preserve"> the</w:t>
      </w:r>
      <w:r w:rsidR="00C97953">
        <w:t xml:space="preserve"> materials </w:t>
      </w:r>
      <w:r w:rsidR="0033382A">
        <w:t xml:space="preserve">and </w:t>
      </w:r>
      <w:r w:rsidR="0033382A" w:rsidRPr="008F4833">
        <w:t>methods</w:t>
      </w:r>
      <w:r w:rsidRPr="008F4833">
        <w:t xml:space="preserve"> used to characterize the physicochemical properties of </w:t>
      </w:r>
      <w:r w:rsidR="004C60A4">
        <w:t>VG</w:t>
      </w:r>
      <w:r w:rsidRPr="008F4833">
        <w:t>.</w:t>
      </w:r>
    </w:p>
    <w:p w14:paraId="728B8B48" w14:textId="6C1AF510" w:rsidR="00CA596F" w:rsidRPr="00F3532E" w:rsidRDefault="00723A9D" w:rsidP="00CA596F">
      <w:pPr>
        <w:pStyle w:val="CETheadingx"/>
      </w:pPr>
      <w:r w:rsidRPr="00723A9D">
        <w:rPr>
          <w:bCs/>
        </w:rPr>
        <w:t xml:space="preserve">2.1 </w:t>
      </w:r>
      <w:r w:rsidR="004E5AEE" w:rsidRPr="008719EA">
        <w:rPr>
          <w:bCs/>
        </w:rPr>
        <w:t>Materials</w:t>
      </w:r>
      <w:bookmarkStart w:id="2" w:name="_Hlk152159896"/>
      <w:bookmarkStart w:id="3" w:name="_Hlk152996010"/>
      <w:bookmarkStart w:id="4" w:name="_Hlk152161314"/>
      <w:r w:rsidR="00CA596F" w:rsidRPr="008719EA">
        <w:rPr>
          <w:bCs/>
        </w:rPr>
        <w:t xml:space="preserve"> and </w:t>
      </w:r>
      <w:r w:rsidR="00F52306">
        <w:rPr>
          <w:bCs/>
        </w:rPr>
        <w:t>pre-treatment</w:t>
      </w:r>
      <w:r w:rsidR="00CA596F" w:rsidRPr="00F3532E">
        <w:t xml:space="preserve"> method for biomass</w:t>
      </w:r>
    </w:p>
    <w:p w14:paraId="687F2F6C" w14:textId="55BC22C3" w:rsidR="004C4FA0" w:rsidRPr="00326237" w:rsidRDefault="000F7361" w:rsidP="00FE6245">
      <w:pPr>
        <w:pStyle w:val="CETheadingx"/>
        <w:rPr>
          <w:rFonts w:eastAsia="Times New Roman"/>
          <w:b w:val="0"/>
        </w:rPr>
      </w:pPr>
      <w:r w:rsidRPr="00326237">
        <w:rPr>
          <w:rFonts w:eastAsia="Times New Roman"/>
          <w:b w:val="0"/>
        </w:rPr>
        <w:t>VG</w:t>
      </w:r>
      <w:r w:rsidR="00DA634D" w:rsidRPr="00326237">
        <w:rPr>
          <w:rFonts w:eastAsia="Times New Roman"/>
          <w:b w:val="0"/>
        </w:rPr>
        <w:t xml:space="preserve"> </w:t>
      </w:r>
      <w:proofErr w:type="gramStart"/>
      <w:r w:rsidR="004E5AEE" w:rsidRPr="00326237">
        <w:rPr>
          <w:rFonts w:eastAsia="Times New Roman"/>
          <w:b w:val="0"/>
        </w:rPr>
        <w:t>was grown</w:t>
      </w:r>
      <w:proofErr w:type="gramEnd"/>
      <w:r w:rsidR="004E5AEE" w:rsidRPr="00326237">
        <w:rPr>
          <w:rFonts w:eastAsia="Times New Roman"/>
          <w:b w:val="0"/>
        </w:rPr>
        <w:t xml:space="preserve"> from a farm situated in Bapsfontein </w:t>
      </w:r>
      <w:bookmarkEnd w:id="2"/>
      <w:r w:rsidR="004E5AEE" w:rsidRPr="00326237">
        <w:rPr>
          <w:rFonts w:eastAsia="Times New Roman"/>
          <w:b w:val="0"/>
        </w:rPr>
        <w:t xml:space="preserve">in Gauteng. </w:t>
      </w:r>
      <w:bookmarkEnd w:id="3"/>
      <w:bookmarkEnd w:id="4"/>
      <w:r w:rsidR="00326237" w:rsidRPr="00326237">
        <w:rPr>
          <w:rFonts w:eastAsia="Times New Roman"/>
          <w:b w:val="0"/>
        </w:rPr>
        <w:t xml:space="preserve">The distinct collected grass was sun dried for 5 days </w:t>
      </w:r>
      <w:r w:rsidR="00CE5A5A">
        <w:rPr>
          <w:rFonts w:eastAsia="Times New Roman"/>
          <w:b w:val="0"/>
        </w:rPr>
        <w:t>before</w:t>
      </w:r>
      <w:r w:rsidR="00326237" w:rsidRPr="00326237">
        <w:rPr>
          <w:rFonts w:eastAsia="Times New Roman"/>
          <w:b w:val="0"/>
        </w:rPr>
        <w:t xml:space="preserve"> </w:t>
      </w:r>
      <w:proofErr w:type="gramStart"/>
      <w:r w:rsidR="00326237" w:rsidRPr="00326237">
        <w:rPr>
          <w:rFonts w:eastAsia="Times New Roman"/>
          <w:b w:val="0"/>
        </w:rPr>
        <w:t>being analyzed</w:t>
      </w:r>
      <w:proofErr w:type="gramEnd"/>
      <w:r w:rsidR="00326237" w:rsidRPr="00326237">
        <w:rPr>
          <w:rFonts w:eastAsia="Times New Roman"/>
          <w:b w:val="0"/>
        </w:rPr>
        <w:t xml:space="preserve">. The grass </w:t>
      </w:r>
      <w:proofErr w:type="gramStart"/>
      <w:r w:rsidR="00326237" w:rsidRPr="00326237">
        <w:rPr>
          <w:rFonts w:eastAsia="Times New Roman"/>
          <w:b w:val="0"/>
        </w:rPr>
        <w:t>was mechanically treated</w:t>
      </w:r>
      <w:proofErr w:type="gramEnd"/>
      <w:r w:rsidR="00326237" w:rsidRPr="00326237">
        <w:rPr>
          <w:rFonts w:eastAsia="Times New Roman"/>
          <w:b w:val="0"/>
        </w:rPr>
        <w:t xml:space="preserve"> using a mortar and pestle and sieved to an appropriate uniform size of 0.6 mm for easy processing.</w:t>
      </w:r>
    </w:p>
    <w:p w14:paraId="58C65002" w14:textId="28EBD681" w:rsidR="004C4FA0" w:rsidRPr="00723A9D" w:rsidRDefault="00723A9D" w:rsidP="00FE6245">
      <w:pPr>
        <w:pStyle w:val="CETheadingx"/>
        <w:rPr>
          <w:rFonts w:eastAsia="Times New Roman"/>
        </w:rPr>
      </w:pPr>
      <w:r>
        <w:t>2.</w:t>
      </w:r>
      <w:r w:rsidR="00B07159">
        <w:t>2</w:t>
      </w:r>
      <w:r>
        <w:t xml:space="preserve"> </w:t>
      </w:r>
      <w:r w:rsidR="004C4FA0" w:rsidRPr="00723A9D">
        <w:t>Analytical methods</w:t>
      </w:r>
    </w:p>
    <w:p w14:paraId="4BC40A87" w14:textId="50D3A44F" w:rsidR="0001036F" w:rsidRDefault="004C4FA0" w:rsidP="00FE6245">
      <w:pPr>
        <w:pStyle w:val="CETheadingx"/>
      </w:pPr>
      <w:bookmarkStart w:id="5" w:name="_Hlk156568672"/>
      <w:r>
        <w:t>2.</w:t>
      </w:r>
      <w:r w:rsidR="00B07159">
        <w:t>2</w:t>
      </w:r>
      <w:r>
        <w:t xml:space="preserve">.1 </w:t>
      </w:r>
      <w:r w:rsidR="007A1EB0">
        <w:t>Proximate</w:t>
      </w:r>
      <w:r w:rsidR="00AB48A8">
        <w:t xml:space="preserve"> analysis</w:t>
      </w:r>
      <w:r w:rsidR="007A1EB0">
        <w:t xml:space="preserve"> </w:t>
      </w:r>
      <w:r w:rsidR="004E258C">
        <w:t xml:space="preserve">and </w:t>
      </w:r>
      <w:r w:rsidR="00E676C3">
        <w:t>u</w:t>
      </w:r>
      <w:r w:rsidR="004E258C">
        <w:t>ltimate anal</w:t>
      </w:r>
      <w:r w:rsidR="005A2983">
        <w:t>ysis</w:t>
      </w:r>
    </w:p>
    <w:p w14:paraId="12BBCE61" w14:textId="2D40F2E7" w:rsidR="00726ED8" w:rsidRDefault="001744CC" w:rsidP="00836D3B">
      <w:pPr>
        <w:pStyle w:val="Els-body-text"/>
        <w:spacing w:line="264" w:lineRule="auto"/>
        <w:ind w:firstLine="0"/>
        <w:rPr>
          <w:rFonts w:ascii="Arial" w:eastAsia="Times New Roman" w:hAnsi="Arial"/>
          <w:sz w:val="18"/>
        </w:rPr>
      </w:pPr>
      <w:bookmarkStart w:id="6" w:name="_Hlk153181819"/>
      <w:bookmarkEnd w:id="5"/>
      <w:r w:rsidRPr="007F5598">
        <w:rPr>
          <w:rFonts w:ascii="Arial" w:eastAsia="Times New Roman" w:hAnsi="Arial"/>
          <w:sz w:val="18"/>
        </w:rPr>
        <w:t>The biomass was evaluated using proximate analysis to determine moisture content (MC), ash content (AC), volatile matter (VM), and fixed carbon (FC)</w:t>
      </w:r>
      <w:r w:rsidRPr="007F5598">
        <w:rPr>
          <w:rFonts w:ascii="Lato" w:hAnsi="Lato"/>
          <w:color w:val="000000"/>
          <w:sz w:val="21"/>
          <w:szCs w:val="21"/>
        </w:rPr>
        <w:t xml:space="preserve"> </w:t>
      </w:r>
      <w:r w:rsidR="00AB48A8" w:rsidRPr="007F5598">
        <w:rPr>
          <w:rFonts w:ascii="Arial" w:eastAsia="Times New Roman" w:hAnsi="Arial"/>
          <w:sz w:val="18"/>
        </w:rPr>
        <w:t xml:space="preserve">by a modified procedure followed by </w:t>
      </w:r>
      <w:r w:rsidR="00AB48A8" w:rsidRPr="007F5598">
        <w:rPr>
          <w:rFonts w:ascii="Arial" w:eastAsia="Times New Roman" w:hAnsi="Arial"/>
          <w:sz w:val="18"/>
        </w:rPr>
        <w:fldChar w:fldCharType="begin"/>
      </w:r>
      <w:r w:rsidR="00D06713" w:rsidRPr="007F5598">
        <w:rPr>
          <w:rFonts w:ascii="Arial" w:eastAsia="Times New Roman" w:hAnsi="Arial"/>
          <w:sz w:val="18"/>
        </w:rPr>
        <w:instrText xml:space="preserve"> ADDIN EN.CITE &lt;EndNote&gt;&lt;Cite AuthorYear="1"&gt;&lt;Author&gt;Fajobi&lt;/Author&gt;&lt;Year&gt;2022&lt;/Year&gt;&lt;RecNum&gt;27&lt;/RecNum&gt;&lt;DisplayText&gt;Fajobi et al. (2022)&lt;/DisplayText&gt;&lt;record&gt;&lt;rec-number&gt;27&lt;/rec-number&gt;&lt;foreign-keys&gt;&lt;key app="EN" db-id="92vex0xzgrxaw9eesdspevsar9rrfa5ae2dz" timestamp="1702237269"&gt;27&lt;/key&gt;&lt;/foreign-keys&gt;&lt;ref-type name="Journal Article"&gt;17&lt;/ref-type&gt;&lt;contributors&gt;&lt;authors&gt;&lt;author&gt;Fajobi, MO&lt;/author&gt;&lt;author&gt;Lasode, OA&lt;/author&gt;&lt;author&gt;Adeleke, AA&lt;/author&gt;&lt;author&gt;Ikubanni, PP&lt;/author&gt;&lt;author&gt;Balogun, AO %J Scientific Reports&lt;/author&gt;&lt;/authors&gt;&lt;/contributors&gt;&lt;titles&gt;&lt;title&gt;Investigation of physicochemical characteristics of selected lignocellulose biomass&lt;/title&gt;&lt;/titles&gt;&lt;pages&gt;2918&lt;/pages&gt;&lt;volume&gt;12&lt;/volume&gt;&lt;number&gt;1&lt;/number&gt;&lt;dates&gt;&lt;year&gt;2022&lt;/year&gt;&lt;/dates&gt;&lt;isbn&gt;2045-2322&lt;/isbn&gt;&lt;urls&gt;&lt;/urls&gt;&lt;/record&gt;&lt;/Cite&gt;&lt;/EndNote&gt;</w:instrText>
      </w:r>
      <w:r w:rsidR="00AB48A8" w:rsidRPr="007F5598">
        <w:rPr>
          <w:rFonts w:ascii="Arial" w:eastAsia="Times New Roman" w:hAnsi="Arial"/>
          <w:sz w:val="18"/>
        </w:rPr>
        <w:fldChar w:fldCharType="separate"/>
      </w:r>
      <w:r w:rsidR="00D06713" w:rsidRPr="007F5598">
        <w:rPr>
          <w:rFonts w:ascii="Arial" w:eastAsia="Times New Roman" w:hAnsi="Arial"/>
          <w:noProof/>
          <w:sz w:val="18"/>
        </w:rPr>
        <w:t>Fajobi et al.</w:t>
      </w:r>
      <w:r w:rsidR="00873588" w:rsidRPr="007F5598">
        <w:rPr>
          <w:rFonts w:ascii="Arial" w:eastAsia="Times New Roman" w:hAnsi="Arial"/>
          <w:noProof/>
          <w:sz w:val="18"/>
        </w:rPr>
        <w:t>,</w:t>
      </w:r>
      <w:r w:rsidR="00D06713" w:rsidRPr="007F5598">
        <w:rPr>
          <w:rFonts w:ascii="Arial" w:eastAsia="Times New Roman" w:hAnsi="Arial"/>
          <w:noProof/>
          <w:sz w:val="18"/>
        </w:rPr>
        <w:t xml:space="preserve"> (2022)</w:t>
      </w:r>
      <w:r w:rsidR="00AB48A8" w:rsidRPr="007F5598">
        <w:rPr>
          <w:rFonts w:ascii="Arial" w:eastAsia="Times New Roman" w:hAnsi="Arial"/>
          <w:sz w:val="18"/>
        </w:rPr>
        <w:fldChar w:fldCharType="end"/>
      </w:r>
      <w:r w:rsidR="00AB48A8" w:rsidRPr="007F5598">
        <w:rPr>
          <w:rFonts w:ascii="Arial" w:eastAsia="Times New Roman" w:hAnsi="Arial"/>
          <w:sz w:val="18"/>
        </w:rPr>
        <w:t xml:space="preserve">. </w:t>
      </w:r>
      <w:bookmarkEnd w:id="6"/>
      <w:r w:rsidR="00A82BA4" w:rsidRPr="007F5598">
        <w:rPr>
          <w:rFonts w:ascii="Arial" w:eastAsia="Times New Roman" w:hAnsi="Arial"/>
          <w:sz w:val="18"/>
        </w:rPr>
        <w:t xml:space="preserve">The analyses </w:t>
      </w:r>
      <w:proofErr w:type="gramStart"/>
      <w:r w:rsidR="00A82BA4" w:rsidRPr="007F5598">
        <w:rPr>
          <w:rFonts w:ascii="Arial" w:eastAsia="Times New Roman" w:hAnsi="Arial"/>
          <w:sz w:val="18"/>
        </w:rPr>
        <w:t>were performed</w:t>
      </w:r>
      <w:proofErr w:type="gramEnd"/>
      <w:r w:rsidR="00A82BA4" w:rsidRPr="007F5598">
        <w:rPr>
          <w:rFonts w:ascii="Arial" w:eastAsia="Times New Roman" w:hAnsi="Arial"/>
          <w:sz w:val="18"/>
        </w:rPr>
        <w:t xml:space="preserve"> in triplicates. </w:t>
      </w:r>
      <w:r w:rsidR="004C5DE3" w:rsidRPr="007F5598">
        <w:rPr>
          <w:rFonts w:ascii="Arial" w:eastAsia="Times New Roman" w:hAnsi="Arial"/>
          <w:sz w:val="18"/>
        </w:rPr>
        <w:t xml:space="preserve">For the </w:t>
      </w:r>
      <w:r w:rsidR="00DB71F8" w:rsidRPr="007F5598">
        <w:rPr>
          <w:rFonts w:ascii="Arial" w:eastAsia="Times New Roman" w:hAnsi="Arial"/>
          <w:sz w:val="18"/>
        </w:rPr>
        <w:t>MC</w:t>
      </w:r>
      <w:r w:rsidR="004C5DE3" w:rsidRPr="007F5598">
        <w:rPr>
          <w:rFonts w:ascii="Arial" w:eastAsia="Times New Roman" w:hAnsi="Arial"/>
          <w:sz w:val="18"/>
        </w:rPr>
        <w:t xml:space="preserve"> test, the samples </w:t>
      </w:r>
      <w:proofErr w:type="gramStart"/>
      <w:r w:rsidR="004C5DE3" w:rsidRPr="007F5598">
        <w:rPr>
          <w:rFonts w:ascii="Arial" w:eastAsia="Times New Roman" w:hAnsi="Arial"/>
          <w:sz w:val="18"/>
        </w:rPr>
        <w:t>were placed</w:t>
      </w:r>
      <w:proofErr w:type="gramEnd"/>
      <w:r w:rsidR="004C5DE3" w:rsidRPr="007F5598">
        <w:rPr>
          <w:rFonts w:ascii="Arial" w:eastAsia="Times New Roman" w:hAnsi="Arial"/>
          <w:sz w:val="18"/>
        </w:rPr>
        <w:t xml:space="preserve"> in the preheated oven at a rate of 105 °C for 90 min.</w:t>
      </w:r>
      <w:r w:rsidR="00741454" w:rsidRPr="007F5598">
        <w:rPr>
          <w:rFonts w:ascii="Arial" w:eastAsia="Times New Roman" w:hAnsi="Arial"/>
          <w:sz w:val="18"/>
        </w:rPr>
        <w:t xml:space="preserve"> </w:t>
      </w:r>
      <w:r w:rsidR="00A82BA4" w:rsidRPr="007F5598">
        <w:rPr>
          <w:rFonts w:ascii="Arial" w:eastAsia="Times New Roman" w:hAnsi="Arial"/>
          <w:sz w:val="18"/>
        </w:rPr>
        <w:t xml:space="preserve">For the </w:t>
      </w:r>
      <w:r w:rsidR="001C5CA5" w:rsidRPr="007F5598">
        <w:rPr>
          <w:rFonts w:ascii="Arial" w:eastAsia="Times New Roman" w:hAnsi="Arial"/>
          <w:sz w:val="18"/>
        </w:rPr>
        <w:t>AC</w:t>
      </w:r>
      <w:r w:rsidR="00A82BA4" w:rsidRPr="007F5598">
        <w:rPr>
          <w:rFonts w:ascii="Arial" w:eastAsia="Times New Roman" w:hAnsi="Arial"/>
          <w:sz w:val="18"/>
        </w:rPr>
        <w:t xml:space="preserve"> tests, samples were combusted for 2 h, while for </w:t>
      </w:r>
      <w:r w:rsidR="00033264" w:rsidRPr="007F5598">
        <w:rPr>
          <w:rFonts w:ascii="Arial" w:eastAsia="Times New Roman" w:hAnsi="Arial"/>
          <w:sz w:val="18"/>
        </w:rPr>
        <w:t>VM</w:t>
      </w:r>
      <w:r w:rsidR="00A82BA4" w:rsidRPr="007F5598">
        <w:rPr>
          <w:rFonts w:ascii="Arial" w:eastAsia="Times New Roman" w:hAnsi="Arial"/>
          <w:sz w:val="18"/>
        </w:rPr>
        <w:t xml:space="preserve"> test, they </w:t>
      </w:r>
      <w:proofErr w:type="gramStart"/>
      <w:r w:rsidR="00A82BA4" w:rsidRPr="007F5598">
        <w:rPr>
          <w:rFonts w:ascii="Arial" w:eastAsia="Times New Roman" w:hAnsi="Arial"/>
          <w:sz w:val="18"/>
        </w:rPr>
        <w:t>were subjected</w:t>
      </w:r>
      <w:proofErr w:type="gramEnd"/>
      <w:r w:rsidR="00A82BA4" w:rsidRPr="007F5598">
        <w:rPr>
          <w:rFonts w:ascii="Arial" w:eastAsia="Times New Roman" w:hAnsi="Arial"/>
          <w:sz w:val="18"/>
        </w:rPr>
        <w:t xml:space="preserve"> to 7 min at 600 °C. </w:t>
      </w:r>
      <w:r w:rsidR="00EA19B3" w:rsidRPr="007F5598">
        <w:rPr>
          <w:rFonts w:ascii="Arial" w:eastAsia="Times New Roman" w:hAnsi="Arial"/>
          <w:sz w:val="18"/>
        </w:rPr>
        <w:t xml:space="preserve">The values of MC, AC and VM </w:t>
      </w:r>
      <w:proofErr w:type="gramStart"/>
      <w:r w:rsidR="00EA19B3" w:rsidRPr="007F5598">
        <w:rPr>
          <w:rFonts w:ascii="Arial" w:eastAsia="Times New Roman" w:hAnsi="Arial"/>
          <w:sz w:val="18"/>
        </w:rPr>
        <w:t>were computed</w:t>
      </w:r>
      <w:proofErr w:type="gramEnd"/>
      <w:r w:rsidR="00EA19B3" w:rsidRPr="007F5598">
        <w:rPr>
          <w:rFonts w:ascii="Arial" w:eastAsia="Times New Roman" w:hAnsi="Arial"/>
          <w:sz w:val="18"/>
        </w:rPr>
        <w:t xml:space="preserve"> using the eq. (1), (2), and (3), respectively.</w:t>
      </w:r>
      <w:r w:rsidR="00EA19B3" w:rsidRPr="00AB48A8">
        <w:rPr>
          <w:rFonts w:ascii="Arial" w:eastAsia="Times New Roman" w:hAnsi="Arial"/>
          <w:sz w:val="18"/>
        </w:rPr>
        <w:t xml:space="preserve"> </w:t>
      </w:r>
    </w:p>
    <w:p w14:paraId="73569CA3" w14:textId="483C08C4" w:rsidR="00AB48A8" w:rsidRPr="002449C2" w:rsidRDefault="00AB48A8" w:rsidP="002449C2">
      <w:pPr>
        <w:pStyle w:val="Els-body-text"/>
        <w:spacing w:line="264" w:lineRule="auto"/>
        <w:ind w:firstLine="0"/>
        <w:rPr>
          <w:rFonts w:ascii="Arial" w:eastAsia="Times New Roman" w:hAnsi="Arial"/>
          <w:sz w:val="18"/>
        </w:rPr>
      </w:pPr>
    </w:p>
    <w:p w14:paraId="5CC4014A" w14:textId="7684337E" w:rsidR="00AB48A8" w:rsidRPr="00397E4B" w:rsidRDefault="00AB48A8" w:rsidP="00AB48A8">
      <w:pPr>
        <w:autoSpaceDE w:val="0"/>
        <w:autoSpaceDN w:val="0"/>
        <w:adjustRightInd w:val="0"/>
        <w:rPr>
          <w:rFonts w:eastAsia="MinionPro-Regular"/>
          <w:iCs/>
          <w:color w:val="000000"/>
          <w:sz w:val="24"/>
          <w:szCs w:val="24"/>
        </w:rPr>
      </w:pPr>
      <w:bookmarkStart w:id="7" w:name="_Hlk152159409"/>
      <w:bookmarkStart w:id="8" w:name="_Hlk151374151"/>
      <m:oMath>
        <m:r>
          <m:rPr>
            <m:sty m:val="p"/>
          </m:rPr>
          <w:rPr>
            <w:rFonts w:ascii="Cambria Math" w:eastAsia="MinionPro-Regular" w:hAnsi="Cambria Math" w:cs="Cambria Math"/>
            <w:color w:val="000000"/>
          </w:rPr>
          <m:t>MC=</m:t>
        </m:r>
        <m:f>
          <m:fPr>
            <m:ctrlPr>
              <w:rPr>
                <w:rFonts w:ascii="Cambria Math" w:eastAsia="MinionPro-Regular" w:hAnsi="Cambria Math"/>
                <w:iCs/>
                <w:color w:val="000000"/>
              </w:rPr>
            </m:ctrlPr>
          </m:fPr>
          <m:num>
            <m:sSub>
              <m:sSubPr>
                <m:ctrlPr>
                  <w:rPr>
                    <w:rFonts w:ascii="Cambria Math" w:eastAsia="MinionPro-Regular" w:hAnsi="Cambria Math" w:cs="Cambria Math"/>
                    <w:iCs/>
                    <w:color w:val="000000"/>
                    <w:lang w:val="en-ZA"/>
                    <w14:ligatures w14:val="standardContextual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W</m:t>
                </m:r>
                <m:ctrlPr>
                  <w:rPr>
                    <w:rFonts w:ascii="Cambria Math" w:eastAsia="MinionPro-Regular" w:hAnsi="Cambria Math"/>
                    <w:iCs/>
                    <w:color w:val="000000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cb</m:t>
                </m:r>
              </m:sub>
            </m:sSub>
            <m:r>
              <m:rPr>
                <m:sty m:val="p"/>
              </m:rPr>
              <w:rPr>
                <w:rFonts w:ascii="Cambria Math" w:eastAsia="MinionPro-Regular" w:hAnsi="Cambria Math" w:cs="Cambria Math"/>
                <w:color w:val="000000"/>
              </w:rPr>
              <m:t>-</m:t>
            </m:r>
            <m:sSub>
              <m:sSubPr>
                <m:ctrlPr>
                  <w:rPr>
                    <w:rFonts w:ascii="Cambria Math" w:eastAsia="MinionPro-Regular" w:hAnsi="Cambria Math" w:cs="Cambria Math"/>
                    <w:iCs/>
                    <w:color w:val="000000"/>
                    <w:lang w:val="en-ZA"/>
                    <w14:ligatures w14:val="standardContextual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W</m:t>
                </m:r>
                <m:ctrlPr>
                  <w:rPr>
                    <w:rFonts w:ascii="Cambria Math" w:eastAsia="MinionPro-Regular" w:hAnsi="Cambria Math" w:cs="Cambria Math"/>
                    <w:color w:val="000000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cba</m:t>
                </m:r>
              </m:sub>
            </m:sSub>
            <m:ctrlPr>
              <w:rPr>
                <w:rFonts w:ascii="Cambria Math" w:eastAsia="MinionPro-Regular" w:hAnsi="Cambria Math" w:cs="Cambria Math"/>
                <w:color w:val="000000"/>
              </w:rPr>
            </m:ctrlPr>
          </m:num>
          <m:den>
            <m:sSub>
              <m:sSubPr>
                <m:ctrlPr>
                  <w:rPr>
                    <w:rFonts w:ascii="Cambria Math" w:eastAsia="MinionPro-Regular" w:hAnsi="Cambria Math" w:cs="Cambria Math"/>
                    <w:iCs/>
                    <w:color w:val="000000"/>
                    <w:lang w:val="en-ZA"/>
                    <w14:ligatures w14:val="standardContextual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W</m:t>
                </m:r>
                <m:ctrlPr>
                  <w:rPr>
                    <w:rFonts w:ascii="Cambria Math" w:eastAsia="MinionPro-Regular" w:hAnsi="Cambria Math"/>
                    <w:iCs/>
                    <w:color w:val="000000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cb</m:t>
                </m:r>
              </m:sub>
            </m:sSub>
            <m:r>
              <m:rPr>
                <m:sty m:val="p"/>
              </m:rPr>
              <w:rPr>
                <w:rFonts w:ascii="Cambria Math" w:eastAsia="MinionPro-Regular" w:hAnsi="Cambria Math" w:cs="Cambria Math"/>
                <w:color w:val="000000"/>
              </w:rPr>
              <m:t>-</m:t>
            </m:r>
            <m:sSub>
              <m:sSubPr>
                <m:ctrlPr>
                  <w:rPr>
                    <w:rFonts w:ascii="Cambria Math" w:eastAsia="MinionPro-Regular" w:hAnsi="Cambria Math" w:cs="Cambria Math"/>
                    <w:iCs/>
                    <w:color w:val="000000"/>
                    <w:lang w:val="en-ZA"/>
                    <w14:ligatures w14:val="standardContextual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W</m:t>
                </m:r>
                <m:ctrlPr>
                  <w:rPr>
                    <w:rFonts w:ascii="Cambria Math" w:eastAsia="MinionPro-Regular" w:hAnsi="Cambria Math" w:cs="Cambria Math"/>
                    <w:color w:val="000000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c</m:t>
                </m:r>
              </m:sub>
            </m:sSub>
          </m:den>
        </m:f>
        <m:r>
          <m:rPr>
            <m:sty m:val="p"/>
          </m:rPr>
          <w:rPr>
            <w:rFonts w:ascii="Cambria Math" w:eastAsia="MinionPro-Regular" w:hAnsi="Cambria Math"/>
            <w:color w:val="000000"/>
          </w:rPr>
          <m:t>×100%</m:t>
        </m:r>
      </m:oMath>
      <w:r>
        <w:rPr>
          <w:rFonts w:eastAsia="MinionPro-Regular"/>
          <w:color w:val="000000"/>
        </w:rPr>
        <w:t xml:space="preserve"> </w:t>
      </w:r>
      <w:r w:rsidR="004C60A4">
        <w:rPr>
          <w:rFonts w:eastAsia="MinionPro-Regular"/>
          <w:color w:val="000000"/>
        </w:rPr>
        <w:t xml:space="preserve">          (1)            </w:t>
      </w:r>
      <m:oMath>
        <m:r>
          <m:rPr>
            <m:sty m:val="p"/>
          </m:rPr>
          <w:rPr>
            <w:rFonts w:ascii="Cambria Math" w:eastAsia="MinionPro-Regular" w:hAnsi="Cambria Math" w:cs="Cambria Math"/>
            <w:color w:val="000000"/>
          </w:rPr>
          <m:t>AC=</m:t>
        </m:r>
        <m:f>
          <m:fPr>
            <m:ctrlPr>
              <w:rPr>
                <w:rFonts w:ascii="Cambria Math" w:eastAsia="MinionPro-Regular" w:hAnsi="Cambria Math"/>
                <w:iCs/>
                <w:color w:val="000000"/>
              </w:rPr>
            </m:ctrlPr>
          </m:fPr>
          <m:num>
            <m:sSub>
              <m:sSubPr>
                <m:ctrlPr>
                  <w:rPr>
                    <w:rFonts w:ascii="Cambria Math" w:eastAsia="MinionPro-Regular" w:hAnsi="Cambria Math" w:cs="Cambria Math"/>
                    <w:iCs/>
                    <w:color w:val="000000"/>
                    <w:lang w:val="en-ZA"/>
                    <w14:ligatures w14:val="standardContextual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W</m:t>
                </m:r>
                <m:ctrlPr>
                  <w:rPr>
                    <w:rFonts w:ascii="Cambria Math" w:eastAsia="MinionPro-Regular" w:hAnsi="Cambria Math"/>
                    <w:iCs/>
                    <w:color w:val="000000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cbc</m:t>
                </m:r>
              </m:sub>
            </m:sSub>
            <m:r>
              <m:rPr>
                <m:sty m:val="p"/>
              </m:rPr>
              <w:rPr>
                <w:rFonts w:ascii="Cambria Math" w:eastAsia="MinionPro-Regular" w:hAnsi="Cambria Math" w:cs="Cambria Math"/>
                <w:color w:val="000000"/>
              </w:rPr>
              <m:t>-</m:t>
            </m:r>
            <m:sSub>
              <m:sSubPr>
                <m:ctrlPr>
                  <w:rPr>
                    <w:rFonts w:ascii="Cambria Math" w:eastAsia="MinionPro-Regular" w:hAnsi="Cambria Math" w:cs="Cambria Math"/>
                    <w:iCs/>
                    <w:color w:val="000000"/>
                    <w:lang w:val="en-ZA"/>
                    <w14:ligatures w14:val="standardContextual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W</m:t>
                </m:r>
                <m:ctrlPr>
                  <w:rPr>
                    <w:rFonts w:ascii="Cambria Math" w:eastAsia="MinionPro-Regular" w:hAnsi="Cambria Math" w:cs="Cambria Math"/>
                    <w:color w:val="000000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c</m:t>
                </m:r>
              </m:sub>
            </m:sSub>
            <m:ctrlPr>
              <w:rPr>
                <w:rFonts w:ascii="Cambria Math" w:eastAsia="MinionPro-Regular" w:hAnsi="Cambria Math" w:cs="Cambria Math"/>
                <w:color w:val="000000"/>
              </w:rPr>
            </m:ctrlPr>
          </m:num>
          <m:den>
            <m:sSub>
              <m:sSubPr>
                <m:ctrlPr>
                  <w:rPr>
                    <w:rFonts w:ascii="Cambria Math" w:eastAsia="MinionPro-Regular" w:hAnsi="Cambria Math" w:cs="Cambria Math"/>
                    <w:iCs/>
                    <w:color w:val="000000"/>
                    <w:lang w:val="en-ZA"/>
                    <w14:ligatures w14:val="standardContextual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W</m:t>
                </m:r>
                <m:ctrlPr>
                  <w:rPr>
                    <w:rFonts w:ascii="Cambria Math" w:eastAsia="MinionPro-Regular" w:hAnsi="Cambria Math"/>
                    <w:iCs/>
                    <w:color w:val="000000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cb</m:t>
                </m:r>
              </m:sub>
            </m:sSub>
            <m:r>
              <m:rPr>
                <m:sty m:val="p"/>
              </m:rPr>
              <w:rPr>
                <w:rFonts w:ascii="Cambria Math" w:eastAsia="MinionPro-Regular" w:hAnsi="Cambria Math" w:cs="Cambria Math"/>
                <w:color w:val="000000"/>
              </w:rPr>
              <m:t>-</m:t>
            </m:r>
            <m:sSub>
              <m:sSubPr>
                <m:ctrlPr>
                  <w:rPr>
                    <w:rFonts w:ascii="Cambria Math" w:eastAsia="MinionPro-Regular" w:hAnsi="Cambria Math" w:cs="Cambria Math"/>
                    <w:iCs/>
                    <w:color w:val="000000"/>
                    <w:lang w:val="en-ZA"/>
                    <w14:ligatures w14:val="standardContextual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W</m:t>
                </m:r>
                <m:ctrlPr>
                  <w:rPr>
                    <w:rFonts w:ascii="Cambria Math" w:eastAsia="MinionPro-Regular" w:hAnsi="Cambria Math" w:cs="Cambria Math"/>
                    <w:color w:val="000000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c</m:t>
                </m:r>
              </m:sub>
            </m:sSub>
          </m:den>
        </m:f>
        <m:r>
          <m:rPr>
            <m:sty m:val="p"/>
          </m:rPr>
          <w:rPr>
            <w:rFonts w:ascii="Cambria Math" w:eastAsia="MinionPro-Regular" w:hAnsi="Cambria Math"/>
            <w:color w:val="000000"/>
          </w:rPr>
          <m:t>×100%</m:t>
        </m:r>
      </m:oMath>
      <w:r w:rsidR="004E7F30">
        <w:rPr>
          <w:rFonts w:eastAsia="MinionPro-Regular"/>
          <w:color w:val="000000"/>
        </w:rPr>
        <w:t xml:space="preserve">       </w:t>
      </w:r>
      <w:proofErr w:type="gramStart"/>
      <w:r w:rsidR="004E7F30">
        <w:rPr>
          <w:rFonts w:eastAsia="MinionPro-Regular"/>
          <w:color w:val="000000"/>
        </w:rPr>
        <w:t xml:space="preserve">   </w:t>
      </w:r>
      <w:r>
        <w:rPr>
          <w:rFonts w:eastAsia="MinionPro-Regular"/>
          <w:color w:val="000000"/>
        </w:rPr>
        <w:t>(</w:t>
      </w:r>
      <w:bookmarkEnd w:id="7"/>
      <w:proofErr w:type="gramEnd"/>
      <w:r w:rsidR="004C60A4">
        <w:rPr>
          <w:rFonts w:eastAsia="MinionPro-Regular"/>
          <w:color w:val="000000"/>
        </w:rPr>
        <w:t>2</w:t>
      </w:r>
      <w:r>
        <w:rPr>
          <w:rFonts w:eastAsia="MinionPro-Regular"/>
          <w:color w:val="000000"/>
        </w:rPr>
        <w:t>)</w:t>
      </w:r>
      <w:r w:rsidR="004E7F30">
        <w:rPr>
          <w:rFonts w:eastAsia="MinionPro-Regular"/>
          <w:color w:val="000000"/>
        </w:rPr>
        <w:t xml:space="preserve">         </w:t>
      </w:r>
      <m:oMath>
        <m:r>
          <m:rPr>
            <m:sty m:val="p"/>
          </m:rPr>
          <w:rPr>
            <w:rFonts w:ascii="Cambria Math" w:eastAsia="MinionPro-Regular" w:hAnsi="Cambria Math" w:cs="Cambria Math"/>
            <w:color w:val="000000"/>
          </w:rPr>
          <m:t>VM=</m:t>
        </m:r>
        <m:f>
          <m:fPr>
            <m:ctrlPr>
              <w:rPr>
                <w:rFonts w:ascii="Cambria Math" w:eastAsia="MinionPro-Regular" w:hAnsi="Cambria Math"/>
                <w:iCs/>
                <w:color w:val="000000"/>
              </w:rPr>
            </m:ctrlPr>
          </m:fPr>
          <m:num>
            <m:sSub>
              <m:sSubPr>
                <m:ctrlPr>
                  <w:rPr>
                    <w:rFonts w:ascii="Cambria Math" w:eastAsia="MinionPro-Regular" w:hAnsi="Cambria Math" w:cs="Cambria Math"/>
                    <w:iCs/>
                    <w:color w:val="000000"/>
                    <w:lang w:val="en-ZA"/>
                    <w14:ligatures w14:val="standardContextual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W</m:t>
                </m:r>
                <m:ctrlPr>
                  <w:rPr>
                    <w:rFonts w:ascii="Cambria Math" w:eastAsia="MinionPro-Regular" w:hAnsi="Cambria Math"/>
                    <w:iCs/>
                    <w:color w:val="000000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cb</m:t>
                </m:r>
              </m:sub>
            </m:sSub>
            <m:r>
              <m:rPr>
                <m:sty m:val="p"/>
              </m:rPr>
              <w:rPr>
                <w:rFonts w:ascii="Cambria Math" w:eastAsia="MinionPro-Regular" w:hAnsi="Cambria Math" w:cs="Cambria Math"/>
                <w:color w:val="000000"/>
              </w:rPr>
              <m:t>-</m:t>
            </m:r>
            <m:sSub>
              <m:sSubPr>
                <m:ctrlPr>
                  <w:rPr>
                    <w:rFonts w:ascii="Cambria Math" w:eastAsia="MinionPro-Regular" w:hAnsi="Cambria Math" w:cs="Cambria Math"/>
                    <w:iCs/>
                    <w:color w:val="000000"/>
                    <w:lang w:val="en-ZA"/>
                    <w14:ligatures w14:val="standardContextual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W</m:t>
                </m:r>
                <m:ctrlPr>
                  <w:rPr>
                    <w:rFonts w:ascii="Cambria Math" w:eastAsia="MinionPro-Regular" w:hAnsi="Cambria Math" w:cs="Cambria Math"/>
                    <w:color w:val="000000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cbi</m:t>
                </m:r>
              </m:sub>
            </m:sSub>
            <m:ctrlPr>
              <w:rPr>
                <w:rFonts w:ascii="Cambria Math" w:eastAsia="MinionPro-Regular" w:hAnsi="Cambria Math" w:cs="Cambria Math"/>
                <w:color w:val="000000"/>
              </w:rPr>
            </m:ctrlPr>
          </m:num>
          <m:den>
            <m:sSub>
              <m:sSubPr>
                <m:ctrlPr>
                  <w:rPr>
                    <w:rFonts w:ascii="Cambria Math" w:eastAsia="MinionPro-Regular" w:hAnsi="Cambria Math" w:cs="Cambria Math"/>
                    <w:iCs/>
                    <w:color w:val="000000"/>
                    <w:lang w:val="en-ZA"/>
                    <w14:ligatures w14:val="standardContextual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W</m:t>
                </m:r>
                <m:ctrlPr>
                  <w:rPr>
                    <w:rFonts w:ascii="Cambria Math" w:eastAsia="MinionPro-Regular" w:hAnsi="Cambria Math"/>
                    <w:iCs/>
                    <w:color w:val="000000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="MinionPro-Regular" w:hAnsi="Cambria Math" w:cs="Cambria Math"/>
                    <w:color w:val="000000"/>
                  </w:rPr>
                  <m:t>b</m:t>
                </m:r>
              </m:sub>
            </m:sSub>
          </m:den>
        </m:f>
        <m:r>
          <m:rPr>
            <m:sty m:val="p"/>
          </m:rPr>
          <w:rPr>
            <w:rFonts w:ascii="Cambria Math" w:eastAsia="MinionPro-Regular" w:hAnsi="Cambria Math"/>
            <w:color w:val="000000"/>
          </w:rPr>
          <m:t>×100%</m:t>
        </m:r>
      </m:oMath>
      <w:r w:rsidR="004E7F30">
        <w:rPr>
          <w:rFonts w:eastAsia="MinionPro-Regular"/>
          <w:color w:val="000000"/>
        </w:rPr>
        <w:t xml:space="preserve">           </w:t>
      </w:r>
      <w:r w:rsidR="00832853">
        <w:rPr>
          <w:rFonts w:eastAsia="MinionPro-Regular"/>
          <w:color w:val="000000"/>
        </w:rPr>
        <w:t xml:space="preserve"> </w:t>
      </w:r>
      <w:r w:rsidR="004E7F30">
        <w:rPr>
          <w:rFonts w:eastAsia="MinionPro-Regular"/>
          <w:color w:val="000000"/>
        </w:rPr>
        <w:t>(3)</w:t>
      </w:r>
    </w:p>
    <w:bookmarkEnd w:id="8"/>
    <w:p w14:paraId="66725942" w14:textId="77777777" w:rsidR="00AB48A8" w:rsidRDefault="00AB48A8" w:rsidP="00AB48A8">
      <w:pPr>
        <w:autoSpaceDE w:val="0"/>
        <w:autoSpaceDN w:val="0"/>
        <w:adjustRightInd w:val="0"/>
        <w:rPr>
          <w:rFonts w:eastAsia="MinionPro-Regular"/>
          <w:i/>
          <w:iCs/>
        </w:rPr>
      </w:pPr>
    </w:p>
    <w:p w14:paraId="431C9AEF" w14:textId="42D927F2" w:rsidR="00AB48A8" w:rsidRPr="00D70C09" w:rsidRDefault="00AB48A8" w:rsidP="00AB48A8">
      <w:pPr>
        <w:autoSpaceDE w:val="0"/>
        <w:autoSpaceDN w:val="0"/>
        <w:adjustRightInd w:val="0"/>
        <w:rPr>
          <w:rFonts w:eastAsia="MinionPro-Regular"/>
        </w:rPr>
      </w:pPr>
      <w:r w:rsidRPr="00397E4B">
        <w:rPr>
          <w:rFonts w:eastAsia="MinionPro-Regular"/>
        </w:rPr>
        <w:t xml:space="preserve">where </w:t>
      </w:r>
      <w:proofErr w:type="spellStart"/>
      <w:r w:rsidRPr="00397E4B">
        <w:rPr>
          <w:rFonts w:eastAsia="MinionPro-Regular"/>
        </w:rPr>
        <w:t>Wc</w:t>
      </w:r>
      <w:proofErr w:type="spellEnd"/>
      <w:r w:rsidRPr="00397E4B">
        <w:rPr>
          <w:rFonts w:eastAsia="MinionPro-Regular"/>
        </w:rPr>
        <w:t xml:space="preserve"> = weight of empty crucible, </w:t>
      </w:r>
      <w:proofErr w:type="spellStart"/>
      <w:r w:rsidRPr="00397E4B">
        <w:rPr>
          <w:rFonts w:eastAsia="MinionPro-Regular"/>
        </w:rPr>
        <w:t>Wcb</w:t>
      </w:r>
      <w:proofErr w:type="spellEnd"/>
      <w:r w:rsidRPr="00397E4B">
        <w:rPr>
          <w:rFonts w:eastAsia="MinionPro-Regular"/>
        </w:rPr>
        <w:t xml:space="preserve"> = weight of crucible + </w:t>
      </w:r>
      <w:r w:rsidR="004E7F30">
        <w:rPr>
          <w:rFonts w:eastAsia="MinionPro-Regular"/>
        </w:rPr>
        <w:t>raw VG</w:t>
      </w:r>
      <w:r w:rsidRPr="00397E4B">
        <w:rPr>
          <w:rFonts w:eastAsia="MinionPro-Regular"/>
        </w:rPr>
        <w:t xml:space="preserve"> sample, </w:t>
      </w:r>
      <w:proofErr w:type="spellStart"/>
      <w:r w:rsidRPr="00397E4B">
        <w:rPr>
          <w:rFonts w:eastAsia="MinionPro-Regular"/>
        </w:rPr>
        <w:t>Wcba</w:t>
      </w:r>
      <w:proofErr w:type="spellEnd"/>
      <w:r w:rsidRPr="00397E4B">
        <w:rPr>
          <w:rFonts w:eastAsia="MinionPro-Regular"/>
        </w:rPr>
        <w:t xml:space="preserve"> = weight crucible + </w:t>
      </w:r>
      <w:r w:rsidR="00FC13B3">
        <w:rPr>
          <w:rFonts w:eastAsia="MinionPro-Regular"/>
        </w:rPr>
        <w:t>VG</w:t>
      </w:r>
      <w:r w:rsidRPr="00397E4B">
        <w:rPr>
          <w:rFonts w:eastAsia="MinionPro-Regular"/>
        </w:rPr>
        <w:t xml:space="preserve"> sample after </w:t>
      </w:r>
      <w:bookmarkStart w:id="9" w:name="_Hlk153138796"/>
      <w:r w:rsidR="00C9245F" w:rsidRPr="00397E4B">
        <w:rPr>
          <w:rFonts w:eastAsia="MinionPro-Regular"/>
        </w:rPr>
        <w:t>drying</w:t>
      </w:r>
      <w:r w:rsidR="00C9245F">
        <w:rPr>
          <w:rFonts w:eastAsia="MinionPro-Regular"/>
        </w:rPr>
        <w:t xml:space="preserve">, </w:t>
      </w:r>
      <w:proofErr w:type="spellStart"/>
      <w:r w:rsidR="00C9245F" w:rsidRPr="00202CEC">
        <w:rPr>
          <w:rFonts w:eastAsia="MinionPro-Regular"/>
        </w:rPr>
        <w:t>Wcbc</w:t>
      </w:r>
      <w:proofErr w:type="spellEnd"/>
      <w:r w:rsidRPr="00202CEC">
        <w:rPr>
          <w:rFonts w:eastAsia="MinionPro-Regular"/>
        </w:rPr>
        <w:t xml:space="preserve"> = weight crucible + </w:t>
      </w:r>
      <w:r w:rsidR="00FC13B3">
        <w:rPr>
          <w:rFonts w:eastAsia="MinionPro-Regular"/>
        </w:rPr>
        <w:t>VG</w:t>
      </w:r>
      <w:r w:rsidRPr="00202CEC">
        <w:rPr>
          <w:rFonts w:eastAsia="MinionPro-Regular"/>
        </w:rPr>
        <w:t xml:space="preserve"> sample after combustion</w:t>
      </w:r>
      <w:r w:rsidR="004E7F30">
        <w:rPr>
          <w:rFonts w:eastAsia="MinionPro-Regular"/>
        </w:rPr>
        <w:t>,</w:t>
      </w:r>
      <w:r w:rsidR="004E7F30" w:rsidRPr="004E7F30">
        <w:rPr>
          <w:rFonts w:eastAsia="MinionPro-Regular"/>
        </w:rPr>
        <w:t xml:space="preserve"> </w:t>
      </w:r>
      <w:proofErr w:type="spellStart"/>
      <w:r w:rsidR="004E7F30" w:rsidRPr="00202CEC">
        <w:rPr>
          <w:rFonts w:eastAsia="MinionPro-Regular"/>
        </w:rPr>
        <w:t>Wcb</w:t>
      </w:r>
      <w:r w:rsidR="004E7F30">
        <w:rPr>
          <w:rFonts w:eastAsia="MinionPro-Regular"/>
        </w:rPr>
        <w:t>i</w:t>
      </w:r>
      <w:proofErr w:type="spellEnd"/>
      <w:r w:rsidR="004E7F30" w:rsidRPr="00202CEC">
        <w:rPr>
          <w:rFonts w:eastAsia="MinionPro-Regular"/>
        </w:rPr>
        <w:t xml:space="preserve"> = weight crucible + </w:t>
      </w:r>
      <w:r w:rsidR="008A1843">
        <w:rPr>
          <w:rFonts w:eastAsia="MinionPro-Regular"/>
        </w:rPr>
        <w:t>VG</w:t>
      </w:r>
      <w:r w:rsidR="004E7F30" w:rsidRPr="00202CEC">
        <w:rPr>
          <w:rFonts w:eastAsia="MinionPro-Regular"/>
        </w:rPr>
        <w:t xml:space="preserve"> sample after </w:t>
      </w:r>
      <w:r w:rsidR="004E7F30">
        <w:rPr>
          <w:rFonts w:eastAsia="MinionPro-Regular"/>
        </w:rPr>
        <w:t>incinera</w:t>
      </w:r>
      <w:r w:rsidR="004E7F30" w:rsidRPr="00202CEC">
        <w:rPr>
          <w:rFonts w:eastAsia="MinionPro-Regular"/>
        </w:rPr>
        <w:t>tion</w:t>
      </w:r>
      <w:r w:rsidR="004E7F30">
        <w:rPr>
          <w:rFonts w:eastAsia="MinionPro-Regular"/>
        </w:rPr>
        <w:t xml:space="preserve">, and </w:t>
      </w:r>
      <w:r w:rsidR="004E7F30" w:rsidRPr="00202CEC">
        <w:rPr>
          <w:rFonts w:eastAsia="MinionPro-Regular"/>
        </w:rPr>
        <w:t>Wb</w:t>
      </w:r>
      <w:r w:rsidR="004E7F30">
        <w:rPr>
          <w:rFonts w:eastAsia="MinionPro-Regular"/>
        </w:rPr>
        <w:t xml:space="preserve"> = weight of </w:t>
      </w:r>
      <w:r w:rsidR="00A103FC">
        <w:rPr>
          <w:rFonts w:eastAsia="MinionPro-Regular"/>
        </w:rPr>
        <w:t xml:space="preserve">raw </w:t>
      </w:r>
      <w:r w:rsidR="006F41A3">
        <w:rPr>
          <w:rFonts w:eastAsia="MinionPro-Regular"/>
        </w:rPr>
        <w:t>VG sample</w:t>
      </w:r>
      <w:r w:rsidRPr="00202CEC">
        <w:rPr>
          <w:rFonts w:eastAsia="MinionPro-Regular"/>
        </w:rPr>
        <w:t>.</w:t>
      </w:r>
      <w:bookmarkEnd w:id="9"/>
    </w:p>
    <w:p w14:paraId="3E155A1E" w14:textId="34389BFE" w:rsidR="00F84394" w:rsidRPr="00AB48A8" w:rsidRDefault="00F84394" w:rsidP="00910C92">
      <w:pPr>
        <w:pStyle w:val="Els-body-text"/>
        <w:spacing w:before="240" w:line="264" w:lineRule="auto"/>
        <w:ind w:right="-28" w:firstLine="0"/>
        <w:rPr>
          <w:rFonts w:ascii="Arial" w:eastAsia="MinionPro-Regular" w:hAnsi="Arial"/>
          <w:sz w:val="18"/>
          <w:lang w:val="en-GB"/>
        </w:rPr>
      </w:pPr>
      <w:r w:rsidRPr="007C634D">
        <w:rPr>
          <w:rFonts w:ascii="Arial" w:eastAsia="Times New Roman" w:hAnsi="Arial"/>
          <w:sz w:val="18"/>
        </w:rPr>
        <w:t xml:space="preserve">The </w:t>
      </w:r>
      <w:r>
        <w:rPr>
          <w:rFonts w:ascii="Arial" w:eastAsia="Times New Roman" w:hAnsi="Arial"/>
          <w:sz w:val="18"/>
        </w:rPr>
        <w:t>FC</w:t>
      </w:r>
      <w:r w:rsidRPr="007C634D">
        <w:rPr>
          <w:rFonts w:ascii="Arial" w:eastAsia="Times New Roman" w:hAnsi="Arial"/>
          <w:sz w:val="18"/>
        </w:rPr>
        <w:t xml:space="preserve"> value </w:t>
      </w:r>
      <w:proofErr w:type="gramStart"/>
      <w:r w:rsidRPr="007C634D">
        <w:rPr>
          <w:rFonts w:ascii="Arial" w:eastAsia="Times New Roman" w:hAnsi="Arial"/>
          <w:sz w:val="18"/>
        </w:rPr>
        <w:t>was calculated</w:t>
      </w:r>
      <w:proofErr w:type="gramEnd"/>
      <w:r w:rsidRPr="007C634D">
        <w:rPr>
          <w:rFonts w:ascii="Arial" w:eastAsia="Times New Roman" w:hAnsi="Arial"/>
          <w:sz w:val="18"/>
        </w:rPr>
        <w:t xml:space="preserve"> by subtracting the sum of mass percentages of </w:t>
      </w:r>
      <w:r>
        <w:rPr>
          <w:rFonts w:ascii="Arial" w:eastAsia="Times New Roman" w:hAnsi="Arial"/>
          <w:sz w:val="18"/>
        </w:rPr>
        <w:t>MC</w:t>
      </w:r>
      <w:r w:rsidRPr="007C634D">
        <w:rPr>
          <w:rFonts w:ascii="Arial" w:eastAsia="Times New Roman" w:hAnsi="Arial"/>
          <w:sz w:val="18"/>
        </w:rPr>
        <w:t xml:space="preserve">, </w:t>
      </w:r>
      <w:r>
        <w:rPr>
          <w:rFonts w:ascii="Arial" w:eastAsia="Times New Roman" w:hAnsi="Arial"/>
          <w:sz w:val="18"/>
        </w:rPr>
        <w:t>VM</w:t>
      </w:r>
      <w:r w:rsidRPr="007C634D">
        <w:rPr>
          <w:rFonts w:ascii="Arial" w:eastAsia="Times New Roman" w:hAnsi="Arial"/>
          <w:sz w:val="18"/>
        </w:rPr>
        <w:t xml:space="preserve">, and </w:t>
      </w:r>
      <w:r>
        <w:rPr>
          <w:rFonts w:ascii="Arial" w:eastAsia="Times New Roman" w:hAnsi="Arial"/>
          <w:sz w:val="18"/>
        </w:rPr>
        <w:t>AC</w:t>
      </w:r>
      <w:r w:rsidRPr="007C634D">
        <w:rPr>
          <w:rFonts w:ascii="Arial" w:eastAsia="Times New Roman" w:hAnsi="Arial"/>
          <w:sz w:val="18"/>
        </w:rPr>
        <w:t xml:space="preserve"> from the total mass </w:t>
      </w:r>
      <w:r w:rsidRPr="00AB48A8">
        <w:rPr>
          <w:rFonts w:ascii="Arial" w:eastAsia="Times New Roman" w:hAnsi="Arial"/>
          <w:sz w:val="18"/>
        </w:rPr>
        <w:t>(100 wt.%) as shown in eq. (4).</w:t>
      </w:r>
      <w:r w:rsidRPr="00F84394">
        <w:rPr>
          <w:rFonts w:ascii="Arial" w:eastAsia="MinionPro-Regular" w:hAnsi="Arial"/>
          <w:sz w:val="18"/>
          <w:lang w:val="en-GB"/>
        </w:rPr>
        <w:t xml:space="preserve"> </w:t>
      </w:r>
      <w:r w:rsidRPr="00AB48A8">
        <w:rPr>
          <w:rFonts w:ascii="Arial" w:eastAsia="MinionPro-Regular" w:hAnsi="Arial"/>
          <w:sz w:val="18"/>
          <w:lang w:val="en-GB"/>
        </w:rPr>
        <w:t xml:space="preserve">The elemental analysis of the sample was carried out to determine the C, N, O, S, and H </w:t>
      </w:r>
      <w:r w:rsidRPr="00582D80">
        <w:rPr>
          <w:rFonts w:ascii="Arial" w:eastAsia="MinionPro-Regular" w:hAnsi="Arial"/>
          <w:sz w:val="18"/>
          <w:lang w:val="en-GB"/>
        </w:rPr>
        <w:t>contents</w:t>
      </w:r>
      <w:r w:rsidR="00910C92" w:rsidRPr="00582D80">
        <w:rPr>
          <w:rFonts w:ascii="Arial" w:eastAsia="MinionPro-Regular" w:hAnsi="Arial"/>
          <w:sz w:val="18"/>
          <w:lang w:val="en-GB"/>
        </w:rPr>
        <w:t xml:space="preserve"> using the</w:t>
      </w:r>
      <w:r w:rsidR="008771BF" w:rsidRPr="00582D80">
        <w:rPr>
          <w:rFonts w:ascii="Arial" w:eastAsia="MinionPro-Regular" w:hAnsi="Arial"/>
          <w:sz w:val="18"/>
          <w:lang w:val="en-GB"/>
        </w:rPr>
        <w:t xml:space="preserve"> PerkinElmer®</w:t>
      </w:r>
      <w:r w:rsidR="006E6BDF" w:rsidRPr="00582D80">
        <w:rPr>
          <w:rFonts w:ascii="Arial" w:eastAsia="MinionPro-Regular" w:hAnsi="Arial"/>
          <w:sz w:val="18"/>
          <w:lang w:val="en-GB"/>
        </w:rPr>
        <w:t xml:space="preserve"> 2400</w:t>
      </w:r>
      <w:r w:rsidR="00910C92" w:rsidRPr="00582D80">
        <w:rPr>
          <w:rFonts w:ascii="Arial" w:eastAsia="MinionPro-Regular" w:hAnsi="Arial"/>
          <w:sz w:val="18"/>
          <w:lang w:val="en-GB"/>
        </w:rPr>
        <w:t xml:space="preserve"> </w:t>
      </w:r>
      <w:r w:rsidR="00AF36F4" w:rsidRPr="00582D80">
        <w:rPr>
          <w:rFonts w:ascii="Arial" w:eastAsia="MinionPro-Regular" w:hAnsi="Arial"/>
          <w:sz w:val="18"/>
          <w:lang w:val="en-GB"/>
        </w:rPr>
        <w:t xml:space="preserve">Series II </w:t>
      </w:r>
      <w:r w:rsidR="00C12BB8" w:rsidRPr="00582D80">
        <w:rPr>
          <w:rFonts w:ascii="Arial" w:eastAsia="MinionPro-Regular" w:hAnsi="Arial"/>
          <w:sz w:val="18"/>
          <w:lang w:val="en-GB"/>
        </w:rPr>
        <w:t>CHNS</w:t>
      </w:r>
      <w:r w:rsidR="00EA15AD" w:rsidRPr="00582D80">
        <w:rPr>
          <w:rFonts w:ascii="Arial" w:eastAsia="MinionPro-Regular" w:hAnsi="Arial"/>
          <w:sz w:val="18"/>
          <w:lang w:val="en-GB"/>
        </w:rPr>
        <w:t xml:space="preserve">/O </w:t>
      </w:r>
      <w:r w:rsidR="00A14FF0" w:rsidRPr="00582D80">
        <w:rPr>
          <w:rFonts w:ascii="Arial" w:eastAsia="MinionPro-Regular" w:hAnsi="Arial"/>
          <w:sz w:val="18"/>
          <w:lang w:val="en-GB"/>
        </w:rPr>
        <w:t>E</w:t>
      </w:r>
      <w:r w:rsidR="00910C92" w:rsidRPr="00582D80">
        <w:rPr>
          <w:rFonts w:ascii="Arial" w:eastAsia="MinionPro-Regular" w:hAnsi="Arial"/>
          <w:sz w:val="18"/>
          <w:lang w:val="en-GB"/>
        </w:rPr>
        <w:t xml:space="preserve">lemental </w:t>
      </w:r>
      <w:r w:rsidR="00E27D4E" w:rsidRPr="00582D80">
        <w:rPr>
          <w:rFonts w:ascii="Arial" w:eastAsia="MinionPro-Regular" w:hAnsi="Arial"/>
          <w:sz w:val="18"/>
          <w:lang w:val="en-GB"/>
        </w:rPr>
        <w:t>A</w:t>
      </w:r>
      <w:r w:rsidR="00910C92" w:rsidRPr="00582D80">
        <w:rPr>
          <w:rFonts w:ascii="Arial" w:eastAsia="MinionPro-Regular" w:hAnsi="Arial"/>
          <w:sz w:val="18"/>
          <w:lang w:val="en-GB"/>
        </w:rPr>
        <w:t>naly</w:t>
      </w:r>
      <w:r w:rsidR="00E27D4E" w:rsidRPr="00582D80">
        <w:rPr>
          <w:rFonts w:ascii="Arial" w:eastAsia="MinionPro-Regular" w:hAnsi="Arial"/>
          <w:sz w:val="18"/>
          <w:lang w:val="en-GB"/>
        </w:rPr>
        <w:t>z</w:t>
      </w:r>
      <w:r w:rsidR="00910C92" w:rsidRPr="00582D80">
        <w:rPr>
          <w:rFonts w:ascii="Arial" w:eastAsia="MinionPro-Regular" w:hAnsi="Arial"/>
          <w:sz w:val="18"/>
          <w:lang w:val="en-GB"/>
        </w:rPr>
        <w:t>er</w:t>
      </w:r>
      <w:r w:rsidR="0085289F" w:rsidRPr="00582D80">
        <w:rPr>
          <w:rFonts w:ascii="Arial" w:eastAsia="MinionPro-Regular" w:hAnsi="Arial"/>
          <w:sz w:val="18"/>
          <w:lang w:val="en-GB"/>
        </w:rPr>
        <w:t xml:space="preserve">. </w:t>
      </w:r>
      <w:r w:rsidRPr="00582D80">
        <w:rPr>
          <w:rFonts w:ascii="Arial" w:eastAsia="MinionPro-Regular" w:hAnsi="Arial"/>
          <w:sz w:val="18"/>
          <w:lang w:val="en-GB"/>
        </w:rPr>
        <w:t>The C/N</w:t>
      </w:r>
      <w:r w:rsidRPr="00AB48A8">
        <w:rPr>
          <w:rFonts w:ascii="Arial" w:eastAsia="MinionPro-Regular" w:hAnsi="Arial"/>
          <w:sz w:val="18"/>
          <w:lang w:val="en-GB"/>
        </w:rPr>
        <w:t xml:space="preserve"> </w:t>
      </w:r>
      <w:r w:rsidR="008E533D">
        <w:rPr>
          <w:rFonts w:ascii="Arial" w:eastAsia="MinionPro-Regular" w:hAnsi="Arial"/>
          <w:sz w:val="18"/>
          <w:lang w:val="en-GB"/>
        </w:rPr>
        <w:t>ratio</w:t>
      </w:r>
      <w:r w:rsidRPr="00AB48A8">
        <w:rPr>
          <w:rFonts w:ascii="Arial" w:eastAsia="MinionPro-Regular" w:hAnsi="Arial"/>
          <w:sz w:val="18"/>
          <w:lang w:val="en-GB"/>
        </w:rPr>
        <w:t xml:space="preserve"> </w:t>
      </w:r>
      <w:r>
        <w:rPr>
          <w:rFonts w:ascii="Arial" w:eastAsia="MinionPro-Regular" w:hAnsi="Arial"/>
          <w:sz w:val="18"/>
          <w:lang w:val="en-GB"/>
        </w:rPr>
        <w:t>was</w:t>
      </w:r>
      <w:r w:rsidRPr="00AB48A8">
        <w:rPr>
          <w:rFonts w:ascii="Arial" w:eastAsia="MinionPro-Regular" w:hAnsi="Arial"/>
          <w:sz w:val="18"/>
          <w:lang w:val="en-GB"/>
        </w:rPr>
        <w:t xml:space="preserve"> then calculated using eq. (5).</w:t>
      </w:r>
    </w:p>
    <w:p w14:paraId="5A2865DC" w14:textId="542F1633" w:rsidR="00F84394" w:rsidRDefault="00F84394" w:rsidP="00F84394">
      <w:pPr>
        <w:pStyle w:val="Els-body-text"/>
        <w:spacing w:line="264" w:lineRule="auto"/>
        <w:ind w:firstLine="0"/>
        <w:rPr>
          <w:rFonts w:ascii="Arial" w:eastAsia="Times New Roman" w:hAnsi="Arial"/>
          <w:sz w:val="18"/>
        </w:rPr>
      </w:pPr>
    </w:p>
    <w:p w14:paraId="482FE44F" w14:textId="368724F9" w:rsidR="001B4228" w:rsidRDefault="00AB48A8" w:rsidP="00AB48A8">
      <w:pPr>
        <w:spacing w:line="252" w:lineRule="auto"/>
        <w:rPr>
          <w:color w:val="000000"/>
        </w:rPr>
      </w:pPr>
      <m:oMath>
        <m:r>
          <m:rPr>
            <m:sty m:val="p"/>
          </m:rPr>
          <w:rPr>
            <w:rFonts w:ascii="Cambria Math" w:hAnsi="Cambria Math"/>
            <w:color w:val="000000"/>
          </w:rPr>
          <m:t>FC=100-</m:t>
        </m:r>
        <m:d>
          <m:dPr>
            <m:ctrlPr>
              <w:rPr>
                <w:rFonts w:ascii="Cambria Math" w:hAnsi="Cambria Math"/>
                <w:color w:val="000000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color w:val="000000"/>
              </w:rPr>
              <m:t>%MC +%AC+%VM</m:t>
            </m:r>
          </m:e>
        </m:d>
      </m:oMath>
      <w:r w:rsidR="00F84394">
        <w:rPr>
          <w:color w:val="000000"/>
        </w:rPr>
        <w:t xml:space="preserve">                        </w:t>
      </w:r>
      <w:r>
        <w:rPr>
          <w:color w:val="000000"/>
        </w:rPr>
        <w:t>(4)</w:t>
      </w:r>
      <w:r w:rsidR="00F84394" w:rsidRPr="00F84394">
        <w:rPr>
          <w:rFonts w:ascii="Cambria Math" w:eastAsia="MinionPro-Regular" w:hAnsi="Cambria Math" w:cs="Cambria Math"/>
          <w:color w:val="000000"/>
        </w:rPr>
        <w:t xml:space="preserve"> </w:t>
      </w:r>
      <m:oMath>
        <m:r>
          <w:rPr>
            <w:rFonts w:ascii="Cambria Math" w:eastAsia="MinionPro-Regular" w:hAnsi="Cambria Math" w:cs="Cambria Math"/>
            <w:color w:val="000000"/>
          </w:rPr>
          <m:t xml:space="preserve">                  </m:t>
        </m:r>
        <m:r>
          <m:rPr>
            <m:sty m:val="p"/>
          </m:rPr>
          <w:rPr>
            <w:rFonts w:ascii="Cambria Math" w:eastAsia="MinionPro-Regular" w:hAnsi="Cambria Math" w:cs="Cambria Math"/>
            <w:color w:val="000000"/>
          </w:rPr>
          <m:t>C:N ratio=</m:t>
        </m:r>
        <m:f>
          <m:fPr>
            <m:ctrlPr>
              <w:rPr>
                <w:rFonts w:ascii="Cambria Math" w:eastAsia="MinionPro-Regular" w:hAnsi="Cambria Math"/>
                <w:iCs/>
                <w:color w:val="000000"/>
              </w:rPr>
            </m:ctrlPr>
          </m:fPr>
          <m:num>
            <m:r>
              <m:rPr>
                <m:sty m:val="p"/>
              </m:rPr>
              <w:rPr>
                <w:rFonts w:ascii="Cambria Math" w:eastAsia="MinionPro-Regular" w:hAnsi="Cambria Math" w:cs="Cambria Math"/>
                <w:color w:val="000000"/>
              </w:rPr>
              <m:t>% Carbon</m:t>
            </m:r>
            <m:ctrlPr>
              <w:rPr>
                <w:rFonts w:ascii="Cambria Math" w:eastAsia="MinionPro-Regular" w:hAnsi="Cambria Math" w:cs="Cambria Math"/>
                <w:color w:val="000000"/>
              </w:rPr>
            </m:ctrlPr>
          </m:num>
          <m:den>
            <m:r>
              <m:rPr>
                <m:sty m:val="p"/>
              </m:rPr>
              <w:rPr>
                <w:rFonts w:ascii="Cambria Math" w:eastAsia="MinionPro-Regular" w:hAnsi="Cambria Math" w:cs="Cambria Math"/>
                <w:color w:val="000000"/>
              </w:rPr>
              <m:t xml:space="preserve">% Nitrogen </m:t>
            </m:r>
          </m:den>
        </m:f>
      </m:oMath>
      <w:r w:rsidR="00F84394">
        <w:rPr>
          <w:rFonts w:ascii="Cambria Math" w:eastAsia="MinionPro-Regular" w:hAnsi="Cambria Math" w:cs="Cambria Math"/>
          <w:iCs/>
          <w:color w:val="000000"/>
        </w:rPr>
        <w:t xml:space="preserve">                                             </w:t>
      </w:r>
      <w:proofErr w:type="gramStart"/>
      <w:r w:rsidR="00F84394">
        <w:rPr>
          <w:rFonts w:ascii="Cambria Math" w:eastAsia="MinionPro-Regular" w:hAnsi="Cambria Math" w:cs="Cambria Math"/>
          <w:iCs/>
          <w:color w:val="000000"/>
        </w:rPr>
        <w:t xml:space="preserve">   </w:t>
      </w:r>
      <w:r w:rsidR="00F84394">
        <w:rPr>
          <w:rFonts w:eastAsia="MinionPro-Regular"/>
          <w:color w:val="000000"/>
        </w:rPr>
        <w:t>(</w:t>
      </w:r>
      <w:proofErr w:type="gramEnd"/>
      <w:r w:rsidR="00F84394">
        <w:rPr>
          <w:rFonts w:eastAsia="MinionPro-Regular"/>
          <w:color w:val="000000"/>
        </w:rPr>
        <w:t>5)</w:t>
      </w:r>
    </w:p>
    <w:p w14:paraId="3C291C0C" w14:textId="13281195" w:rsidR="00C948DB" w:rsidRPr="0026026F" w:rsidRDefault="004C4FA0" w:rsidP="00FE6245">
      <w:pPr>
        <w:pStyle w:val="CETheadingx"/>
      </w:pPr>
      <w:r>
        <w:t>2.</w:t>
      </w:r>
      <w:r w:rsidR="00B07159">
        <w:t>2</w:t>
      </w:r>
      <w:r>
        <w:t>.</w:t>
      </w:r>
      <w:r w:rsidR="00F84394">
        <w:t>2</w:t>
      </w:r>
      <w:r>
        <w:t xml:space="preserve"> </w:t>
      </w:r>
      <w:r w:rsidR="00C948DB" w:rsidRPr="0026026F">
        <w:t xml:space="preserve">Lignocellulosic properties </w:t>
      </w:r>
    </w:p>
    <w:p w14:paraId="7CB6F93A" w14:textId="34B08C79" w:rsidR="00B95D4D" w:rsidRPr="00917A2B" w:rsidRDefault="00052849" w:rsidP="00917A2B">
      <w:pPr>
        <w:rPr>
          <w:rFonts w:eastAsia="MinionPro-Regular" w:cs="Arial"/>
          <w:szCs w:val="18"/>
        </w:rPr>
      </w:pPr>
      <w:r w:rsidRPr="007322DD">
        <w:rPr>
          <w:rFonts w:eastAsia="MinionPro-Regular" w:cs="Arial"/>
          <w:szCs w:val="18"/>
        </w:rPr>
        <w:t xml:space="preserve">The lignocellulosic properties were determined using a procedure adopted from </w:t>
      </w:r>
      <w:r w:rsidRPr="007322DD">
        <w:rPr>
          <w:rFonts w:eastAsia="MinionPro-Regular" w:cs="Arial"/>
          <w:szCs w:val="18"/>
        </w:rPr>
        <w:fldChar w:fldCharType="begin"/>
      </w:r>
      <w:r w:rsidR="00D06713" w:rsidRPr="007322DD">
        <w:rPr>
          <w:rFonts w:eastAsia="MinionPro-Regular" w:cs="Arial"/>
          <w:szCs w:val="18"/>
        </w:rPr>
        <w:instrText xml:space="preserve"> ADDIN EN.CITE &lt;EndNote&gt;&lt;Cite AuthorYear="1"&gt;&lt;Author&gt;Ayeni&lt;/Author&gt;&lt;Year&gt;2015&lt;/Year&gt;&lt;RecNum&gt;58&lt;/RecNum&gt;&lt;DisplayText&gt;Ayeni et al. (2015)&lt;/DisplayText&gt;&lt;record&gt;&lt;rec-number&gt;58&lt;/rec-number&gt;&lt;foreign-keys&gt;&lt;key app="EN" db-id="92vex0xzgrxaw9eesdspevsar9rrfa5ae2dz" timestamp="1705870278"&gt;58&lt;/key&gt;&lt;/foreign-keys&gt;&lt;ref-type name="Journal Article"&gt;17&lt;/ref-type&gt;&lt;contributors&gt;&lt;authors&gt;&lt;author&gt;Ayeni, Augustine O&lt;/author&gt;&lt;author&gt;Adeeyo, Opeyemi A&lt;/author&gt;&lt;author&gt;Oresegun, Oyinlola M&lt;/author&gt;&lt;author&gt;Oladimeji, Temitayo E %J American Journal of engineering research&lt;/author&gt;&lt;/authors&gt;&lt;/contributors&gt;&lt;titles&gt;&lt;title&gt;Compositional analysis of lignocellulosic materials: Evaluation of an economically viable method suitable for woody and non-woody biomass&lt;/title&gt;&lt;/titles&gt;&lt;pages&gt;14-19&lt;/pages&gt;&lt;volume&gt;4&lt;/volume&gt;&lt;number&gt;4&lt;/number&gt;&lt;dates&gt;&lt;year&gt;2015&lt;/year&gt;&lt;/dates&gt;&lt;urls&gt;&lt;/urls&gt;&lt;/record&gt;&lt;/Cite&gt;&lt;/EndNote&gt;</w:instrText>
      </w:r>
      <w:r w:rsidRPr="007322DD">
        <w:rPr>
          <w:rFonts w:eastAsia="MinionPro-Regular" w:cs="Arial"/>
          <w:szCs w:val="18"/>
        </w:rPr>
        <w:fldChar w:fldCharType="separate"/>
      </w:r>
      <w:r w:rsidR="00D06713" w:rsidRPr="007322DD">
        <w:rPr>
          <w:rFonts w:eastAsia="MinionPro-Regular" w:cs="Arial"/>
          <w:szCs w:val="18"/>
        </w:rPr>
        <w:t>Ayeni et al. (2015)</w:t>
      </w:r>
      <w:r w:rsidRPr="007322DD">
        <w:rPr>
          <w:rFonts w:eastAsia="MinionPro-Regular" w:cs="Arial"/>
          <w:szCs w:val="18"/>
        </w:rPr>
        <w:fldChar w:fldCharType="end"/>
      </w:r>
      <w:r w:rsidRPr="007322DD">
        <w:rPr>
          <w:rFonts w:eastAsia="MinionPro-Regular" w:cs="Arial"/>
          <w:szCs w:val="18"/>
        </w:rPr>
        <w:t>.</w:t>
      </w:r>
      <w:r w:rsidR="00671893" w:rsidRPr="007322DD">
        <w:rPr>
          <w:rFonts w:eastAsia="MinionPro-Regular" w:cs="Arial"/>
          <w:szCs w:val="18"/>
        </w:rPr>
        <w:t xml:space="preserve"> </w:t>
      </w:r>
      <w:r w:rsidR="00917A2B" w:rsidRPr="007322DD">
        <w:rPr>
          <w:rFonts w:cs="Arial"/>
          <w:szCs w:val="18"/>
        </w:rPr>
        <w:t>To measure extractives, 60 ml of acetone per 1 g of dried biomass sample was used and heated to 90 °C for 2 h. The difference in weight before and after the extraction process is the amount of extractive present in the sample.</w:t>
      </w:r>
      <w:r w:rsidR="000D53F1" w:rsidRPr="007322DD">
        <w:rPr>
          <w:rFonts w:cs="Arial"/>
          <w:szCs w:val="18"/>
        </w:rPr>
        <w:t xml:space="preserve"> </w:t>
      </w:r>
      <w:r w:rsidR="00B95D4D" w:rsidRPr="007322DD">
        <w:rPr>
          <w:rFonts w:eastAsia="MinionPro-Regular" w:cs="Arial"/>
          <w:szCs w:val="18"/>
        </w:rPr>
        <w:t>To obtain hemicellulose content, 1</w:t>
      </w:r>
      <w:r w:rsidR="00DA34AC" w:rsidRPr="007322DD">
        <w:rPr>
          <w:rFonts w:eastAsia="MinionPro-Regular" w:cs="Arial"/>
          <w:szCs w:val="18"/>
        </w:rPr>
        <w:t xml:space="preserve"> </w:t>
      </w:r>
      <w:r w:rsidR="00B95D4D" w:rsidRPr="007322DD">
        <w:rPr>
          <w:rFonts w:eastAsia="MinionPro-Regular" w:cs="Arial"/>
          <w:szCs w:val="18"/>
        </w:rPr>
        <w:t>g of biomass is boiled in 150</w:t>
      </w:r>
      <w:r w:rsidR="00DA34AC" w:rsidRPr="007322DD">
        <w:rPr>
          <w:rFonts w:eastAsia="MinionPro-Regular" w:cs="Arial"/>
          <w:szCs w:val="18"/>
        </w:rPr>
        <w:t xml:space="preserve"> </w:t>
      </w:r>
      <w:r w:rsidR="00B95D4D" w:rsidRPr="007322DD">
        <w:rPr>
          <w:rFonts w:eastAsia="MinionPro-Regular" w:cs="Arial"/>
          <w:szCs w:val="18"/>
        </w:rPr>
        <w:t xml:space="preserve">mL </w:t>
      </w:r>
      <w:r w:rsidR="00A608DF" w:rsidRPr="007322DD">
        <w:rPr>
          <w:rFonts w:eastAsia="MinionPro-Regular" w:cs="Arial"/>
          <w:szCs w:val="18"/>
        </w:rPr>
        <w:t>of 500</w:t>
      </w:r>
      <w:r w:rsidR="00434BD4" w:rsidRPr="007322DD">
        <w:rPr>
          <w:rFonts w:eastAsia="MinionPro-Regular" w:cs="Arial"/>
          <w:szCs w:val="18"/>
        </w:rPr>
        <w:t xml:space="preserve"> mol/m</w:t>
      </w:r>
      <w:r w:rsidR="00C52EE3" w:rsidRPr="007322DD">
        <w:rPr>
          <w:rFonts w:eastAsia="MinionPro-Regular" w:cs="Arial"/>
          <w:szCs w:val="18"/>
          <w:vertAlign w:val="superscript"/>
        </w:rPr>
        <w:t>3</w:t>
      </w:r>
      <w:r w:rsidR="00C52EE3" w:rsidRPr="007322DD">
        <w:rPr>
          <w:rFonts w:eastAsia="MinionPro-Regular" w:cs="Arial"/>
          <w:szCs w:val="18"/>
        </w:rPr>
        <w:t xml:space="preserve"> sodium</w:t>
      </w:r>
      <w:r w:rsidR="00800F26" w:rsidRPr="007322DD">
        <w:rPr>
          <w:rFonts w:eastAsia="MinionPro-Regular" w:cs="Arial"/>
          <w:szCs w:val="18"/>
        </w:rPr>
        <w:t xml:space="preserve"> hydroxide (</w:t>
      </w:r>
      <w:r w:rsidR="00B95D4D" w:rsidRPr="007322DD">
        <w:rPr>
          <w:rFonts w:eastAsia="MinionPro-Regular" w:cs="Arial"/>
          <w:szCs w:val="18"/>
        </w:rPr>
        <w:t>NaOH</w:t>
      </w:r>
      <w:r w:rsidR="00800F26" w:rsidRPr="007322DD">
        <w:rPr>
          <w:rFonts w:eastAsia="MinionPro-Regular" w:cs="Arial"/>
          <w:szCs w:val="18"/>
        </w:rPr>
        <w:t>)</w:t>
      </w:r>
      <w:r w:rsidR="00B95D4D" w:rsidRPr="007322DD">
        <w:rPr>
          <w:rFonts w:eastAsia="MinionPro-Regular" w:cs="Arial"/>
          <w:szCs w:val="18"/>
        </w:rPr>
        <w:t xml:space="preserve"> solution for 3.5 h, filtered and washed until neutral pH, and dried at 105 °C.</w:t>
      </w:r>
      <w:r w:rsidR="004F743C" w:rsidRPr="007322DD">
        <w:rPr>
          <w:rFonts w:eastAsia="MinionPro-Regular" w:cs="Arial"/>
          <w:szCs w:val="18"/>
        </w:rPr>
        <w:t xml:space="preserve"> The difference in weight is the hemicellulose content (%w/w).</w:t>
      </w:r>
      <w:r w:rsidR="00B95D4D" w:rsidRPr="007322DD">
        <w:rPr>
          <w:rFonts w:eastAsia="MinionPro-Regular" w:cs="Arial"/>
          <w:szCs w:val="18"/>
        </w:rPr>
        <w:t xml:space="preserve"> To determine lignin content, biomass is treated with</w:t>
      </w:r>
      <w:r w:rsidR="004F743C" w:rsidRPr="007322DD">
        <w:rPr>
          <w:rFonts w:eastAsia="MinionPro-Regular" w:cs="Arial"/>
          <w:szCs w:val="18"/>
        </w:rPr>
        <w:t xml:space="preserve"> 72 %</w:t>
      </w:r>
      <w:r w:rsidR="00B95D4D" w:rsidRPr="007322DD">
        <w:rPr>
          <w:rFonts w:eastAsia="MinionPro-Regular" w:cs="Arial"/>
          <w:szCs w:val="18"/>
        </w:rPr>
        <w:t xml:space="preserve"> </w:t>
      </w:r>
      <w:r w:rsidR="00800F26" w:rsidRPr="007322DD">
        <w:rPr>
          <w:rFonts w:eastAsia="MinionPro-Regular" w:cs="Arial"/>
          <w:szCs w:val="18"/>
        </w:rPr>
        <w:t>su</w:t>
      </w:r>
      <w:r w:rsidR="00F272CE" w:rsidRPr="007322DD">
        <w:rPr>
          <w:rFonts w:eastAsia="MinionPro-Regular" w:cs="Arial"/>
          <w:szCs w:val="18"/>
        </w:rPr>
        <w:t>lf</w:t>
      </w:r>
      <w:r w:rsidR="00800F26" w:rsidRPr="007322DD">
        <w:rPr>
          <w:rFonts w:eastAsia="MinionPro-Regular" w:cs="Arial"/>
          <w:szCs w:val="18"/>
        </w:rPr>
        <w:t>uric acid (</w:t>
      </w:r>
      <w:r w:rsidR="00B95D4D" w:rsidRPr="007322DD">
        <w:rPr>
          <w:rFonts w:eastAsia="MinionPro-Regular" w:cs="Arial"/>
          <w:szCs w:val="18"/>
        </w:rPr>
        <w:t>H</w:t>
      </w:r>
      <w:r w:rsidR="00B95D4D" w:rsidRPr="007322DD">
        <w:rPr>
          <w:rFonts w:eastAsia="MinionPro-Regular" w:cs="Arial"/>
          <w:szCs w:val="18"/>
          <w:vertAlign w:val="subscript"/>
        </w:rPr>
        <w:t>2</w:t>
      </w:r>
      <w:r w:rsidR="00B95D4D" w:rsidRPr="007322DD">
        <w:rPr>
          <w:rFonts w:eastAsia="MinionPro-Regular" w:cs="Arial"/>
          <w:szCs w:val="18"/>
        </w:rPr>
        <w:t>SO</w:t>
      </w:r>
      <w:r w:rsidR="00B95D4D" w:rsidRPr="007322DD">
        <w:rPr>
          <w:rFonts w:eastAsia="MinionPro-Regular" w:cs="Arial"/>
          <w:szCs w:val="18"/>
          <w:vertAlign w:val="subscript"/>
        </w:rPr>
        <w:t>4</w:t>
      </w:r>
      <w:r w:rsidR="00800F26" w:rsidRPr="007322DD">
        <w:rPr>
          <w:rFonts w:eastAsia="MinionPro-Regular" w:cs="Arial"/>
          <w:szCs w:val="18"/>
        </w:rPr>
        <w:t>)</w:t>
      </w:r>
      <w:r w:rsidR="00B95D4D" w:rsidRPr="007322DD">
        <w:rPr>
          <w:rFonts w:eastAsia="MinionPro-Regular" w:cs="Arial"/>
          <w:szCs w:val="18"/>
        </w:rPr>
        <w:t xml:space="preserve"> and autoclaved. </w:t>
      </w:r>
      <w:r w:rsidR="004A5451" w:rsidRPr="00917A2B">
        <w:rPr>
          <w:rFonts w:eastAsia="MinionPro-Regular" w:cs="Arial"/>
          <w:szCs w:val="18"/>
        </w:rPr>
        <w:t xml:space="preserve">The </w:t>
      </w:r>
      <w:r w:rsidR="00F97F12" w:rsidRPr="00917A2B">
        <w:rPr>
          <w:rFonts w:eastAsia="MinionPro-Regular" w:cs="Arial"/>
          <w:szCs w:val="18"/>
        </w:rPr>
        <w:t>hydrolysates</w:t>
      </w:r>
      <w:r w:rsidR="004A5451" w:rsidRPr="007322DD">
        <w:rPr>
          <w:rFonts w:eastAsia="MinionPro-Regular" w:cs="Arial"/>
          <w:szCs w:val="18"/>
        </w:rPr>
        <w:t xml:space="preserve"> are filtered and dried to determine </w:t>
      </w:r>
      <w:r w:rsidR="003E3915">
        <w:rPr>
          <w:rFonts w:eastAsia="MinionPro-Regular" w:cs="Arial"/>
          <w:szCs w:val="18"/>
        </w:rPr>
        <w:t>acid-insoluble</w:t>
      </w:r>
      <w:r w:rsidR="004A5451" w:rsidRPr="007322DD">
        <w:rPr>
          <w:rFonts w:eastAsia="MinionPro-Regular" w:cs="Arial"/>
          <w:szCs w:val="18"/>
        </w:rPr>
        <w:t xml:space="preserve"> lignin. </w:t>
      </w:r>
      <w:r w:rsidR="003E3915">
        <w:rPr>
          <w:rFonts w:eastAsia="MinionPro-Regular" w:cs="Arial"/>
          <w:szCs w:val="18"/>
        </w:rPr>
        <w:t>Acid-soluble</w:t>
      </w:r>
      <w:r w:rsidR="004A5451" w:rsidRPr="007322DD">
        <w:rPr>
          <w:rFonts w:eastAsia="MinionPro-Regular" w:cs="Arial"/>
          <w:szCs w:val="18"/>
        </w:rPr>
        <w:t xml:space="preserve"> lignin is measured at 320 nm absorbance. </w:t>
      </w:r>
      <w:r w:rsidR="00B95D4D" w:rsidRPr="007322DD">
        <w:rPr>
          <w:rFonts w:eastAsia="MinionPro-Regular" w:cs="Arial"/>
          <w:szCs w:val="18"/>
        </w:rPr>
        <w:t>Acid insoluble and soluble lignin are measured and added to calculate the total lignin content. Cellulose</w:t>
      </w:r>
      <w:r w:rsidR="00B95D4D" w:rsidRPr="00917A2B">
        <w:rPr>
          <w:rFonts w:eastAsia="MinionPro-Regular" w:cs="Arial"/>
          <w:szCs w:val="18"/>
        </w:rPr>
        <w:t xml:space="preserve"> content is estimated by subtracting extractives, hemicellulose, lignin, ash, and other components from the total biomass weight.</w:t>
      </w:r>
    </w:p>
    <w:p w14:paraId="1A0A3D21" w14:textId="44A9619C" w:rsidR="00AB48A8" w:rsidRDefault="004C4FA0" w:rsidP="00FE6245">
      <w:pPr>
        <w:pStyle w:val="CETheadingx"/>
      </w:pPr>
      <w:r>
        <w:t>2.</w:t>
      </w:r>
      <w:r w:rsidR="00B07159">
        <w:t>2</w:t>
      </w:r>
      <w:r>
        <w:t>.</w:t>
      </w:r>
      <w:r w:rsidR="004E258C">
        <w:t>3</w:t>
      </w:r>
      <w:r>
        <w:t xml:space="preserve"> </w:t>
      </w:r>
      <w:r w:rsidR="00AB48A8">
        <w:t>Higher Heating value (HHV) and lower heating value (LHV)</w:t>
      </w:r>
    </w:p>
    <w:p w14:paraId="12AE21B1" w14:textId="5256A88A" w:rsidR="00AB48A8" w:rsidRPr="00AB48A8" w:rsidRDefault="00AB48A8" w:rsidP="00FE6245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  <w:lang w:val="en-GB"/>
        </w:rPr>
      </w:pPr>
      <w:bookmarkStart w:id="10" w:name="_Hlk153181238"/>
      <w:r w:rsidRPr="00AB48A8">
        <w:rPr>
          <w:rFonts w:ascii="Arial" w:eastAsia="MinionPro-Regular" w:hAnsi="Arial"/>
          <w:sz w:val="18"/>
          <w:lang w:val="en-GB"/>
        </w:rPr>
        <w:t xml:space="preserve">A CAL3k-F bomb calorimeter was used to determine the heating value of </w:t>
      </w:r>
      <w:r w:rsidR="004C60A4">
        <w:rPr>
          <w:rFonts w:ascii="Arial" w:eastAsia="MinionPro-Regular" w:hAnsi="Arial"/>
          <w:sz w:val="18"/>
          <w:lang w:val="en-GB"/>
        </w:rPr>
        <w:t>VG</w:t>
      </w:r>
      <w:r w:rsidRPr="00AB48A8">
        <w:rPr>
          <w:rFonts w:ascii="Arial" w:eastAsia="MinionPro-Regular" w:hAnsi="Arial"/>
          <w:sz w:val="18"/>
          <w:lang w:val="en-GB"/>
        </w:rPr>
        <w:t xml:space="preserve">. The analyses were performed in triplicate and yielded </w:t>
      </w:r>
      <w:bookmarkEnd w:id="10"/>
      <w:r w:rsidRPr="00AB48A8">
        <w:rPr>
          <w:rFonts w:ascii="Arial" w:eastAsia="MinionPro-Regular" w:hAnsi="Arial"/>
          <w:sz w:val="18"/>
          <w:lang w:val="en-GB"/>
        </w:rPr>
        <w:t xml:space="preserve">average values. Using the results of the ultimate analysis, the models </w:t>
      </w:r>
      <w:r w:rsidR="00A36370">
        <w:rPr>
          <w:rFonts w:ascii="Arial" w:eastAsia="MinionPro-Regular" w:hAnsi="Arial"/>
          <w:sz w:val="18"/>
          <w:lang w:val="en-GB"/>
        </w:rPr>
        <w:t>re</w:t>
      </w:r>
      <w:r w:rsidR="00170DAA">
        <w:rPr>
          <w:rFonts w:ascii="Arial" w:eastAsia="MinionPro-Regular" w:hAnsi="Arial"/>
          <w:sz w:val="18"/>
          <w:lang w:val="en-GB"/>
        </w:rPr>
        <w:t xml:space="preserve">ported </w:t>
      </w:r>
      <w:r w:rsidR="0031771D">
        <w:rPr>
          <w:rFonts w:ascii="Arial" w:eastAsia="MinionPro-Regular" w:hAnsi="Arial"/>
          <w:sz w:val="18"/>
          <w:lang w:val="en-GB"/>
        </w:rPr>
        <w:t>by</w:t>
      </w:r>
      <w:r w:rsidRPr="00AB48A8">
        <w:rPr>
          <w:rFonts w:ascii="Arial" w:eastAsia="MinionPro-Regular" w:hAnsi="Arial"/>
          <w:sz w:val="18"/>
          <w:lang w:val="en-GB"/>
        </w:rPr>
        <w:t xml:space="preserve"> </w:t>
      </w:r>
      <w:r w:rsidRPr="00AB48A8">
        <w:rPr>
          <w:rFonts w:ascii="Arial" w:eastAsia="MinionPro-Regular" w:hAnsi="Arial"/>
          <w:sz w:val="18"/>
          <w:lang w:val="en-GB"/>
        </w:rPr>
        <w:fldChar w:fldCharType="begin"/>
      </w:r>
      <w:r w:rsidR="00934874">
        <w:rPr>
          <w:rFonts w:ascii="Arial" w:eastAsia="MinionPro-Regular" w:hAnsi="Arial"/>
          <w:sz w:val="18"/>
          <w:lang w:val="en-GB"/>
        </w:rPr>
        <w:instrText xml:space="preserve"> ADDIN EN.CITE &lt;EndNote&gt;&lt;Cite AuthorYear="1"&gt;&lt;Author&gt;Basu&lt;/Author&gt;&lt;Year&gt;2010&lt;/Year&gt;&lt;RecNum&gt;30&lt;/RecNum&gt;&lt;DisplayText&gt;Basu (2010)&lt;/DisplayText&gt;&lt;record&gt;&lt;rec-number&gt;30&lt;/rec-number&gt;&lt;foreign-keys&gt;&lt;key app="EN" db-id="92vex0xzgrxaw9eesdspevsar9rrfa5ae2dz" timestamp="1702242049"&gt;30&lt;/key&gt;&lt;/foreign-keys&gt;&lt;ref-type name="Book"&gt;6&lt;/ref-type&gt;&lt;contributors&gt;&lt;authors&gt;&lt;author&gt;Basu, Prabir&lt;/author&gt;&lt;/authors&gt;&lt;/contributors&gt;&lt;titles&gt;&lt;title&gt;Biomass gasification and pyrolysis: practical design and theory&lt;/title&gt;&lt;/titles&gt;&lt;dates&gt;&lt;year&gt;2010&lt;/year&gt;&lt;/dates&gt;&lt;publisher&gt;Academic press&lt;/publisher&gt;&lt;isbn&gt;0080961622&lt;/isbn&gt;&lt;urls&gt;&lt;/urls&gt;&lt;/record&gt;&lt;/Cite&gt;&lt;/EndNote&gt;</w:instrText>
      </w:r>
      <w:r w:rsidRPr="00AB48A8">
        <w:rPr>
          <w:rFonts w:ascii="Arial" w:eastAsia="MinionPro-Regular" w:hAnsi="Arial"/>
          <w:sz w:val="18"/>
          <w:lang w:val="en-GB"/>
        </w:rPr>
        <w:fldChar w:fldCharType="separate"/>
      </w:r>
      <w:r w:rsidR="00A62458">
        <w:rPr>
          <w:rFonts w:ascii="Arial" w:eastAsia="MinionPro-Regular" w:hAnsi="Arial"/>
          <w:noProof/>
          <w:sz w:val="18"/>
          <w:lang w:val="en-GB"/>
        </w:rPr>
        <w:t>T</w:t>
      </w:r>
      <w:r w:rsidR="008C2EB8">
        <w:rPr>
          <w:rFonts w:ascii="Arial" w:eastAsia="MinionPro-Regular" w:hAnsi="Arial"/>
          <w:noProof/>
          <w:sz w:val="18"/>
          <w:lang w:val="en-GB"/>
        </w:rPr>
        <w:t xml:space="preserve">hakur </w:t>
      </w:r>
      <w:r w:rsidR="00B77409">
        <w:rPr>
          <w:rFonts w:ascii="Arial" w:eastAsia="MinionPro-Regular" w:hAnsi="Arial"/>
          <w:noProof/>
          <w:sz w:val="18"/>
          <w:lang w:val="en-GB"/>
        </w:rPr>
        <w:lastRenderedPageBreak/>
        <w:t>et al</w:t>
      </w:r>
      <w:r w:rsidR="00EC7D4A">
        <w:rPr>
          <w:rFonts w:ascii="Arial" w:eastAsia="MinionPro-Regular" w:hAnsi="Arial"/>
          <w:noProof/>
          <w:sz w:val="18"/>
          <w:lang w:val="en-GB"/>
        </w:rPr>
        <w:t>.</w:t>
      </w:r>
      <w:r w:rsidR="00B77409">
        <w:rPr>
          <w:rFonts w:ascii="Arial" w:eastAsia="MinionPro-Regular" w:hAnsi="Arial"/>
          <w:noProof/>
          <w:sz w:val="18"/>
          <w:lang w:val="en-GB"/>
        </w:rPr>
        <w:t>,</w:t>
      </w:r>
      <w:r w:rsidR="00934874">
        <w:rPr>
          <w:rFonts w:ascii="Arial" w:eastAsia="MinionPro-Regular" w:hAnsi="Arial"/>
          <w:noProof/>
          <w:sz w:val="18"/>
          <w:lang w:val="en-GB"/>
        </w:rPr>
        <w:t xml:space="preserve"> </w:t>
      </w:r>
      <w:r w:rsidR="00EC7D4A">
        <w:rPr>
          <w:rFonts w:ascii="Arial" w:eastAsia="MinionPro-Regular" w:hAnsi="Arial"/>
          <w:noProof/>
          <w:sz w:val="18"/>
          <w:lang w:val="en-GB"/>
        </w:rPr>
        <w:t>(2017</w:t>
      </w:r>
      <w:r w:rsidR="00934874">
        <w:rPr>
          <w:rFonts w:ascii="Arial" w:eastAsia="MinionPro-Regular" w:hAnsi="Arial"/>
          <w:sz w:val="18"/>
          <w:lang w:val="en-GB"/>
        </w:rPr>
        <w:t>)</w:t>
      </w:r>
      <w:r w:rsidRPr="00AB48A8">
        <w:rPr>
          <w:rFonts w:ascii="Arial" w:eastAsia="MinionPro-Regular" w:hAnsi="Arial"/>
          <w:sz w:val="18"/>
          <w:lang w:val="en-GB"/>
        </w:rPr>
        <w:fldChar w:fldCharType="end"/>
      </w:r>
      <w:r w:rsidRPr="00AB48A8">
        <w:rPr>
          <w:rFonts w:ascii="Arial" w:eastAsia="MinionPro-Regular" w:hAnsi="Arial"/>
          <w:sz w:val="18"/>
          <w:lang w:val="en-GB"/>
        </w:rPr>
        <w:t xml:space="preserve"> were used to forecast the higher heating value (HHV) and lower heating value (LHV) of the biomass theoretically using eq. (8) and (9). The hea</w:t>
      </w:r>
      <w:r w:rsidR="004C60A4">
        <w:rPr>
          <w:rFonts w:ascii="Arial" w:eastAsia="MinionPro-Regular" w:hAnsi="Arial"/>
          <w:sz w:val="18"/>
          <w:lang w:val="en-GB"/>
        </w:rPr>
        <w:t>ting</w:t>
      </w:r>
      <w:r w:rsidRPr="00AB48A8">
        <w:rPr>
          <w:rFonts w:ascii="Arial" w:eastAsia="MinionPro-Regular" w:hAnsi="Arial"/>
          <w:sz w:val="18"/>
          <w:lang w:val="en-GB"/>
        </w:rPr>
        <w:t xml:space="preserve"> value was calculated in MJ/kg.</w:t>
      </w:r>
    </w:p>
    <w:p w14:paraId="3D4F355A" w14:textId="77777777" w:rsidR="00AB48A8" w:rsidRDefault="00AB48A8" w:rsidP="00AB48A8">
      <w:pPr>
        <w:pStyle w:val="Els-body-text"/>
        <w:ind w:firstLine="0"/>
      </w:pPr>
    </w:p>
    <w:p w14:paraId="22BEA46D" w14:textId="796C64B5" w:rsidR="00AB48A8" w:rsidRPr="00202CEC" w:rsidRDefault="00AB48A8" w:rsidP="00AB48A8">
      <w:pPr>
        <w:autoSpaceDE w:val="0"/>
        <w:autoSpaceDN w:val="0"/>
        <w:adjustRightInd w:val="0"/>
        <w:rPr>
          <w:rFonts w:eastAsia="MinionPro-Regular"/>
          <w:iCs/>
          <w:color w:val="000000"/>
        </w:rPr>
      </w:pPr>
      <m:oMath>
        <m:r>
          <m:rPr>
            <m:sty m:val="p"/>
          </m:rPr>
          <w:rPr>
            <w:rFonts w:ascii="Cambria Math" w:eastAsia="MinionPro-Regular" w:hAnsi="Cambria Math" w:cs="Cambria Math"/>
            <w:color w:val="000000"/>
          </w:rPr>
          <m:t xml:space="preserve">HHV </m:t>
        </m:r>
        <m:d>
          <m:dPr>
            <m:ctrlPr>
              <w:rPr>
                <w:rFonts w:ascii="Cambria Math" w:eastAsia="MinionPro-Regular" w:hAnsi="Cambria Math" w:cs="Cambria Math"/>
                <w:color w:val="000000"/>
              </w:rPr>
            </m:ctrlPr>
          </m:dPr>
          <m:e>
            <m:f>
              <m:fPr>
                <m:ctrlPr>
                  <w:rPr>
                    <w:rFonts w:ascii="Cambria Math" w:eastAsia="MinionPro-Regular" w:hAnsi="Cambria Math" w:cs="Cambria Math"/>
                    <w:color w:val="000000"/>
                  </w:rPr>
                </m:ctrlPr>
              </m:fPr>
              <m:num>
                <m:r>
                  <w:rPr>
                    <w:rFonts w:ascii="Cambria Math" w:eastAsia="MinionPro-Regular" w:hAnsi="Cambria Math" w:cs="Cambria Math"/>
                    <w:color w:val="000000"/>
                  </w:rPr>
                  <m:t>MJ</m:t>
                </m:r>
              </m:num>
              <m:den>
                <m:r>
                  <w:rPr>
                    <w:rFonts w:ascii="Cambria Math" w:eastAsia="MinionPro-Regular" w:hAnsi="Cambria Math" w:cs="Cambria Math"/>
                    <w:color w:val="000000"/>
                  </w:rPr>
                  <m:t>kg</m:t>
                </m:r>
              </m:den>
            </m:f>
          </m:e>
        </m:d>
        <m:r>
          <m:rPr>
            <m:sty m:val="p"/>
          </m:rPr>
          <w:rPr>
            <w:rFonts w:ascii="Cambria Math" w:eastAsia="MinionPro-Regular" w:hAnsi="Cambria Math" w:cs="Cambria Math"/>
            <w:color w:val="000000"/>
          </w:rPr>
          <m:t xml:space="preserve">=0.341C+1.323H+0.0685-0.0153A-0.1194 </m:t>
        </m:r>
        <m:d>
          <m:dPr>
            <m:ctrlPr>
              <w:rPr>
                <w:rFonts w:ascii="Cambria Math" w:eastAsia="MinionPro-Regular" w:hAnsi="Cambria Math" w:cs="Cambria Math"/>
                <w:color w:val="000000"/>
              </w:rPr>
            </m:ctrlPr>
          </m:dPr>
          <m:e>
            <m:r>
              <m:rPr>
                <m:sty m:val="p"/>
              </m:rPr>
              <w:rPr>
                <w:rFonts w:ascii="Cambria Math" w:eastAsia="MinionPro-Regular" w:hAnsi="Cambria Math" w:cs="Cambria Math"/>
                <w:color w:val="000000"/>
              </w:rPr>
              <m:t>O+N</m:t>
            </m:r>
          </m:e>
        </m:d>
      </m:oMath>
      <w:r>
        <w:rPr>
          <w:rFonts w:eastAsia="MinionPro-Regular"/>
          <w:iCs/>
          <w:color w:val="000000"/>
        </w:rPr>
        <w:t xml:space="preserve">    </w:t>
      </w:r>
      <w:r>
        <w:rPr>
          <w:rFonts w:eastAsia="MinionPro-Regular"/>
          <w:iCs/>
          <w:color w:val="000000"/>
        </w:rPr>
        <w:tab/>
        <w:t xml:space="preserve">                  </w:t>
      </w:r>
      <w:r>
        <w:rPr>
          <w:rFonts w:eastAsia="MinionPro-Regular"/>
          <w:iCs/>
          <w:color w:val="000000"/>
        </w:rPr>
        <w:tab/>
        <w:t>(8)</w:t>
      </w:r>
    </w:p>
    <w:p w14:paraId="06B69E33" w14:textId="77777777" w:rsidR="00AB48A8" w:rsidRDefault="00AB48A8" w:rsidP="00AB48A8">
      <w:pPr>
        <w:pStyle w:val="Els-body-text"/>
      </w:pPr>
      <w:r>
        <w:t xml:space="preserve"> </w:t>
      </w:r>
    </w:p>
    <w:p w14:paraId="2B2AA8E1" w14:textId="2C896481" w:rsidR="00AB48A8" w:rsidRPr="00AB48A8" w:rsidRDefault="00AB48A8" w:rsidP="00AB48A8">
      <w:pPr>
        <w:autoSpaceDE w:val="0"/>
        <w:autoSpaceDN w:val="0"/>
        <w:adjustRightInd w:val="0"/>
        <w:rPr>
          <w:rFonts w:eastAsia="MinionPro-Regular"/>
          <w:iCs/>
          <w:color w:val="000000"/>
        </w:rPr>
      </w:pPr>
      <m:oMath>
        <m:r>
          <m:rPr>
            <m:sty m:val="p"/>
          </m:rPr>
          <w:rPr>
            <w:rFonts w:ascii="Cambria Math" w:eastAsia="MinionPro-Regular" w:hAnsi="Cambria Math" w:cs="Cambria Math"/>
            <w:color w:val="000000"/>
          </w:rPr>
          <m:t xml:space="preserve">LHV </m:t>
        </m:r>
        <m:d>
          <m:dPr>
            <m:ctrlPr>
              <w:rPr>
                <w:rFonts w:ascii="Cambria Math" w:eastAsia="MinionPro-Regular" w:hAnsi="Cambria Math" w:cs="Cambria Math"/>
                <w:color w:val="000000"/>
              </w:rPr>
            </m:ctrlPr>
          </m:dPr>
          <m:e>
            <m:f>
              <m:fPr>
                <m:ctrlPr>
                  <w:rPr>
                    <w:rFonts w:ascii="Cambria Math" w:eastAsia="MinionPro-Regular" w:hAnsi="Cambria Math" w:cs="Cambria Math"/>
                    <w:color w:val="000000"/>
                  </w:rPr>
                </m:ctrlPr>
              </m:fPr>
              <m:num>
                <m:r>
                  <w:rPr>
                    <w:rFonts w:ascii="Cambria Math" w:eastAsia="MinionPro-Regular" w:hAnsi="Cambria Math" w:cs="Cambria Math"/>
                    <w:color w:val="000000"/>
                  </w:rPr>
                  <m:t>MJ</m:t>
                </m:r>
              </m:num>
              <m:den>
                <m:r>
                  <w:rPr>
                    <w:rFonts w:ascii="Cambria Math" w:eastAsia="MinionPro-Regular" w:hAnsi="Cambria Math" w:cs="Cambria Math"/>
                    <w:color w:val="000000"/>
                  </w:rPr>
                  <m:t>kg</m:t>
                </m:r>
              </m:den>
            </m:f>
          </m:e>
        </m:d>
        <m:r>
          <m:rPr>
            <m:sty m:val="p"/>
          </m:rPr>
          <w:rPr>
            <w:rFonts w:ascii="Cambria Math" w:eastAsia="MinionPro-Regular" w:hAnsi="Cambria Math" w:cs="Cambria Math"/>
            <w:color w:val="000000"/>
          </w:rPr>
          <m:t>=HHV-</m:t>
        </m:r>
        <m:sSub>
          <m:sSubPr>
            <m:ctrlPr>
              <w:rPr>
                <w:rFonts w:ascii="Cambria Math" w:eastAsia="MinionPro-Regular" w:hAnsi="Cambria Math" w:cs="Cambria Math"/>
                <w:color w:val="000000"/>
              </w:rPr>
            </m:ctrlPr>
          </m:sSubPr>
          <m:e>
            <m:r>
              <w:rPr>
                <w:rFonts w:ascii="Cambria Math" w:eastAsia="MinionPro-Regular" w:hAnsi="Cambria Math" w:cs="Cambria Math"/>
                <w:color w:val="000000"/>
              </w:rPr>
              <m:t>H</m:t>
            </m:r>
          </m:e>
          <m:sub>
            <m:r>
              <w:rPr>
                <w:rFonts w:ascii="Cambria Math" w:eastAsia="MinionPro-Regular" w:hAnsi="Cambria Math" w:cs="Cambria Math"/>
                <w:color w:val="000000"/>
              </w:rPr>
              <m:t>g</m:t>
            </m:r>
          </m:sub>
        </m:sSub>
        <m:r>
          <w:rPr>
            <w:rFonts w:ascii="Cambria Math" w:eastAsia="MinionPro-Regular" w:hAnsi="Cambria Math" w:cs="Cambria Math"/>
            <w:color w:val="000000"/>
          </w:rPr>
          <m:t>(</m:t>
        </m:r>
        <m:f>
          <m:fPr>
            <m:ctrlPr>
              <w:rPr>
                <w:rFonts w:ascii="Cambria Math" w:eastAsia="MinionPro-Regular" w:hAnsi="Cambria Math" w:cs="Cambria Math"/>
                <w:i/>
                <w:color w:val="000000"/>
              </w:rPr>
            </m:ctrlPr>
          </m:fPr>
          <m:num>
            <m:r>
              <w:rPr>
                <w:rFonts w:ascii="Cambria Math" w:eastAsia="MinionPro-Regular" w:hAnsi="Cambria Math" w:cs="Cambria Math"/>
                <w:color w:val="000000"/>
              </w:rPr>
              <m:t>9H</m:t>
            </m:r>
          </m:num>
          <m:den>
            <m:r>
              <w:rPr>
                <w:rFonts w:ascii="Cambria Math" w:eastAsia="MinionPro-Regular" w:hAnsi="Cambria Math" w:cs="Cambria Math"/>
                <w:color w:val="000000"/>
              </w:rPr>
              <m:t>100</m:t>
            </m:r>
          </m:den>
        </m:f>
        <m:r>
          <w:rPr>
            <w:rFonts w:ascii="Cambria Math" w:eastAsia="MinionPro-Regular" w:hAnsi="Cambria Math" w:cs="Cambria Math"/>
            <w:color w:val="000000"/>
          </w:rPr>
          <m:t>+</m:t>
        </m:r>
        <m:f>
          <m:fPr>
            <m:ctrlPr>
              <w:rPr>
                <w:rFonts w:ascii="Cambria Math" w:eastAsia="MinionPro-Regular" w:hAnsi="Cambria Math" w:cs="Cambria Math"/>
                <w:i/>
                <w:color w:val="000000"/>
              </w:rPr>
            </m:ctrlPr>
          </m:fPr>
          <m:num>
            <m:r>
              <w:rPr>
                <w:rFonts w:ascii="Cambria Math" w:eastAsia="MinionPro-Regular" w:hAnsi="Cambria Math" w:cs="Cambria Math"/>
                <w:color w:val="000000"/>
              </w:rPr>
              <m:t>M</m:t>
            </m:r>
          </m:num>
          <m:den>
            <m:r>
              <w:rPr>
                <w:rFonts w:ascii="Cambria Math" w:eastAsia="MinionPro-Regular" w:hAnsi="Cambria Math" w:cs="Cambria Math"/>
                <w:color w:val="000000"/>
              </w:rPr>
              <m:t>100</m:t>
            </m:r>
          </m:den>
        </m:f>
        <m:r>
          <w:rPr>
            <w:rFonts w:ascii="Cambria Math" w:eastAsia="MinionPro-Regular" w:hAnsi="Cambria Math" w:cs="Cambria Math"/>
            <w:color w:val="000000"/>
          </w:rPr>
          <m:t>)</m:t>
        </m:r>
      </m:oMath>
      <w:r>
        <w:rPr>
          <w:rFonts w:eastAsia="MinionPro-Regular"/>
          <w:iCs/>
          <w:color w:val="000000"/>
        </w:rPr>
        <w:t xml:space="preserve">                         </w:t>
      </w:r>
      <w:r>
        <w:rPr>
          <w:rFonts w:eastAsia="MinionPro-Regular"/>
          <w:iCs/>
          <w:color w:val="000000"/>
        </w:rPr>
        <w:tab/>
      </w:r>
      <w:r>
        <w:rPr>
          <w:rFonts w:eastAsia="MinionPro-Regular"/>
          <w:iCs/>
          <w:color w:val="000000"/>
        </w:rPr>
        <w:tab/>
      </w:r>
      <w:r>
        <w:rPr>
          <w:rFonts w:eastAsia="MinionPro-Regular"/>
          <w:iCs/>
          <w:color w:val="000000"/>
        </w:rPr>
        <w:tab/>
        <w:t>(9)</w:t>
      </w:r>
      <w:r>
        <w:rPr>
          <w:rFonts w:eastAsia="MinionPro-Regular"/>
          <w:iCs/>
          <w:color w:val="000000"/>
        </w:rPr>
        <w:tab/>
        <w:t xml:space="preserve">                                      </w:t>
      </w:r>
    </w:p>
    <w:p w14:paraId="232A89F2" w14:textId="04DB87F9" w:rsidR="0031771D" w:rsidRPr="002E287C" w:rsidRDefault="002E287C" w:rsidP="00FE6245">
      <w:pPr>
        <w:pStyle w:val="CETheadingx"/>
      </w:pPr>
      <w:r w:rsidRPr="002E287C">
        <w:t>2.</w:t>
      </w:r>
      <w:r w:rsidR="00FB48EE">
        <w:t>3</w:t>
      </w:r>
      <w:r w:rsidR="008C5591" w:rsidRPr="002E287C">
        <w:t xml:space="preserve"> </w:t>
      </w:r>
      <w:r w:rsidR="0031771D" w:rsidRPr="002E287C">
        <w:t>Characterization methods</w:t>
      </w:r>
    </w:p>
    <w:p w14:paraId="40838F66" w14:textId="56677362" w:rsidR="0031771D" w:rsidRPr="00FE6245" w:rsidRDefault="0031771D" w:rsidP="00FE6245">
      <w:pPr>
        <w:pStyle w:val="CETheadingx"/>
        <w:rPr>
          <w:b w:val="0"/>
          <w:lang w:val="en-GB"/>
        </w:rPr>
      </w:pPr>
      <w:r w:rsidRPr="00FE6245">
        <w:rPr>
          <w:b w:val="0"/>
          <w:lang w:val="en-GB"/>
        </w:rPr>
        <w:t xml:space="preserve">The raw VG sample and mechanically treated samples were </w:t>
      </w:r>
      <w:proofErr w:type="spellStart"/>
      <w:r w:rsidRPr="00FE6245">
        <w:rPr>
          <w:b w:val="0"/>
          <w:lang w:val="en-GB"/>
        </w:rPr>
        <w:t>analyzed</w:t>
      </w:r>
      <w:proofErr w:type="spellEnd"/>
      <w:r w:rsidRPr="00FE6245">
        <w:rPr>
          <w:b w:val="0"/>
          <w:lang w:val="en-GB"/>
        </w:rPr>
        <w:t xml:space="preserve"> using FTIR spectroscopy and SEM to identify the functional groups and </w:t>
      </w:r>
      <w:proofErr w:type="spellStart"/>
      <w:r w:rsidRPr="00FE6245">
        <w:rPr>
          <w:b w:val="0"/>
          <w:lang w:val="en-GB"/>
        </w:rPr>
        <w:t>analyze</w:t>
      </w:r>
      <w:proofErr w:type="spellEnd"/>
      <w:r w:rsidRPr="00FE6245">
        <w:rPr>
          <w:b w:val="0"/>
          <w:lang w:val="en-GB"/>
        </w:rPr>
        <w:t xml:space="preserve"> the morphology, respectively.</w:t>
      </w:r>
    </w:p>
    <w:p w14:paraId="5B541C42" w14:textId="07371D15" w:rsidR="00AB48A8" w:rsidRPr="007A5085" w:rsidRDefault="00CF7311" w:rsidP="008D6D6D">
      <w:pPr>
        <w:pStyle w:val="CETHeading1"/>
        <w:numPr>
          <w:ilvl w:val="0"/>
          <w:numId w:val="0"/>
        </w:numPr>
        <w:rPr>
          <w:rFonts w:eastAsia="MinionPro-Regular"/>
          <w:sz w:val="18"/>
        </w:rPr>
      </w:pPr>
      <w:r w:rsidRPr="007A5085">
        <w:rPr>
          <w:rFonts w:eastAsia="MinionPro-Regular"/>
          <w:sz w:val="18"/>
        </w:rPr>
        <w:t>2.</w:t>
      </w:r>
      <w:r w:rsidR="00FB48EE">
        <w:rPr>
          <w:rFonts w:eastAsia="MinionPro-Regular"/>
          <w:sz w:val="18"/>
        </w:rPr>
        <w:t>3</w:t>
      </w:r>
      <w:r w:rsidR="00DA4C93">
        <w:rPr>
          <w:rFonts w:eastAsia="MinionPro-Regular"/>
          <w:sz w:val="18"/>
        </w:rPr>
        <w:t>.1</w:t>
      </w:r>
      <w:r w:rsidR="0031771D" w:rsidRPr="007A5085">
        <w:rPr>
          <w:rFonts w:eastAsia="MinionPro-Regular"/>
          <w:sz w:val="18"/>
        </w:rPr>
        <w:t xml:space="preserve"> </w:t>
      </w:r>
      <w:r w:rsidR="00AB48A8" w:rsidRPr="007A5085">
        <w:rPr>
          <w:rFonts w:eastAsia="MinionPro-Regular"/>
          <w:sz w:val="18"/>
        </w:rPr>
        <w:t xml:space="preserve">Fourier transform infrared </w:t>
      </w:r>
      <w:r w:rsidR="00AB48A8" w:rsidRPr="00935F53">
        <w:rPr>
          <w:sz w:val="18"/>
          <w:szCs w:val="18"/>
        </w:rPr>
        <w:t>spectroscopy</w:t>
      </w:r>
      <w:r w:rsidR="00AB48A8" w:rsidRPr="007A5085">
        <w:rPr>
          <w:rFonts w:eastAsia="MinionPro-Regular"/>
          <w:sz w:val="18"/>
        </w:rPr>
        <w:t xml:space="preserve"> (FTIR) </w:t>
      </w:r>
      <w:r w:rsidR="0031771D" w:rsidRPr="007A5085">
        <w:rPr>
          <w:rFonts w:eastAsia="MinionPro-Regular"/>
          <w:sz w:val="18"/>
        </w:rPr>
        <w:t>analysis</w:t>
      </w:r>
      <w:r w:rsidR="000656CA" w:rsidRPr="007A5085">
        <w:rPr>
          <w:rFonts w:eastAsia="MinionPro-Regular"/>
          <w:sz w:val="18"/>
        </w:rPr>
        <w:t>.</w:t>
      </w:r>
      <w:r w:rsidR="0031771D" w:rsidRPr="007A5085">
        <w:rPr>
          <w:rFonts w:eastAsia="MinionPro-Regular"/>
          <w:sz w:val="18"/>
        </w:rPr>
        <w:t xml:space="preserve"> </w:t>
      </w:r>
    </w:p>
    <w:p w14:paraId="445A7EFA" w14:textId="44CC5ACD" w:rsidR="0031771D" w:rsidRDefault="00AB48A8" w:rsidP="007A5085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  <w:bookmarkStart w:id="11" w:name="_Hlk153006912"/>
      <w:r w:rsidRPr="00AB48A8">
        <w:rPr>
          <w:rFonts w:ascii="Arial" w:eastAsia="MinionPro-Regular" w:hAnsi="Arial"/>
          <w:sz w:val="18"/>
        </w:rPr>
        <w:t xml:space="preserve">The </w:t>
      </w:r>
      <w:bookmarkEnd w:id="11"/>
      <w:r w:rsidRPr="00AB48A8">
        <w:rPr>
          <w:rFonts w:ascii="Arial" w:eastAsia="MinionPro-Regular" w:hAnsi="Arial"/>
          <w:sz w:val="18"/>
        </w:rPr>
        <w:t xml:space="preserve">Perkin Elmer FTIR spectrum </w:t>
      </w:r>
      <w:proofErr w:type="gramStart"/>
      <w:r w:rsidRPr="00AB48A8">
        <w:rPr>
          <w:rFonts w:ascii="Arial" w:eastAsia="MinionPro-Regular" w:hAnsi="Arial"/>
          <w:sz w:val="18"/>
        </w:rPr>
        <w:t>was utilized</w:t>
      </w:r>
      <w:proofErr w:type="gramEnd"/>
      <w:r w:rsidRPr="00AB48A8">
        <w:rPr>
          <w:rFonts w:ascii="Arial" w:eastAsia="MinionPro-Regular" w:hAnsi="Arial"/>
          <w:sz w:val="18"/>
        </w:rPr>
        <w:t xml:space="preserve"> in this study. The samples </w:t>
      </w:r>
      <w:proofErr w:type="gramStart"/>
      <w:r w:rsidRPr="00AB48A8">
        <w:rPr>
          <w:rFonts w:ascii="Arial" w:eastAsia="MinionPro-Regular" w:hAnsi="Arial"/>
          <w:sz w:val="18"/>
        </w:rPr>
        <w:t>were pressed</w:t>
      </w:r>
      <w:proofErr w:type="gramEnd"/>
      <w:r w:rsidRPr="00AB48A8">
        <w:rPr>
          <w:rFonts w:ascii="Arial" w:eastAsia="MinionPro-Regular" w:hAnsi="Arial"/>
          <w:sz w:val="18"/>
        </w:rPr>
        <w:t xml:space="preserve"> onto a disc and scanned over a range of 600-4000 cm</w:t>
      </w:r>
      <w:r w:rsidRPr="003A6B5C">
        <w:rPr>
          <w:rFonts w:ascii="Arial" w:eastAsia="MinionPro-Regular" w:hAnsi="Arial"/>
          <w:sz w:val="18"/>
          <w:vertAlign w:val="superscript"/>
        </w:rPr>
        <w:t>-1</w:t>
      </w:r>
      <w:r w:rsidRPr="00AB48A8">
        <w:rPr>
          <w:rFonts w:ascii="Arial" w:eastAsia="MinionPro-Regular" w:hAnsi="Arial"/>
          <w:sz w:val="18"/>
        </w:rPr>
        <w:t xml:space="preserve"> with a resolution of 4 cm</w:t>
      </w:r>
      <w:r w:rsidRPr="003A6B5C">
        <w:rPr>
          <w:rFonts w:ascii="Arial" w:eastAsia="MinionPro-Regular" w:hAnsi="Arial"/>
          <w:sz w:val="18"/>
          <w:vertAlign w:val="superscript"/>
        </w:rPr>
        <w:t>-1</w:t>
      </w:r>
      <w:r w:rsidRPr="00AB48A8">
        <w:rPr>
          <w:rFonts w:ascii="Arial" w:eastAsia="MinionPro-Regular" w:hAnsi="Arial"/>
          <w:sz w:val="18"/>
        </w:rPr>
        <w:t>. The</w:t>
      </w:r>
      <w:r w:rsidR="00B72F24">
        <w:rPr>
          <w:rFonts w:ascii="Arial" w:eastAsia="MinionPro-Regular" w:hAnsi="Arial"/>
          <w:sz w:val="18"/>
        </w:rPr>
        <w:t xml:space="preserve"> spectrum </w:t>
      </w:r>
      <w:proofErr w:type="gramStart"/>
      <w:r w:rsidR="00B72F24">
        <w:rPr>
          <w:rFonts w:ascii="Arial" w:eastAsia="MinionPro-Regular" w:hAnsi="Arial"/>
          <w:sz w:val="18"/>
        </w:rPr>
        <w:t>was then recorded</w:t>
      </w:r>
      <w:proofErr w:type="gramEnd"/>
      <w:r w:rsidR="00B72F24">
        <w:rPr>
          <w:rFonts w:ascii="Arial" w:eastAsia="MinionPro-Regular" w:hAnsi="Arial"/>
          <w:sz w:val="18"/>
        </w:rPr>
        <w:t>.</w:t>
      </w:r>
      <w:r w:rsidRPr="00AB48A8">
        <w:rPr>
          <w:rFonts w:ascii="Arial" w:eastAsia="MinionPro-Regular" w:hAnsi="Arial"/>
          <w:sz w:val="18"/>
        </w:rPr>
        <w:t xml:space="preserve"> </w:t>
      </w:r>
    </w:p>
    <w:p w14:paraId="71AAB431" w14:textId="77777777" w:rsidR="0031771D" w:rsidRDefault="0031771D" w:rsidP="00AB48A8">
      <w:pPr>
        <w:pStyle w:val="Els-body-text"/>
        <w:ind w:firstLine="0"/>
        <w:rPr>
          <w:rFonts w:ascii="Arial" w:eastAsia="MinionPro-Regular" w:hAnsi="Arial"/>
          <w:sz w:val="18"/>
        </w:rPr>
      </w:pPr>
    </w:p>
    <w:p w14:paraId="7539D775" w14:textId="48F968FF" w:rsidR="0031771D" w:rsidRPr="00A8467B" w:rsidRDefault="0031771D" w:rsidP="00AB48A8">
      <w:pPr>
        <w:pStyle w:val="Els-body-text"/>
        <w:ind w:firstLine="0"/>
        <w:rPr>
          <w:rFonts w:ascii="Arial" w:eastAsia="MinionPro-Regular" w:hAnsi="Arial" w:cs="Arial"/>
          <w:b/>
          <w:sz w:val="18"/>
          <w:szCs w:val="18"/>
        </w:rPr>
      </w:pPr>
      <w:r w:rsidRPr="00A8467B">
        <w:rPr>
          <w:rFonts w:ascii="Arial" w:eastAsia="MinionPro-Regular" w:hAnsi="Arial" w:cs="Arial"/>
          <w:b/>
          <w:sz w:val="18"/>
          <w:szCs w:val="18"/>
        </w:rPr>
        <w:t>2.</w:t>
      </w:r>
      <w:r w:rsidR="00FB48EE">
        <w:rPr>
          <w:rFonts w:ascii="Arial" w:eastAsia="MinionPro-Regular" w:hAnsi="Arial" w:cs="Arial"/>
          <w:b/>
          <w:sz w:val="18"/>
          <w:szCs w:val="18"/>
        </w:rPr>
        <w:t>3</w:t>
      </w:r>
      <w:r w:rsidRPr="00313870">
        <w:rPr>
          <w:rFonts w:ascii="Arial" w:eastAsia="MinionPro-Regular" w:hAnsi="Arial" w:cs="Arial"/>
          <w:b/>
          <w:sz w:val="18"/>
          <w:szCs w:val="18"/>
        </w:rPr>
        <w:t>.2</w:t>
      </w:r>
      <w:r w:rsidRPr="00404177">
        <w:rPr>
          <w:rFonts w:ascii="Arial" w:hAnsi="Arial" w:cs="Arial"/>
          <w:b/>
          <w:sz w:val="18"/>
          <w:szCs w:val="18"/>
        </w:rPr>
        <w:t xml:space="preserve"> Scanning electron microscopy (SEM) analysis.</w:t>
      </w:r>
    </w:p>
    <w:p w14:paraId="5A0CE550" w14:textId="77777777" w:rsidR="00A8467B" w:rsidRDefault="00A8467B" w:rsidP="004F0F6A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67E90A2F" w14:textId="1EFC331D" w:rsidR="00AB48A8" w:rsidRPr="00AB48A8" w:rsidRDefault="0031771D" w:rsidP="004F0F6A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  <w:lang w:val="en-GB"/>
        </w:rPr>
      </w:pPr>
      <w:r>
        <w:rPr>
          <w:rFonts w:ascii="Arial" w:eastAsia="MinionPro-Regular" w:hAnsi="Arial"/>
          <w:sz w:val="18"/>
        </w:rPr>
        <w:t xml:space="preserve">The </w:t>
      </w:r>
      <w:r w:rsidR="00AB48A8" w:rsidRPr="00AB48A8">
        <w:rPr>
          <w:rFonts w:ascii="Arial" w:eastAsia="MinionPro-Regular" w:hAnsi="Arial"/>
          <w:sz w:val="18"/>
        </w:rPr>
        <w:t xml:space="preserve">SEM </w:t>
      </w:r>
      <w:r>
        <w:rPr>
          <w:rFonts w:ascii="Arial" w:eastAsia="MinionPro-Regular" w:hAnsi="Arial"/>
          <w:sz w:val="18"/>
        </w:rPr>
        <w:t xml:space="preserve">micrographs </w:t>
      </w:r>
      <w:proofErr w:type="gramStart"/>
      <w:r>
        <w:rPr>
          <w:rFonts w:ascii="Arial" w:eastAsia="MinionPro-Regular" w:hAnsi="Arial"/>
          <w:sz w:val="18"/>
        </w:rPr>
        <w:t>were</w:t>
      </w:r>
      <w:r w:rsidR="00AB48A8" w:rsidRPr="00AB48A8">
        <w:rPr>
          <w:rFonts w:ascii="Arial" w:eastAsia="MinionPro-Regular" w:hAnsi="Arial"/>
          <w:sz w:val="18"/>
        </w:rPr>
        <w:t xml:space="preserve"> generated</w:t>
      </w:r>
      <w:proofErr w:type="gramEnd"/>
      <w:r w:rsidR="00AB48A8" w:rsidRPr="00AB48A8">
        <w:rPr>
          <w:rFonts w:ascii="Arial" w:eastAsia="MinionPro-Regular" w:hAnsi="Arial"/>
          <w:sz w:val="18"/>
        </w:rPr>
        <w:t xml:space="preserve"> through the </w:t>
      </w:r>
      <w:r w:rsidR="0084183F">
        <w:rPr>
          <w:rFonts w:ascii="Arial" w:eastAsia="MinionPro-Regular" w:hAnsi="Arial"/>
          <w:sz w:val="18"/>
        </w:rPr>
        <w:t>JEOL</w:t>
      </w:r>
      <w:r>
        <w:rPr>
          <w:rFonts w:ascii="Arial" w:eastAsia="MinionPro-Regular" w:hAnsi="Arial"/>
          <w:sz w:val="18"/>
        </w:rPr>
        <w:t xml:space="preserve"> </w:t>
      </w:r>
      <w:r w:rsidR="00AB48A8" w:rsidRPr="00AB48A8">
        <w:rPr>
          <w:rFonts w:ascii="Arial" w:eastAsia="MinionPro-Regular" w:hAnsi="Arial"/>
          <w:sz w:val="18"/>
        </w:rPr>
        <w:t xml:space="preserve">JSM-IT300 </w:t>
      </w:r>
      <w:r>
        <w:rPr>
          <w:rFonts w:ascii="Arial" w:eastAsia="MinionPro-Regular" w:hAnsi="Arial"/>
          <w:sz w:val="18"/>
        </w:rPr>
        <w:t xml:space="preserve">at </w:t>
      </w:r>
      <w:r w:rsidR="00AB48A8" w:rsidRPr="00AB48A8">
        <w:rPr>
          <w:rFonts w:ascii="Arial" w:eastAsia="MinionPro-Regular" w:hAnsi="Arial"/>
          <w:sz w:val="18"/>
        </w:rPr>
        <w:t xml:space="preserve">a voltage of 20.0 </w:t>
      </w:r>
      <w:proofErr w:type="spellStart"/>
      <w:r w:rsidR="00AB48A8" w:rsidRPr="00AB48A8">
        <w:rPr>
          <w:rFonts w:ascii="Arial" w:eastAsia="MinionPro-Regular" w:hAnsi="Arial"/>
          <w:sz w:val="18"/>
        </w:rPr>
        <w:t>Kv</w:t>
      </w:r>
      <w:proofErr w:type="spellEnd"/>
      <w:r w:rsidR="00AB48A8" w:rsidRPr="00AB48A8">
        <w:rPr>
          <w:rFonts w:ascii="Arial" w:eastAsia="MinionPro-Regular" w:hAnsi="Arial"/>
          <w:sz w:val="18"/>
        </w:rPr>
        <w:t xml:space="preserve">. </w:t>
      </w:r>
      <w:r w:rsidR="00AB48A8" w:rsidRPr="00AB48A8">
        <w:rPr>
          <w:rFonts w:ascii="Arial" w:eastAsia="MinionPro-Regular" w:hAnsi="Arial"/>
          <w:sz w:val="18"/>
          <w:lang w:val="en-GB"/>
        </w:rPr>
        <w:t xml:space="preserve">To prepare the sample for SEM, it was coated with carbon using the </w:t>
      </w:r>
      <w:r w:rsidR="00B72F24">
        <w:rPr>
          <w:rFonts w:ascii="Arial" w:eastAsia="MinionPro-Regular" w:hAnsi="Arial"/>
          <w:sz w:val="18"/>
          <w:lang w:val="en-GB"/>
        </w:rPr>
        <w:t xml:space="preserve">coating machine </w:t>
      </w:r>
      <w:r w:rsidR="00AB48A8" w:rsidRPr="00AB48A8">
        <w:rPr>
          <w:rFonts w:ascii="Arial" w:eastAsia="MinionPro-Regular" w:hAnsi="Arial"/>
          <w:sz w:val="18"/>
          <w:lang w:val="en-GB"/>
        </w:rPr>
        <w:t>Quorum model with plate number 1</w:t>
      </w:r>
      <w:r w:rsidR="00B72F24">
        <w:rPr>
          <w:rFonts w:ascii="Arial" w:eastAsia="MinionPro-Regular" w:hAnsi="Arial"/>
          <w:sz w:val="18"/>
          <w:lang w:val="en-GB"/>
        </w:rPr>
        <w:t xml:space="preserve"> to minimize sample charging and enhance visibility</w:t>
      </w:r>
      <w:r w:rsidR="00AB48A8" w:rsidRPr="00AB48A8">
        <w:rPr>
          <w:rFonts w:ascii="Arial" w:eastAsia="MinionPro-Regular" w:hAnsi="Arial"/>
          <w:sz w:val="18"/>
          <w:lang w:val="en-GB"/>
        </w:rPr>
        <w:t xml:space="preserve">. </w:t>
      </w:r>
    </w:p>
    <w:p w14:paraId="2FDFE010" w14:textId="7E38EBB0" w:rsidR="00AB48A8" w:rsidRPr="00866659" w:rsidRDefault="00AB48A8" w:rsidP="00AB48A8">
      <w:pPr>
        <w:pStyle w:val="CETHeading1"/>
        <w:tabs>
          <w:tab w:val="right" w:pos="7100"/>
        </w:tabs>
        <w:jc w:val="both"/>
        <w:rPr>
          <w:lang w:val="en-GB"/>
        </w:rPr>
      </w:pPr>
      <w:r>
        <w:rPr>
          <w:lang w:val="en-GB"/>
        </w:rPr>
        <w:t>Results and discussions</w:t>
      </w:r>
    </w:p>
    <w:p w14:paraId="7FA049EB" w14:textId="5AA4CBA4" w:rsidR="00892FD9" w:rsidRDefault="003721B7" w:rsidP="00892FD9">
      <w:pPr>
        <w:pStyle w:val="CETheadingx"/>
      </w:pPr>
      <w:r w:rsidRPr="0081034B">
        <w:t xml:space="preserve">3.1 </w:t>
      </w:r>
      <w:r w:rsidR="00B72F24">
        <w:t>Analytical results (</w:t>
      </w:r>
      <w:r w:rsidR="009B0240">
        <w:t>p</w:t>
      </w:r>
      <w:r w:rsidR="00AB48A8">
        <w:t>roximate analysis, ultimate and heating value analysis</w:t>
      </w:r>
      <w:r w:rsidR="00B72F24">
        <w:t>)</w:t>
      </w:r>
      <w:bookmarkStart w:id="12" w:name="_Hlk153235287"/>
    </w:p>
    <w:p w14:paraId="02884CEB" w14:textId="36FC1202" w:rsidR="00B34AF1" w:rsidRDefault="00892FD9" w:rsidP="00DA4C93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  <w:r w:rsidRPr="00DE2935">
        <w:rPr>
          <w:rFonts w:ascii="Arial" w:eastAsia="MinionPro-Regular" w:hAnsi="Arial"/>
          <w:sz w:val="18"/>
        </w:rPr>
        <w:t xml:space="preserve">This study compared the characteristics of VG with other biomass like </w:t>
      </w:r>
      <w:r w:rsidR="003B23CE" w:rsidRPr="00DE2935">
        <w:rPr>
          <w:rFonts w:ascii="Arial" w:eastAsia="MinionPro-Regular" w:hAnsi="Arial"/>
          <w:sz w:val="18"/>
        </w:rPr>
        <w:t>Napier</w:t>
      </w:r>
      <w:r w:rsidR="00F335F0" w:rsidRPr="00DE2935">
        <w:rPr>
          <w:rFonts w:ascii="Arial" w:eastAsia="MinionPro-Regular" w:hAnsi="Arial"/>
          <w:sz w:val="18"/>
        </w:rPr>
        <w:t xml:space="preserve"> grass (</w:t>
      </w:r>
      <w:r w:rsidRPr="00DE2935">
        <w:rPr>
          <w:rFonts w:ascii="Arial" w:eastAsia="MinionPro-Regular" w:hAnsi="Arial"/>
          <w:sz w:val="18"/>
        </w:rPr>
        <w:t>N</w:t>
      </w:r>
      <w:r w:rsidR="00F335F0" w:rsidRPr="00DE2935">
        <w:rPr>
          <w:rFonts w:ascii="Arial" w:eastAsia="MinionPro-Regular" w:hAnsi="Arial"/>
          <w:sz w:val="18"/>
        </w:rPr>
        <w:t>G)</w:t>
      </w:r>
      <w:r w:rsidRPr="00DE2935">
        <w:rPr>
          <w:rFonts w:ascii="Arial" w:eastAsia="MinionPro-Regular" w:hAnsi="Arial"/>
          <w:sz w:val="18"/>
        </w:rPr>
        <w:t xml:space="preserve">, </w:t>
      </w:r>
      <w:r w:rsidR="00F335F0" w:rsidRPr="00DE2935">
        <w:rPr>
          <w:rFonts w:ascii="Arial" w:eastAsia="MinionPro-Regular" w:hAnsi="Arial"/>
          <w:sz w:val="18"/>
        </w:rPr>
        <w:t>cow dung (</w:t>
      </w:r>
      <w:r w:rsidRPr="00DE2935">
        <w:rPr>
          <w:rFonts w:ascii="Arial" w:eastAsia="MinionPro-Regular" w:hAnsi="Arial"/>
          <w:sz w:val="18"/>
        </w:rPr>
        <w:t>CD</w:t>
      </w:r>
      <w:r w:rsidR="00F335F0" w:rsidRPr="00DE2935">
        <w:rPr>
          <w:rFonts w:ascii="Arial" w:eastAsia="MinionPro-Regular" w:hAnsi="Arial"/>
          <w:sz w:val="18"/>
        </w:rPr>
        <w:t>)</w:t>
      </w:r>
      <w:r w:rsidRPr="00DE2935">
        <w:rPr>
          <w:rFonts w:ascii="Arial" w:eastAsia="MinionPro-Regular" w:hAnsi="Arial"/>
          <w:sz w:val="18"/>
        </w:rPr>
        <w:t xml:space="preserve">, and </w:t>
      </w:r>
      <w:r w:rsidR="00F335F0" w:rsidRPr="00DE2935">
        <w:rPr>
          <w:rFonts w:ascii="Arial" w:eastAsia="MinionPro-Regular" w:hAnsi="Arial"/>
          <w:sz w:val="18"/>
        </w:rPr>
        <w:t xml:space="preserve">sugar cane </w:t>
      </w:r>
      <w:r w:rsidR="00793743" w:rsidRPr="00DE2935">
        <w:rPr>
          <w:rFonts w:ascii="Arial" w:eastAsia="MinionPro-Regular" w:hAnsi="Arial"/>
          <w:sz w:val="18"/>
        </w:rPr>
        <w:t>bagasse</w:t>
      </w:r>
      <w:r w:rsidR="00F335F0" w:rsidRPr="00DE2935">
        <w:rPr>
          <w:rFonts w:ascii="Arial" w:eastAsia="MinionPro-Regular" w:hAnsi="Arial"/>
          <w:sz w:val="18"/>
        </w:rPr>
        <w:t xml:space="preserve"> (</w:t>
      </w:r>
      <w:r w:rsidRPr="00DE2935">
        <w:rPr>
          <w:rFonts w:ascii="Arial" w:eastAsia="MinionPro-Regular" w:hAnsi="Arial"/>
          <w:sz w:val="18"/>
        </w:rPr>
        <w:t>SCB</w:t>
      </w:r>
      <w:r w:rsidR="00F335F0" w:rsidRPr="00DE2935">
        <w:rPr>
          <w:rFonts w:ascii="Arial" w:eastAsia="MinionPro-Regular" w:hAnsi="Arial"/>
          <w:sz w:val="18"/>
        </w:rPr>
        <w:t>)</w:t>
      </w:r>
      <w:r w:rsidRPr="00DE2935">
        <w:rPr>
          <w:rFonts w:ascii="Arial" w:eastAsia="MinionPro-Regular" w:hAnsi="Arial"/>
          <w:sz w:val="18"/>
        </w:rPr>
        <w:t xml:space="preserve">. It </w:t>
      </w:r>
      <w:r w:rsidR="008E5BC1" w:rsidRPr="00DE2935">
        <w:rPr>
          <w:rFonts w:ascii="Arial" w:eastAsia="MinionPro-Regular" w:hAnsi="Arial"/>
          <w:sz w:val="18"/>
        </w:rPr>
        <w:t>focused on</w:t>
      </w:r>
      <w:r w:rsidRPr="00DE2935">
        <w:rPr>
          <w:rFonts w:ascii="Arial" w:eastAsia="MinionPro-Regular" w:hAnsi="Arial"/>
          <w:sz w:val="18"/>
        </w:rPr>
        <w:t xml:space="preserve"> the </w:t>
      </w:r>
      <w:r w:rsidR="008E5BC1" w:rsidRPr="00DE2935">
        <w:rPr>
          <w:rFonts w:ascii="Arial" w:eastAsia="MinionPro-Regular" w:hAnsi="Arial"/>
          <w:sz w:val="18"/>
        </w:rPr>
        <w:t xml:space="preserve">proximate, ultimate, </w:t>
      </w:r>
      <w:r w:rsidRPr="00DE2935">
        <w:rPr>
          <w:rFonts w:ascii="Arial" w:eastAsia="MinionPro-Regular" w:hAnsi="Arial"/>
          <w:sz w:val="18"/>
        </w:rPr>
        <w:t>lignocellulosic characteristics, HHV, and LHV</w:t>
      </w:r>
      <w:r w:rsidR="00E125D5" w:rsidRPr="00DE2935">
        <w:rPr>
          <w:rFonts w:ascii="Arial" w:eastAsia="MinionPro-Regular" w:hAnsi="Arial"/>
          <w:sz w:val="18"/>
        </w:rPr>
        <w:t xml:space="preserve"> analysis</w:t>
      </w:r>
      <w:r w:rsidRPr="00DE2935">
        <w:rPr>
          <w:rFonts w:ascii="Arial" w:eastAsia="MinionPro-Regular" w:hAnsi="Arial"/>
          <w:sz w:val="18"/>
        </w:rPr>
        <w:t>.</w:t>
      </w:r>
      <w:r w:rsidR="00E61855" w:rsidRPr="00DE2935">
        <w:rPr>
          <w:rFonts w:ascii="Arial" w:eastAsia="MinionPro-Regular" w:hAnsi="Arial"/>
          <w:sz w:val="18"/>
        </w:rPr>
        <w:t xml:space="preserve"> </w:t>
      </w:r>
      <w:r w:rsidR="00AB48A8" w:rsidRPr="00DE2935">
        <w:rPr>
          <w:rFonts w:ascii="Arial" w:eastAsia="MinionPro-Regular" w:hAnsi="Arial"/>
          <w:sz w:val="18"/>
        </w:rPr>
        <w:t xml:space="preserve">Table </w:t>
      </w:r>
      <w:r w:rsidR="00DB575C" w:rsidRPr="00DE2935">
        <w:rPr>
          <w:rFonts w:ascii="Arial" w:eastAsia="MinionPro-Regular" w:hAnsi="Arial"/>
          <w:sz w:val="18"/>
        </w:rPr>
        <w:t xml:space="preserve">1 </w:t>
      </w:r>
      <w:r w:rsidR="00AB48A8" w:rsidRPr="00DE2935">
        <w:rPr>
          <w:rFonts w:ascii="Arial" w:eastAsia="MinionPro-Regular" w:hAnsi="Arial"/>
          <w:sz w:val="18"/>
        </w:rPr>
        <w:t xml:space="preserve">summarizes the results of the </w:t>
      </w:r>
      <w:r w:rsidR="007050CC" w:rsidRPr="00DE2935">
        <w:rPr>
          <w:rFonts w:ascii="Arial" w:eastAsia="MinionPro-Regular" w:hAnsi="Arial"/>
          <w:sz w:val="18"/>
        </w:rPr>
        <w:t xml:space="preserve">physiochemical </w:t>
      </w:r>
      <w:r w:rsidR="0071770E" w:rsidRPr="00DE2935">
        <w:rPr>
          <w:rFonts w:ascii="Arial" w:eastAsia="MinionPro-Regular" w:hAnsi="Arial"/>
          <w:sz w:val="18"/>
        </w:rPr>
        <w:t>characteristics of the biomasses</w:t>
      </w:r>
      <w:bookmarkEnd w:id="12"/>
      <w:r w:rsidR="00ED0C12" w:rsidRPr="00DE2935">
        <w:rPr>
          <w:rFonts w:ascii="Arial" w:eastAsia="MinionPro-Regular" w:hAnsi="Arial"/>
          <w:sz w:val="18"/>
        </w:rPr>
        <w:t>.</w:t>
      </w:r>
    </w:p>
    <w:p w14:paraId="1DD9D941" w14:textId="77777777" w:rsidR="00B34AF1" w:rsidRPr="00B57B36" w:rsidRDefault="00B34AF1" w:rsidP="00B34AF1">
      <w:pPr>
        <w:pStyle w:val="CETTabletitle"/>
      </w:pPr>
      <w:r w:rsidRPr="00B57B36">
        <w:t xml:space="preserve">Table </w:t>
      </w:r>
      <w:r>
        <w:t>1</w:t>
      </w:r>
      <w:r w:rsidRPr="00B57B36">
        <w:t xml:space="preserve">: </w:t>
      </w:r>
      <w:r w:rsidRPr="00EF1F3C">
        <w:t>Physiochemical characteristics of VG</w:t>
      </w:r>
      <w:r>
        <w:t>, NG, CD and SCB</w:t>
      </w:r>
    </w:p>
    <w:tbl>
      <w:tblPr>
        <w:tblW w:w="0" w:type="auto"/>
        <w:tblBorders>
          <w:top w:val="single" w:sz="12" w:space="0" w:color="008000"/>
          <w:bottom w:val="single" w:sz="12" w:space="0" w:color="008000"/>
        </w:tblBorders>
        <w:shd w:val="clear" w:color="auto" w:fill="FFFFFF"/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2809"/>
        <w:gridCol w:w="935"/>
        <w:gridCol w:w="1218"/>
        <w:gridCol w:w="1134"/>
        <w:gridCol w:w="992"/>
      </w:tblGrid>
      <w:tr w:rsidR="00B34AF1" w:rsidRPr="00B57B36" w14:paraId="56A30EB4" w14:textId="77777777">
        <w:trPr>
          <w:trHeight w:val="257"/>
        </w:trPr>
        <w:tc>
          <w:tcPr>
            <w:tcW w:w="2809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49704C15" w14:textId="77777777" w:rsidR="00B34AF1" w:rsidRPr="00B57B36" w:rsidRDefault="00B34AF1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Biomass characteristics</w:t>
            </w:r>
            <w:r w:rsidRPr="00B57B36">
              <w:rPr>
                <w:lang w:val="en-GB"/>
              </w:rPr>
              <w:t xml:space="preserve"> </w:t>
            </w:r>
          </w:p>
        </w:tc>
        <w:tc>
          <w:tcPr>
            <w:tcW w:w="935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7423A7AE" w14:textId="5A4CA524" w:rsidR="00B34AF1" w:rsidRPr="00B57B36" w:rsidRDefault="00B34AF1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VG</w:t>
            </w:r>
            <w:r w:rsidR="00536351">
              <w:rPr>
                <w:lang w:val="en-GB"/>
              </w:rPr>
              <w:t xml:space="preserve"> </w:t>
            </w:r>
          </w:p>
        </w:tc>
        <w:tc>
          <w:tcPr>
            <w:tcW w:w="1218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16E4A730" w14:textId="031AD0C9" w:rsidR="00B34AF1" w:rsidRPr="00B57B36" w:rsidRDefault="00B34AF1">
            <w:pPr>
              <w:pStyle w:val="CETBodytext"/>
              <w:rPr>
                <w:lang w:val="en-GB"/>
              </w:rPr>
            </w:pPr>
            <w:proofErr w:type="spellStart"/>
            <w:proofErr w:type="gramStart"/>
            <w:r>
              <w:rPr>
                <w:lang w:val="en-GB"/>
              </w:rPr>
              <w:t>N</w:t>
            </w:r>
            <w:r w:rsidR="0042128C">
              <w:rPr>
                <w:lang w:val="en-GB"/>
              </w:rPr>
              <w:t>G</w:t>
            </w:r>
            <w:r w:rsidR="0042128C" w:rsidRPr="0042128C">
              <w:rPr>
                <w:vertAlign w:val="superscript"/>
                <w:lang w:val="en-GB"/>
              </w:rPr>
              <w:t>a,b</w:t>
            </w:r>
            <w:proofErr w:type="spellEnd"/>
            <w:proofErr w:type="gramEnd"/>
          </w:p>
        </w:tc>
        <w:tc>
          <w:tcPr>
            <w:tcW w:w="1134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5CEEA258" w14:textId="06D364FF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proofErr w:type="spellStart"/>
            <w:proofErr w:type="gramStart"/>
            <w:r>
              <w:rPr>
                <w:rFonts w:cs="Arial"/>
                <w:szCs w:val="18"/>
                <w:lang w:val="en-GB"/>
              </w:rPr>
              <w:t>CD</w:t>
            </w:r>
            <w:r w:rsidR="00E3314E" w:rsidRPr="00E3314E">
              <w:rPr>
                <w:rFonts w:cs="Arial"/>
                <w:szCs w:val="18"/>
                <w:vertAlign w:val="superscript"/>
                <w:lang w:val="en-GB"/>
              </w:rPr>
              <w:t>c,d</w:t>
            </w:r>
            <w:proofErr w:type="spellEnd"/>
            <w:proofErr w:type="gramEnd"/>
          </w:p>
        </w:tc>
        <w:tc>
          <w:tcPr>
            <w:tcW w:w="992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49D6F5DD" w14:textId="58B49AC1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proofErr w:type="spellStart"/>
            <w:r>
              <w:rPr>
                <w:rFonts w:cs="Arial"/>
                <w:szCs w:val="18"/>
                <w:lang w:val="en-GB"/>
              </w:rPr>
              <w:t>SCB</w:t>
            </w:r>
            <w:r w:rsidR="00992382" w:rsidRPr="00992382">
              <w:rPr>
                <w:rFonts w:cs="Arial"/>
                <w:szCs w:val="18"/>
                <w:vertAlign w:val="superscript"/>
                <w:lang w:val="en-GB"/>
              </w:rPr>
              <w:t>e</w:t>
            </w:r>
            <w:proofErr w:type="spellEnd"/>
          </w:p>
        </w:tc>
      </w:tr>
      <w:tr w:rsidR="00B34AF1" w:rsidRPr="00B57B36" w14:paraId="711F88DA" w14:textId="77777777">
        <w:trPr>
          <w:trHeight w:val="243"/>
        </w:trPr>
        <w:tc>
          <w:tcPr>
            <w:tcW w:w="2809" w:type="dxa"/>
            <w:shd w:val="clear" w:color="auto" w:fill="FFFFFF"/>
          </w:tcPr>
          <w:p w14:paraId="4877ED0D" w14:textId="77777777" w:rsidR="00B34AF1" w:rsidRPr="00D573A1" w:rsidRDefault="00B34AF1">
            <w:pPr>
              <w:pStyle w:val="CETBodytext"/>
              <w:rPr>
                <w:u w:val="single"/>
                <w:lang w:val="en-GB"/>
              </w:rPr>
            </w:pPr>
            <w:r w:rsidRPr="00D573A1">
              <w:rPr>
                <w:u w:val="single"/>
                <w:lang w:val="en-GB"/>
              </w:rPr>
              <w:t>Proximate analysis (dry basis)</w:t>
            </w:r>
            <w:r>
              <w:rPr>
                <w:u w:val="single"/>
                <w:lang w:val="en-GB"/>
              </w:rPr>
              <w:t xml:space="preserve"> [%]</w:t>
            </w:r>
          </w:p>
        </w:tc>
        <w:tc>
          <w:tcPr>
            <w:tcW w:w="935" w:type="dxa"/>
            <w:shd w:val="clear" w:color="auto" w:fill="FFFFFF"/>
          </w:tcPr>
          <w:p w14:paraId="3BCDE783" w14:textId="77777777" w:rsidR="00B34AF1" w:rsidRPr="00B57B36" w:rsidRDefault="00B34AF1">
            <w:pPr>
              <w:pStyle w:val="CETBodytext"/>
              <w:rPr>
                <w:lang w:val="en-GB"/>
              </w:rPr>
            </w:pPr>
          </w:p>
        </w:tc>
        <w:tc>
          <w:tcPr>
            <w:tcW w:w="1218" w:type="dxa"/>
            <w:shd w:val="clear" w:color="auto" w:fill="FFFFFF"/>
          </w:tcPr>
          <w:p w14:paraId="6537539F" w14:textId="77777777" w:rsidR="00B34AF1" w:rsidRPr="00B57B36" w:rsidRDefault="00B34AF1">
            <w:pPr>
              <w:pStyle w:val="CETBodytext"/>
              <w:rPr>
                <w:lang w:val="en-GB"/>
              </w:rPr>
            </w:pPr>
          </w:p>
        </w:tc>
        <w:tc>
          <w:tcPr>
            <w:tcW w:w="1134" w:type="dxa"/>
            <w:shd w:val="clear" w:color="auto" w:fill="FFFFFF"/>
          </w:tcPr>
          <w:p w14:paraId="168FDC19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  <w:tc>
          <w:tcPr>
            <w:tcW w:w="992" w:type="dxa"/>
            <w:shd w:val="clear" w:color="auto" w:fill="FFFFFF"/>
          </w:tcPr>
          <w:p w14:paraId="27FB5CB0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</w:tr>
      <w:tr w:rsidR="00B34AF1" w:rsidRPr="00B57B36" w14:paraId="0DB52D10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61D206E2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 xml:space="preserve">Moisture content </w:t>
            </w:r>
          </w:p>
        </w:tc>
        <w:tc>
          <w:tcPr>
            <w:tcW w:w="935" w:type="dxa"/>
            <w:shd w:val="clear" w:color="auto" w:fill="FFFFFF"/>
          </w:tcPr>
          <w:p w14:paraId="515EF753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7.63</w:t>
            </w:r>
          </w:p>
        </w:tc>
        <w:tc>
          <w:tcPr>
            <w:tcW w:w="1218" w:type="dxa"/>
            <w:shd w:val="clear" w:color="auto" w:fill="FFFFFF"/>
          </w:tcPr>
          <w:p w14:paraId="43430238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4.5</w:t>
            </w:r>
          </w:p>
        </w:tc>
        <w:tc>
          <w:tcPr>
            <w:tcW w:w="1134" w:type="dxa"/>
            <w:shd w:val="clear" w:color="auto" w:fill="FFFFFF"/>
          </w:tcPr>
          <w:p w14:paraId="7CB8FABA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8.1</w:t>
            </w:r>
          </w:p>
        </w:tc>
        <w:tc>
          <w:tcPr>
            <w:tcW w:w="992" w:type="dxa"/>
            <w:shd w:val="clear" w:color="auto" w:fill="FFFFFF"/>
          </w:tcPr>
          <w:p w14:paraId="5F77B059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4.68</w:t>
            </w:r>
          </w:p>
        </w:tc>
      </w:tr>
      <w:tr w:rsidR="00B34AF1" w:rsidRPr="00B57B36" w14:paraId="28C05750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7A8E7369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 xml:space="preserve">Ash content </w:t>
            </w:r>
          </w:p>
        </w:tc>
        <w:tc>
          <w:tcPr>
            <w:tcW w:w="935" w:type="dxa"/>
            <w:shd w:val="clear" w:color="auto" w:fill="FFFFFF"/>
          </w:tcPr>
          <w:p w14:paraId="45EE709D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4.46</w:t>
            </w:r>
          </w:p>
        </w:tc>
        <w:tc>
          <w:tcPr>
            <w:tcW w:w="1218" w:type="dxa"/>
            <w:shd w:val="clear" w:color="auto" w:fill="FFFFFF"/>
          </w:tcPr>
          <w:p w14:paraId="67631F68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6.31</w:t>
            </w:r>
          </w:p>
        </w:tc>
        <w:tc>
          <w:tcPr>
            <w:tcW w:w="1134" w:type="dxa"/>
            <w:shd w:val="clear" w:color="auto" w:fill="FFFFFF"/>
          </w:tcPr>
          <w:p w14:paraId="60B8D9F5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4</w:t>
            </w:r>
          </w:p>
        </w:tc>
        <w:tc>
          <w:tcPr>
            <w:tcW w:w="992" w:type="dxa"/>
            <w:shd w:val="clear" w:color="auto" w:fill="FFFFFF"/>
          </w:tcPr>
          <w:p w14:paraId="2E8E6B8A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9.75</w:t>
            </w:r>
          </w:p>
        </w:tc>
      </w:tr>
      <w:tr w:rsidR="00B34AF1" w:rsidRPr="00B57B36" w14:paraId="69B38647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75E26B28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 xml:space="preserve">Volatile matter </w:t>
            </w:r>
          </w:p>
        </w:tc>
        <w:tc>
          <w:tcPr>
            <w:tcW w:w="935" w:type="dxa"/>
            <w:shd w:val="clear" w:color="auto" w:fill="FFFFFF"/>
          </w:tcPr>
          <w:p w14:paraId="0A35C83C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69.10</w:t>
            </w:r>
          </w:p>
        </w:tc>
        <w:tc>
          <w:tcPr>
            <w:tcW w:w="1218" w:type="dxa"/>
            <w:shd w:val="clear" w:color="auto" w:fill="FFFFFF"/>
          </w:tcPr>
          <w:p w14:paraId="4C4F4C16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85.52</w:t>
            </w:r>
          </w:p>
        </w:tc>
        <w:tc>
          <w:tcPr>
            <w:tcW w:w="1134" w:type="dxa"/>
            <w:shd w:val="clear" w:color="auto" w:fill="FFFFFF"/>
          </w:tcPr>
          <w:p w14:paraId="1926BADE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62.7</w:t>
            </w:r>
          </w:p>
        </w:tc>
        <w:tc>
          <w:tcPr>
            <w:tcW w:w="992" w:type="dxa"/>
            <w:shd w:val="clear" w:color="auto" w:fill="FFFFFF"/>
          </w:tcPr>
          <w:p w14:paraId="7DDB8613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79.30</w:t>
            </w:r>
          </w:p>
        </w:tc>
      </w:tr>
      <w:tr w:rsidR="00B34AF1" w:rsidRPr="00B57B36" w14:paraId="358A5213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273349E8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 xml:space="preserve">Fixed carbon </w:t>
            </w:r>
          </w:p>
        </w:tc>
        <w:tc>
          <w:tcPr>
            <w:tcW w:w="935" w:type="dxa"/>
            <w:shd w:val="clear" w:color="auto" w:fill="FFFFFF"/>
          </w:tcPr>
          <w:p w14:paraId="75A70346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8.81</w:t>
            </w:r>
          </w:p>
        </w:tc>
        <w:tc>
          <w:tcPr>
            <w:tcW w:w="1218" w:type="dxa"/>
            <w:shd w:val="clear" w:color="auto" w:fill="FFFFFF"/>
          </w:tcPr>
          <w:p w14:paraId="233584E6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8.17</w:t>
            </w:r>
          </w:p>
        </w:tc>
        <w:tc>
          <w:tcPr>
            <w:tcW w:w="1134" w:type="dxa"/>
            <w:shd w:val="clear" w:color="auto" w:fill="FFFFFF"/>
          </w:tcPr>
          <w:p w14:paraId="573837C1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5.2</w:t>
            </w:r>
          </w:p>
        </w:tc>
        <w:tc>
          <w:tcPr>
            <w:tcW w:w="992" w:type="dxa"/>
            <w:shd w:val="clear" w:color="auto" w:fill="FFFFFF"/>
          </w:tcPr>
          <w:p w14:paraId="22BFDCE7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0.95</w:t>
            </w:r>
          </w:p>
        </w:tc>
      </w:tr>
      <w:tr w:rsidR="00B34AF1" w:rsidRPr="00B57B36" w14:paraId="4C0D41E3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167B79AC" w14:textId="77777777" w:rsidR="00B34AF1" w:rsidRPr="00D573A1" w:rsidRDefault="00B34AF1">
            <w:pPr>
              <w:pStyle w:val="CETBodytext"/>
              <w:ind w:right="-1"/>
              <w:rPr>
                <w:rFonts w:cs="Arial"/>
                <w:szCs w:val="18"/>
                <w:u w:val="single"/>
                <w:lang w:val="en-GB"/>
              </w:rPr>
            </w:pPr>
            <w:r w:rsidRPr="00D573A1">
              <w:rPr>
                <w:rFonts w:cs="Arial"/>
                <w:szCs w:val="18"/>
                <w:u w:val="single"/>
                <w:lang w:val="en-GB"/>
              </w:rPr>
              <w:t>Ultimate analysis</w:t>
            </w:r>
          </w:p>
        </w:tc>
        <w:tc>
          <w:tcPr>
            <w:tcW w:w="935" w:type="dxa"/>
            <w:shd w:val="clear" w:color="auto" w:fill="FFFFFF"/>
          </w:tcPr>
          <w:p w14:paraId="19F77C00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  <w:tc>
          <w:tcPr>
            <w:tcW w:w="1218" w:type="dxa"/>
            <w:shd w:val="clear" w:color="auto" w:fill="FFFFFF"/>
          </w:tcPr>
          <w:p w14:paraId="465CCE89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/>
          </w:tcPr>
          <w:p w14:paraId="716C42FF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  <w:tc>
          <w:tcPr>
            <w:tcW w:w="992" w:type="dxa"/>
            <w:shd w:val="clear" w:color="auto" w:fill="FFFFFF"/>
          </w:tcPr>
          <w:p w14:paraId="615319AF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</w:tr>
      <w:tr w:rsidR="00B34AF1" w:rsidRPr="00B57B36" w14:paraId="38934F1E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33A59036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Carbon [%]</w:t>
            </w:r>
          </w:p>
        </w:tc>
        <w:tc>
          <w:tcPr>
            <w:tcW w:w="935" w:type="dxa"/>
            <w:shd w:val="clear" w:color="auto" w:fill="FFFFFF"/>
          </w:tcPr>
          <w:p w14:paraId="719A2CEC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43.69</w:t>
            </w:r>
          </w:p>
        </w:tc>
        <w:tc>
          <w:tcPr>
            <w:tcW w:w="1218" w:type="dxa"/>
            <w:shd w:val="clear" w:color="auto" w:fill="FFFFFF"/>
          </w:tcPr>
          <w:p w14:paraId="42BA5A9C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45.1</w:t>
            </w:r>
          </w:p>
        </w:tc>
        <w:tc>
          <w:tcPr>
            <w:tcW w:w="1134" w:type="dxa"/>
            <w:shd w:val="clear" w:color="auto" w:fill="FFFFFF"/>
          </w:tcPr>
          <w:p w14:paraId="0232FCB3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34.3</w:t>
            </w:r>
          </w:p>
        </w:tc>
        <w:tc>
          <w:tcPr>
            <w:tcW w:w="992" w:type="dxa"/>
            <w:shd w:val="clear" w:color="auto" w:fill="FFFFFF"/>
          </w:tcPr>
          <w:p w14:paraId="79151353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43.56</w:t>
            </w:r>
          </w:p>
        </w:tc>
      </w:tr>
      <w:tr w:rsidR="00B34AF1" w:rsidRPr="00B57B36" w14:paraId="3F2F2B6B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064EF4F7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Hydrogen [%]</w:t>
            </w:r>
          </w:p>
        </w:tc>
        <w:tc>
          <w:tcPr>
            <w:tcW w:w="935" w:type="dxa"/>
            <w:shd w:val="clear" w:color="auto" w:fill="FFFFFF"/>
          </w:tcPr>
          <w:p w14:paraId="1E184AA6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5.95</w:t>
            </w:r>
          </w:p>
        </w:tc>
        <w:tc>
          <w:tcPr>
            <w:tcW w:w="1218" w:type="dxa"/>
            <w:shd w:val="clear" w:color="auto" w:fill="FFFFFF"/>
          </w:tcPr>
          <w:p w14:paraId="24F48E82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5.94</w:t>
            </w:r>
          </w:p>
        </w:tc>
        <w:tc>
          <w:tcPr>
            <w:tcW w:w="1134" w:type="dxa"/>
            <w:shd w:val="clear" w:color="auto" w:fill="FFFFFF"/>
          </w:tcPr>
          <w:p w14:paraId="550BE0A6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8.05</w:t>
            </w:r>
          </w:p>
        </w:tc>
        <w:tc>
          <w:tcPr>
            <w:tcW w:w="992" w:type="dxa"/>
            <w:shd w:val="clear" w:color="auto" w:fill="FFFFFF"/>
          </w:tcPr>
          <w:p w14:paraId="43B62ED3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6.03</w:t>
            </w:r>
          </w:p>
        </w:tc>
      </w:tr>
      <w:tr w:rsidR="00B34AF1" w:rsidRPr="00B57B36" w14:paraId="06582C39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0FA18EC0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Nitrogen [%]</w:t>
            </w:r>
          </w:p>
        </w:tc>
        <w:tc>
          <w:tcPr>
            <w:tcW w:w="935" w:type="dxa"/>
            <w:shd w:val="clear" w:color="auto" w:fill="FFFFFF"/>
          </w:tcPr>
          <w:p w14:paraId="43EE1E49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74</w:t>
            </w:r>
          </w:p>
        </w:tc>
        <w:tc>
          <w:tcPr>
            <w:tcW w:w="1218" w:type="dxa"/>
            <w:shd w:val="clear" w:color="auto" w:fill="FFFFFF"/>
          </w:tcPr>
          <w:p w14:paraId="210CBBC0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45</w:t>
            </w:r>
          </w:p>
        </w:tc>
        <w:tc>
          <w:tcPr>
            <w:tcW w:w="1134" w:type="dxa"/>
            <w:shd w:val="clear" w:color="auto" w:fill="FFFFFF"/>
          </w:tcPr>
          <w:p w14:paraId="008B7771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4.1</w:t>
            </w:r>
          </w:p>
        </w:tc>
        <w:tc>
          <w:tcPr>
            <w:tcW w:w="992" w:type="dxa"/>
            <w:shd w:val="clear" w:color="auto" w:fill="FFFFFF"/>
          </w:tcPr>
          <w:p w14:paraId="0171D07E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20</w:t>
            </w:r>
          </w:p>
        </w:tc>
      </w:tr>
      <w:tr w:rsidR="00B34AF1" w:rsidRPr="00B57B36" w14:paraId="08A64F3C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7FA53964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Oxygen [%]</w:t>
            </w:r>
          </w:p>
        </w:tc>
        <w:tc>
          <w:tcPr>
            <w:tcW w:w="935" w:type="dxa"/>
            <w:shd w:val="clear" w:color="auto" w:fill="FFFFFF"/>
          </w:tcPr>
          <w:p w14:paraId="0097A91D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49.62</w:t>
            </w:r>
          </w:p>
        </w:tc>
        <w:tc>
          <w:tcPr>
            <w:tcW w:w="1218" w:type="dxa"/>
            <w:shd w:val="clear" w:color="auto" w:fill="FFFFFF"/>
          </w:tcPr>
          <w:p w14:paraId="553F7AC0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48.52</w:t>
            </w:r>
          </w:p>
        </w:tc>
        <w:tc>
          <w:tcPr>
            <w:tcW w:w="1134" w:type="dxa"/>
            <w:shd w:val="clear" w:color="auto" w:fill="FFFFFF"/>
          </w:tcPr>
          <w:p w14:paraId="7F5500F2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53.3</w:t>
            </w:r>
          </w:p>
        </w:tc>
        <w:tc>
          <w:tcPr>
            <w:tcW w:w="992" w:type="dxa"/>
            <w:shd w:val="clear" w:color="auto" w:fill="FFFFFF"/>
          </w:tcPr>
          <w:p w14:paraId="7B12507A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40.46</w:t>
            </w:r>
          </w:p>
        </w:tc>
      </w:tr>
      <w:tr w:rsidR="00B34AF1" w:rsidRPr="00B57B36" w14:paraId="228E5D7E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6F3A6E76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Sulphur [%]</w:t>
            </w:r>
          </w:p>
        </w:tc>
        <w:tc>
          <w:tcPr>
            <w:tcW w:w="935" w:type="dxa"/>
            <w:shd w:val="clear" w:color="auto" w:fill="FFFFFF"/>
          </w:tcPr>
          <w:p w14:paraId="2FAC9184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</w:t>
            </w:r>
          </w:p>
        </w:tc>
        <w:tc>
          <w:tcPr>
            <w:tcW w:w="1218" w:type="dxa"/>
            <w:shd w:val="clear" w:color="auto" w:fill="FFFFFF"/>
          </w:tcPr>
          <w:p w14:paraId="0A57371E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</w:t>
            </w:r>
          </w:p>
        </w:tc>
        <w:tc>
          <w:tcPr>
            <w:tcW w:w="1134" w:type="dxa"/>
            <w:shd w:val="clear" w:color="auto" w:fill="FFFFFF"/>
          </w:tcPr>
          <w:p w14:paraId="4EEA3C49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.21</w:t>
            </w:r>
          </w:p>
        </w:tc>
        <w:tc>
          <w:tcPr>
            <w:tcW w:w="992" w:type="dxa"/>
            <w:shd w:val="clear" w:color="auto" w:fill="FFFFFF"/>
          </w:tcPr>
          <w:p w14:paraId="0B1793D1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0</w:t>
            </w:r>
          </w:p>
        </w:tc>
      </w:tr>
      <w:tr w:rsidR="00B34AF1" w:rsidRPr="00B57B36" w14:paraId="7C30EF90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4AA576D3" w14:textId="77777777" w:rsidR="00B34AF1" w:rsidRPr="00AC04F8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 w:rsidRPr="00AC04F8">
              <w:rPr>
                <w:rFonts w:cs="Arial"/>
                <w:szCs w:val="18"/>
                <w:lang w:val="en-GB"/>
              </w:rPr>
              <w:t>C/N</w:t>
            </w:r>
          </w:p>
        </w:tc>
        <w:tc>
          <w:tcPr>
            <w:tcW w:w="935" w:type="dxa"/>
            <w:shd w:val="clear" w:color="auto" w:fill="FFFFFF"/>
          </w:tcPr>
          <w:p w14:paraId="48CC6481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59.04</w:t>
            </w:r>
          </w:p>
        </w:tc>
        <w:tc>
          <w:tcPr>
            <w:tcW w:w="1218" w:type="dxa"/>
            <w:shd w:val="clear" w:color="auto" w:fill="FFFFFF"/>
          </w:tcPr>
          <w:p w14:paraId="64387942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00.2</w:t>
            </w:r>
          </w:p>
        </w:tc>
        <w:tc>
          <w:tcPr>
            <w:tcW w:w="1134" w:type="dxa"/>
            <w:shd w:val="clear" w:color="auto" w:fill="FFFFFF"/>
          </w:tcPr>
          <w:p w14:paraId="6590D55B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8.37</w:t>
            </w:r>
          </w:p>
        </w:tc>
        <w:tc>
          <w:tcPr>
            <w:tcW w:w="992" w:type="dxa"/>
            <w:shd w:val="clear" w:color="auto" w:fill="FFFFFF"/>
          </w:tcPr>
          <w:p w14:paraId="0055F1FC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217.8</w:t>
            </w:r>
          </w:p>
        </w:tc>
      </w:tr>
      <w:tr w:rsidR="00B34AF1" w:rsidRPr="00B57B36" w14:paraId="406D1115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7C636F28" w14:textId="77777777" w:rsidR="00B34AF1" w:rsidRPr="00DB575C" w:rsidRDefault="00B34AF1">
            <w:pPr>
              <w:pStyle w:val="CETBodytext"/>
              <w:ind w:right="-1"/>
              <w:rPr>
                <w:rFonts w:cs="Arial"/>
                <w:szCs w:val="18"/>
                <w:u w:val="single"/>
                <w:lang w:val="en-GB"/>
              </w:rPr>
            </w:pPr>
            <w:r w:rsidRPr="00DB575C">
              <w:rPr>
                <w:rFonts w:cs="Arial"/>
                <w:szCs w:val="18"/>
                <w:u w:val="single"/>
                <w:lang w:val="en-GB"/>
              </w:rPr>
              <w:t>Lignocellulosic characteristics</w:t>
            </w:r>
            <w:r>
              <w:rPr>
                <w:rFonts w:cs="Arial"/>
                <w:szCs w:val="18"/>
                <w:u w:val="single"/>
                <w:lang w:val="en-GB"/>
              </w:rPr>
              <w:t xml:space="preserve"> [%]</w:t>
            </w:r>
          </w:p>
        </w:tc>
        <w:tc>
          <w:tcPr>
            <w:tcW w:w="935" w:type="dxa"/>
            <w:shd w:val="clear" w:color="auto" w:fill="FFFFFF"/>
          </w:tcPr>
          <w:p w14:paraId="0DAC45E6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  <w:tc>
          <w:tcPr>
            <w:tcW w:w="1218" w:type="dxa"/>
            <w:shd w:val="clear" w:color="auto" w:fill="FFFFFF"/>
          </w:tcPr>
          <w:p w14:paraId="25023F7B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/>
          </w:tcPr>
          <w:p w14:paraId="624A0AA1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  <w:tc>
          <w:tcPr>
            <w:tcW w:w="992" w:type="dxa"/>
            <w:shd w:val="clear" w:color="auto" w:fill="FFFFFF"/>
          </w:tcPr>
          <w:p w14:paraId="4D869E20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</w:tr>
      <w:tr w:rsidR="00B34AF1" w:rsidRPr="00B57B36" w14:paraId="67B12273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33353C34" w14:textId="77777777" w:rsidR="00B34AF1" w:rsidRPr="00AC04F8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Cellulose</w:t>
            </w:r>
          </w:p>
        </w:tc>
        <w:tc>
          <w:tcPr>
            <w:tcW w:w="935" w:type="dxa"/>
            <w:shd w:val="clear" w:color="auto" w:fill="FFFFFF"/>
          </w:tcPr>
          <w:p w14:paraId="1C536E1C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41.9</w:t>
            </w:r>
          </w:p>
        </w:tc>
        <w:tc>
          <w:tcPr>
            <w:tcW w:w="1218" w:type="dxa"/>
            <w:shd w:val="clear" w:color="auto" w:fill="FFFFFF"/>
          </w:tcPr>
          <w:p w14:paraId="47B3EC22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35.2</w:t>
            </w:r>
          </w:p>
        </w:tc>
        <w:tc>
          <w:tcPr>
            <w:tcW w:w="1134" w:type="dxa"/>
            <w:shd w:val="clear" w:color="auto" w:fill="FFFFFF"/>
          </w:tcPr>
          <w:p w14:paraId="5C76A486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6.6</w:t>
            </w:r>
          </w:p>
        </w:tc>
        <w:tc>
          <w:tcPr>
            <w:tcW w:w="992" w:type="dxa"/>
            <w:shd w:val="clear" w:color="auto" w:fill="FFFFFF"/>
          </w:tcPr>
          <w:p w14:paraId="4E929028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39.4</w:t>
            </w:r>
          </w:p>
        </w:tc>
      </w:tr>
      <w:tr w:rsidR="00B34AF1" w:rsidRPr="00B57B36" w14:paraId="5D2A2715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11838067" w14:textId="77777777" w:rsidR="00B34AF1" w:rsidRPr="00AC04F8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Hemicellulose</w:t>
            </w:r>
          </w:p>
        </w:tc>
        <w:tc>
          <w:tcPr>
            <w:tcW w:w="935" w:type="dxa"/>
            <w:shd w:val="clear" w:color="auto" w:fill="FFFFFF"/>
          </w:tcPr>
          <w:p w14:paraId="7CE1B519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38.91</w:t>
            </w:r>
          </w:p>
        </w:tc>
        <w:tc>
          <w:tcPr>
            <w:tcW w:w="1218" w:type="dxa"/>
            <w:shd w:val="clear" w:color="auto" w:fill="FFFFFF"/>
          </w:tcPr>
          <w:p w14:paraId="79ED7D6F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26.6</w:t>
            </w:r>
          </w:p>
        </w:tc>
        <w:tc>
          <w:tcPr>
            <w:tcW w:w="1134" w:type="dxa"/>
            <w:shd w:val="clear" w:color="auto" w:fill="FFFFFF"/>
          </w:tcPr>
          <w:p w14:paraId="26F2072F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5.3</w:t>
            </w:r>
          </w:p>
        </w:tc>
        <w:tc>
          <w:tcPr>
            <w:tcW w:w="992" w:type="dxa"/>
            <w:shd w:val="clear" w:color="auto" w:fill="FFFFFF"/>
          </w:tcPr>
          <w:p w14:paraId="2E0A534B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27.9</w:t>
            </w:r>
          </w:p>
        </w:tc>
      </w:tr>
      <w:tr w:rsidR="00B34AF1" w:rsidRPr="00B57B36" w14:paraId="46F088FA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352A2B5E" w14:textId="77777777" w:rsidR="00B34AF1" w:rsidRPr="00AC04F8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Lignin</w:t>
            </w:r>
          </w:p>
        </w:tc>
        <w:tc>
          <w:tcPr>
            <w:tcW w:w="935" w:type="dxa"/>
            <w:shd w:val="clear" w:color="auto" w:fill="FFFFFF"/>
          </w:tcPr>
          <w:p w14:paraId="2DCE8DB7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1.06</w:t>
            </w:r>
          </w:p>
        </w:tc>
        <w:tc>
          <w:tcPr>
            <w:tcW w:w="1218" w:type="dxa"/>
            <w:shd w:val="clear" w:color="auto" w:fill="FFFFFF"/>
          </w:tcPr>
          <w:p w14:paraId="681F73C7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35</w:t>
            </w:r>
          </w:p>
        </w:tc>
        <w:tc>
          <w:tcPr>
            <w:tcW w:w="1134" w:type="dxa"/>
            <w:shd w:val="clear" w:color="auto" w:fill="FFFFFF"/>
          </w:tcPr>
          <w:p w14:paraId="19A99261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 xml:space="preserve"> 0</w:t>
            </w:r>
          </w:p>
        </w:tc>
        <w:tc>
          <w:tcPr>
            <w:tcW w:w="992" w:type="dxa"/>
            <w:shd w:val="clear" w:color="auto" w:fill="FFFFFF"/>
          </w:tcPr>
          <w:p w14:paraId="19615B19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20.9</w:t>
            </w:r>
          </w:p>
        </w:tc>
      </w:tr>
      <w:tr w:rsidR="00B34AF1" w:rsidRPr="00B57B36" w14:paraId="5EE52E80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14C3AFD2" w14:textId="77777777" w:rsidR="00B34AF1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Extractives</w:t>
            </w:r>
          </w:p>
        </w:tc>
        <w:tc>
          <w:tcPr>
            <w:tcW w:w="935" w:type="dxa"/>
            <w:shd w:val="clear" w:color="auto" w:fill="FFFFFF"/>
          </w:tcPr>
          <w:p w14:paraId="323CCC54" w14:textId="37E2188F" w:rsidR="00B34AF1" w:rsidRDefault="000646F4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3.67</w:t>
            </w:r>
          </w:p>
        </w:tc>
        <w:tc>
          <w:tcPr>
            <w:tcW w:w="1218" w:type="dxa"/>
            <w:shd w:val="clear" w:color="auto" w:fill="FFFFFF"/>
          </w:tcPr>
          <w:p w14:paraId="61777F77" w14:textId="6EBB8A52" w:rsidR="00B34AF1" w:rsidRDefault="005633FB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-</w:t>
            </w:r>
          </w:p>
        </w:tc>
        <w:tc>
          <w:tcPr>
            <w:tcW w:w="1134" w:type="dxa"/>
            <w:shd w:val="clear" w:color="auto" w:fill="FFFFFF"/>
          </w:tcPr>
          <w:p w14:paraId="4061E6FA" w14:textId="5A11137E" w:rsidR="00B34AF1" w:rsidRPr="00E930DD" w:rsidRDefault="003A6FC9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 w:rsidRPr="00E930DD">
              <w:rPr>
                <w:rFonts w:cs="Arial"/>
                <w:szCs w:val="18"/>
                <w:lang w:val="en-GB"/>
              </w:rPr>
              <w:t xml:space="preserve"> -</w:t>
            </w:r>
          </w:p>
        </w:tc>
        <w:tc>
          <w:tcPr>
            <w:tcW w:w="992" w:type="dxa"/>
            <w:shd w:val="clear" w:color="auto" w:fill="FFFFFF"/>
          </w:tcPr>
          <w:p w14:paraId="06E6CA22" w14:textId="77777777" w:rsidR="00B34AF1" w:rsidRPr="00E930DD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 w:rsidRPr="00E930DD">
              <w:rPr>
                <w:rFonts w:cs="Arial"/>
                <w:szCs w:val="18"/>
                <w:lang w:val="en-GB"/>
              </w:rPr>
              <w:t>1.78</w:t>
            </w:r>
          </w:p>
        </w:tc>
      </w:tr>
      <w:tr w:rsidR="00B34AF1" w:rsidRPr="00B57B36" w14:paraId="384F8357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1935CE87" w14:textId="77777777" w:rsidR="00B34AF1" w:rsidRPr="00D573A1" w:rsidRDefault="00B34AF1">
            <w:pPr>
              <w:pStyle w:val="CETBodytext"/>
              <w:ind w:right="-1"/>
              <w:rPr>
                <w:rFonts w:cs="Arial"/>
                <w:szCs w:val="18"/>
                <w:u w:val="single"/>
                <w:lang w:val="en-GB"/>
              </w:rPr>
            </w:pPr>
            <w:r w:rsidRPr="00D573A1">
              <w:rPr>
                <w:rFonts w:cs="Arial"/>
                <w:szCs w:val="18"/>
                <w:u w:val="single"/>
                <w:lang w:val="en-GB"/>
              </w:rPr>
              <w:t>Heating value [MJ/kg]</w:t>
            </w:r>
          </w:p>
        </w:tc>
        <w:tc>
          <w:tcPr>
            <w:tcW w:w="935" w:type="dxa"/>
            <w:shd w:val="clear" w:color="auto" w:fill="FFFFFF"/>
          </w:tcPr>
          <w:p w14:paraId="4040C558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  <w:tc>
          <w:tcPr>
            <w:tcW w:w="1218" w:type="dxa"/>
            <w:shd w:val="clear" w:color="auto" w:fill="FFFFFF"/>
          </w:tcPr>
          <w:p w14:paraId="0FDF9292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/>
          </w:tcPr>
          <w:p w14:paraId="0F06971A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  <w:tc>
          <w:tcPr>
            <w:tcW w:w="992" w:type="dxa"/>
            <w:shd w:val="clear" w:color="auto" w:fill="FFFFFF"/>
          </w:tcPr>
          <w:p w14:paraId="0ADF6C6F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</w:p>
        </w:tc>
      </w:tr>
      <w:tr w:rsidR="00B34AF1" w:rsidRPr="00B57B36" w14:paraId="11316180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5D6E701A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HHV (experimental)</w:t>
            </w:r>
          </w:p>
        </w:tc>
        <w:tc>
          <w:tcPr>
            <w:tcW w:w="935" w:type="dxa"/>
            <w:shd w:val="clear" w:color="auto" w:fill="FFFFFF"/>
          </w:tcPr>
          <w:p w14:paraId="70CF8AEE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5.91</w:t>
            </w:r>
          </w:p>
        </w:tc>
        <w:tc>
          <w:tcPr>
            <w:tcW w:w="1218" w:type="dxa"/>
            <w:shd w:val="clear" w:color="auto" w:fill="FFFFFF"/>
          </w:tcPr>
          <w:p w14:paraId="6511C578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6.7</w:t>
            </w:r>
          </w:p>
        </w:tc>
        <w:tc>
          <w:tcPr>
            <w:tcW w:w="1134" w:type="dxa"/>
            <w:shd w:val="clear" w:color="auto" w:fill="FFFFFF"/>
          </w:tcPr>
          <w:p w14:paraId="75D173EB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6.4</w:t>
            </w:r>
          </w:p>
        </w:tc>
        <w:tc>
          <w:tcPr>
            <w:tcW w:w="992" w:type="dxa"/>
            <w:shd w:val="clear" w:color="auto" w:fill="FFFFFF"/>
          </w:tcPr>
          <w:p w14:paraId="7F58EAB7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8.2</w:t>
            </w:r>
          </w:p>
        </w:tc>
      </w:tr>
      <w:tr w:rsidR="00B34AF1" w:rsidRPr="00B57B36" w14:paraId="22A22F0F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2E761815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HHV (theoretical)</w:t>
            </w:r>
          </w:p>
        </w:tc>
        <w:tc>
          <w:tcPr>
            <w:tcW w:w="935" w:type="dxa"/>
            <w:shd w:val="clear" w:color="auto" w:fill="FFFFFF"/>
          </w:tcPr>
          <w:p w14:paraId="0386BA65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5.41</w:t>
            </w:r>
          </w:p>
        </w:tc>
        <w:tc>
          <w:tcPr>
            <w:tcW w:w="1218" w:type="dxa"/>
            <w:shd w:val="clear" w:color="auto" w:fill="FFFFFF"/>
          </w:tcPr>
          <w:p w14:paraId="62A96338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7.3</w:t>
            </w:r>
          </w:p>
        </w:tc>
        <w:tc>
          <w:tcPr>
            <w:tcW w:w="1134" w:type="dxa"/>
            <w:shd w:val="clear" w:color="auto" w:fill="FFFFFF"/>
          </w:tcPr>
          <w:p w14:paraId="175053D5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2.6</w:t>
            </w:r>
          </w:p>
        </w:tc>
        <w:tc>
          <w:tcPr>
            <w:tcW w:w="992" w:type="dxa"/>
            <w:shd w:val="clear" w:color="auto" w:fill="FFFFFF"/>
          </w:tcPr>
          <w:p w14:paraId="7FACC8D9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7.9</w:t>
            </w:r>
          </w:p>
        </w:tc>
      </w:tr>
      <w:tr w:rsidR="00B34AF1" w:rsidRPr="00B57B36" w14:paraId="6FEA881B" w14:textId="77777777">
        <w:trPr>
          <w:trHeight w:val="228"/>
        </w:trPr>
        <w:tc>
          <w:tcPr>
            <w:tcW w:w="2809" w:type="dxa"/>
            <w:shd w:val="clear" w:color="auto" w:fill="FFFFFF"/>
          </w:tcPr>
          <w:p w14:paraId="42F42099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LHV (theoretical)</w:t>
            </w:r>
          </w:p>
        </w:tc>
        <w:tc>
          <w:tcPr>
            <w:tcW w:w="935" w:type="dxa"/>
            <w:shd w:val="clear" w:color="auto" w:fill="FFFFFF"/>
          </w:tcPr>
          <w:p w14:paraId="2A9378BB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4.16</w:t>
            </w:r>
          </w:p>
        </w:tc>
        <w:tc>
          <w:tcPr>
            <w:tcW w:w="1218" w:type="dxa"/>
            <w:shd w:val="clear" w:color="auto" w:fill="FFFFFF"/>
          </w:tcPr>
          <w:p w14:paraId="768B6E07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6.1</w:t>
            </w:r>
          </w:p>
        </w:tc>
        <w:tc>
          <w:tcPr>
            <w:tcW w:w="1134" w:type="dxa"/>
            <w:shd w:val="clear" w:color="auto" w:fill="FFFFFF"/>
          </w:tcPr>
          <w:p w14:paraId="5E09096A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0.74</w:t>
            </w:r>
          </w:p>
        </w:tc>
        <w:tc>
          <w:tcPr>
            <w:tcW w:w="992" w:type="dxa"/>
            <w:shd w:val="clear" w:color="auto" w:fill="FFFFFF"/>
          </w:tcPr>
          <w:p w14:paraId="1BBAFF8D" w14:textId="77777777" w:rsidR="00B34AF1" w:rsidRPr="00B57B36" w:rsidRDefault="00B34AF1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16.6</w:t>
            </w:r>
          </w:p>
        </w:tc>
      </w:tr>
    </w:tbl>
    <w:p w14:paraId="2F2BB27E" w14:textId="3B52A0F2" w:rsidR="00992382" w:rsidRPr="00E236C6" w:rsidRDefault="00BF0F3C" w:rsidP="00992382">
      <w:pPr>
        <w:pStyle w:val="CETBodytext"/>
        <w:ind w:right="-1"/>
        <w:rPr>
          <w:rFonts w:cs="Arial"/>
          <w:sz w:val="15"/>
          <w:szCs w:val="15"/>
          <w:lang w:val="en-GB"/>
        </w:rPr>
      </w:pPr>
      <w:r w:rsidRPr="00E236C6">
        <w:rPr>
          <w:rFonts w:cs="Arial"/>
          <w:sz w:val="15"/>
          <w:szCs w:val="15"/>
          <w:lang w:val="en-GB"/>
        </w:rPr>
        <w:t>*</w:t>
      </w:r>
      <w:r w:rsidR="00D34AE1" w:rsidRPr="00E236C6">
        <w:rPr>
          <w:rFonts w:cs="Arial"/>
          <w:sz w:val="15"/>
          <w:szCs w:val="15"/>
          <w:lang w:val="en-GB"/>
        </w:rPr>
        <w:fldChar w:fldCharType="begin"/>
      </w:r>
      <w:r w:rsidR="00D34AE1" w:rsidRPr="00E236C6">
        <w:rPr>
          <w:rFonts w:cs="Arial"/>
          <w:sz w:val="15"/>
          <w:szCs w:val="15"/>
          <w:lang w:val="en-GB"/>
        </w:rPr>
        <w:instrText xml:space="preserve"> ADDIN EN.CITE &lt;EndNote&gt;&lt;Cite&gt;&lt;Author&gt;Md Said&lt;/Author&gt;&lt;Year&gt;2019&lt;/Year&gt;&lt;RecNum&gt;55&lt;/RecNum&gt;&lt;DisplayText&gt;(Md Said et al., 2019)&lt;/DisplayText&gt;&lt;record&gt;&lt;rec-number&gt;55&lt;/rec-number&gt;&lt;foreign-keys&gt;&lt;key app="EN" db-id="92vex0xzgrxaw9eesdspevsar9rrfa5ae2dz" timestamp="1705865553"&gt;55&lt;/key&gt;&lt;/foreign-keys&gt;&lt;ref-type name="Journal Article"&gt;17&lt;/ref-type&gt;&lt;contributors&gt;&lt;authors&gt;&lt;author&gt;Md Said, Mohamad Syazarudin&lt;/author&gt;&lt;author&gt;Wan Abdul Karim Ghani, Wan Azlina&lt;/author&gt;&lt;author&gt;Hong Boon, Tan&lt;/author&gt;&lt;author&gt;Hussain, Siti Aslina&lt;/author&gt;&lt;author&gt;Ng, Denny Kok Sum %J Processes&lt;/author&gt;&lt;/authors&gt;&lt;/contributors&gt;&lt;titles&gt;&lt;title&gt;Thermochemical conversion of Napier grass for production of renewable syngas&lt;/title&gt;&lt;/titles&gt;&lt;pages&gt;705&lt;/pages&gt;&lt;volume&gt;7&lt;/volume&gt;&lt;number&gt;10&lt;/number&gt;&lt;dates&gt;&lt;year&gt;2019&lt;/year&gt;&lt;/dates&gt;&lt;isbn&gt;2227-9717&lt;/isbn&gt;&lt;urls&gt;&lt;/urls&gt;&lt;/record&gt;&lt;/Cite&gt;&lt;/EndNote&gt;</w:instrText>
      </w:r>
      <w:r w:rsidR="00D34AE1" w:rsidRPr="00E236C6">
        <w:rPr>
          <w:rFonts w:cs="Arial"/>
          <w:sz w:val="15"/>
          <w:szCs w:val="15"/>
          <w:lang w:val="en-GB"/>
        </w:rPr>
        <w:fldChar w:fldCharType="separate"/>
      </w:r>
      <w:r w:rsidR="00D34AE1" w:rsidRPr="00E236C6">
        <w:rPr>
          <w:rFonts w:cs="Arial"/>
          <w:noProof/>
          <w:sz w:val="15"/>
          <w:szCs w:val="15"/>
          <w:lang w:val="en-GB"/>
        </w:rPr>
        <w:t>(Md Said et al., 2019)</w:t>
      </w:r>
      <w:r w:rsidR="00D34AE1" w:rsidRPr="00E236C6">
        <w:rPr>
          <w:rFonts w:cs="Arial"/>
          <w:sz w:val="15"/>
          <w:szCs w:val="15"/>
          <w:lang w:val="en-GB"/>
        </w:rPr>
        <w:fldChar w:fldCharType="end"/>
      </w:r>
      <w:r w:rsidR="00001201" w:rsidRPr="00E236C6">
        <w:rPr>
          <w:rFonts w:cs="Arial"/>
          <w:sz w:val="15"/>
          <w:szCs w:val="15"/>
          <w:vertAlign w:val="superscript"/>
          <w:lang w:val="en-GB"/>
        </w:rPr>
        <w:t>a</w:t>
      </w:r>
      <w:r w:rsidR="007D79AA" w:rsidRPr="00E236C6">
        <w:rPr>
          <w:rFonts w:eastAsia="MinionPro-Regular"/>
          <w:sz w:val="15"/>
          <w:szCs w:val="15"/>
          <w:lang w:val="en-ZA"/>
        </w:rPr>
        <w:t xml:space="preserve">, </w:t>
      </w:r>
      <w:r w:rsidR="007151FD" w:rsidRPr="00E236C6">
        <w:rPr>
          <w:rFonts w:eastAsia="MinionPro-Regular"/>
          <w:sz w:val="15"/>
          <w:szCs w:val="15"/>
          <w:lang w:val="en-ZA"/>
        </w:rPr>
        <w:t>(Holder et al., 2018)</w:t>
      </w:r>
      <w:r w:rsidR="00001201" w:rsidRPr="00E236C6">
        <w:rPr>
          <w:rFonts w:eastAsia="MinionPro-Regular"/>
          <w:sz w:val="15"/>
          <w:szCs w:val="15"/>
          <w:vertAlign w:val="superscript"/>
          <w:lang w:val="en-ZA"/>
        </w:rPr>
        <w:t>b</w:t>
      </w:r>
      <w:r w:rsidR="00D92774" w:rsidRPr="00E236C6">
        <w:rPr>
          <w:rFonts w:eastAsia="MinionPro-Regular"/>
          <w:sz w:val="15"/>
          <w:szCs w:val="15"/>
          <w:lang w:val="en-ZA"/>
        </w:rPr>
        <w:t xml:space="preserve">, </w:t>
      </w:r>
      <w:r w:rsidR="00D92774" w:rsidRPr="00E236C6">
        <w:rPr>
          <w:rFonts w:cs="Arial"/>
          <w:sz w:val="15"/>
          <w:szCs w:val="15"/>
          <w:lang w:val="en-GB"/>
        </w:rPr>
        <w:fldChar w:fldCharType="begin"/>
      </w:r>
      <w:r w:rsidR="00D92774" w:rsidRPr="00E236C6">
        <w:rPr>
          <w:rFonts w:cs="Arial"/>
          <w:sz w:val="15"/>
          <w:szCs w:val="15"/>
          <w:lang w:val="en-GB"/>
        </w:rPr>
        <w:instrText xml:space="preserve"> ADDIN EN.CITE &lt;EndNote&gt;&lt;Cite&gt;&lt;Author&gt;Ashraf&lt;/Author&gt;&lt;Year&gt;2021&lt;/Year&gt;&lt;RecNum&gt;56&lt;/RecNum&gt;&lt;DisplayText&gt;(Ashraf et al., 2021)&lt;/DisplayText&gt;&lt;record&gt;&lt;rec-number&gt;56&lt;/rec-number&gt;&lt;foreign-keys&gt;&lt;key app="EN" db-id="92vex0xzgrxaw9eesdspevsar9rrfa5ae2dz" timestamp="1705865674"&gt;56&lt;/key&gt;&lt;/foreign-keys&gt;&lt;ref-type name="Journal Article"&gt;17&lt;/ref-type&gt;&lt;contributors&gt;&lt;authors&gt;&lt;author&gt;Ashraf, Muhammad&lt;/author&gt;&lt;author&gt;Ramzan, Naveed&lt;/author&gt;&lt;author&gt;Khan, Rafi Ullah&lt;/author&gt;&lt;author&gt;Durrani, Abdullah Khan %J Case Studies in Thermal Engineering&lt;/author&gt;&lt;/authors&gt;&lt;/contributors&gt;&lt;titles&gt;&lt;title&gt;Analysis of mixed cattle manure: Kinetics and thermodynamic comparison of pyrolysis and combustion processes&lt;/title&gt;&lt;/titles&gt;&lt;pages&gt;101078&lt;/pages&gt;&lt;volume&gt;26&lt;/volume&gt;&lt;dates&gt;&lt;year&gt;2021&lt;/year&gt;&lt;/dates&gt;&lt;isbn&gt;2214-157X&lt;/isbn&gt;&lt;urls&gt;&lt;/urls&gt;&lt;/record&gt;&lt;/Cite&gt;&lt;/EndNote&gt;</w:instrText>
      </w:r>
      <w:r w:rsidR="00D92774" w:rsidRPr="00E236C6">
        <w:rPr>
          <w:rFonts w:cs="Arial"/>
          <w:sz w:val="15"/>
          <w:szCs w:val="15"/>
          <w:lang w:val="en-GB"/>
        </w:rPr>
        <w:fldChar w:fldCharType="separate"/>
      </w:r>
      <w:r w:rsidR="00D92774" w:rsidRPr="00E236C6">
        <w:rPr>
          <w:rFonts w:cs="Arial"/>
          <w:noProof/>
          <w:sz w:val="15"/>
          <w:szCs w:val="15"/>
          <w:lang w:val="en-GB"/>
        </w:rPr>
        <w:t>(Ashraf et al., 2021)</w:t>
      </w:r>
      <w:r w:rsidR="00D92774" w:rsidRPr="00E236C6">
        <w:rPr>
          <w:rFonts w:cs="Arial"/>
          <w:sz w:val="15"/>
          <w:szCs w:val="15"/>
          <w:lang w:val="en-GB"/>
        </w:rPr>
        <w:fldChar w:fldCharType="end"/>
      </w:r>
      <w:r w:rsidR="00992382" w:rsidRPr="00E236C6">
        <w:rPr>
          <w:rFonts w:cs="Arial"/>
          <w:sz w:val="15"/>
          <w:szCs w:val="15"/>
          <w:vertAlign w:val="superscript"/>
          <w:lang w:val="en-GB"/>
        </w:rPr>
        <w:t>c</w:t>
      </w:r>
      <w:r w:rsidR="00992382" w:rsidRPr="00E236C6">
        <w:rPr>
          <w:rFonts w:cs="Arial"/>
          <w:sz w:val="15"/>
          <w:szCs w:val="15"/>
          <w:lang w:val="en-GB"/>
        </w:rPr>
        <w:t>,</w:t>
      </w:r>
      <w:r w:rsidRPr="00E236C6">
        <w:rPr>
          <w:rFonts w:cs="Arial"/>
          <w:sz w:val="15"/>
          <w:szCs w:val="15"/>
          <w:lang w:val="en-GB"/>
        </w:rPr>
        <w:t xml:space="preserve"> </w:t>
      </w:r>
      <w:r w:rsidR="0076304F" w:rsidRPr="00E236C6">
        <w:rPr>
          <w:rFonts w:cs="Arial"/>
          <w:sz w:val="15"/>
          <w:szCs w:val="15"/>
          <w:lang w:val="en-GB"/>
        </w:rPr>
        <w:t>(Yan et al., 2018)</w:t>
      </w:r>
      <w:r w:rsidR="00E3314E" w:rsidRPr="00E236C6">
        <w:rPr>
          <w:rFonts w:cs="Arial"/>
          <w:sz w:val="15"/>
          <w:szCs w:val="15"/>
          <w:vertAlign w:val="superscript"/>
          <w:lang w:val="en-GB"/>
        </w:rPr>
        <w:t>d</w:t>
      </w:r>
      <w:r w:rsidR="00E3314E" w:rsidRPr="00E236C6">
        <w:rPr>
          <w:rFonts w:cs="Arial"/>
          <w:sz w:val="15"/>
          <w:szCs w:val="15"/>
          <w:lang w:val="en-GB"/>
        </w:rPr>
        <w:t>,</w:t>
      </w:r>
      <w:r w:rsidRPr="00E236C6">
        <w:rPr>
          <w:rFonts w:cs="Arial"/>
          <w:sz w:val="15"/>
          <w:szCs w:val="15"/>
          <w:lang w:val="en-GB"/>
        </w:rPr>
        <w:t xml:space="preserve"> </w:t>
      </w:r>
      <w:r w:rsidRPr="00E236C6">
        <w:rPr>
          <w:rFonts w:cs="Arial"/>
          <w:sz w:val="15"/>
          <w:szCs w:val="15"/>
          <w:lang w:val="en-GB"/>
        </w:rPr>
        <w:fldChar w:fldCharType="begin"/>
      </w:r>
      <w:r w:rsidRPr="00E236C6">
        <w:rPr>
          <w:rFonts w:cs="Arial"/>
          <w:sz w:val="15"/>
          <w:szCs w:val="15"/>
          <w:lang w:val="en-GB"/>
        </w:rPr>
        <w:instrText xml:space="preserve"> ADDIN EN.CITE &lt;EndNote&gt;&lt;Cite&gt;&lt;Author&gt;Najafi&lt;/Author&gt;&lt;Year&gt;2023&lt;/Year&gt;&lt;RecNum&gt;57&lt;/RecNum&gt;&lt;DisplayText&gt;(Najafi et al., 2023)&lt;/DisplayText&gt;&lt;record&gt;&lt;rec-number&gt;57&lt;/rec-number&gt;&lt;foreign-keys&gt;&lt;key app="EN" db-id="92vex0xzgrxaw9eesdspevsar9rrfa5ae2dz" timestamp="1705865745"&gt;57&lt;/key&gt;&lt;/foreign-keys&gt;&lt;ref-type name="Journal Article"&gt;17&lt;/ref-type&gt;&lt;contributors&gt;&lt;authors&gt;&lt;author&gt;Najafi, Hamidreza&lt;/author&gt;&lt;author&gt;Sani, Ahmad Golrokh&lt;/author&gt;&lt;author&gt;Sobati, Mohammad Amin %J Industrial Crops&lt;/author&gt;&lt;author&gt;Products&lt;/author&gt;&lt;/authors&gt;&lt;/contributors&gt;&lt;titles&gt;&lt;title&gt;A comparative evaluation on the physicochemical properties of sugarcane residues for thermal conversion processes&lt;/title&gt;&lt;/titles&gt;&lt;pages&gt;117112&lt;/pages&gt;&lt;volume&gt;202&lt;/volume&gt;&lt;dates&gt;&lt;year&gt;2023&lt;/year&gt;&lt;/dates&gt;&lt;isbn&gt;0926-6690&lt;/isbn&gt;&lt;urls&gt;&lt;/urls&gt;&lt;/record&gt;&lt;/Cite&gt;&lt;/EndNote&gt;</w:instrText>
      </w:r>
      <w:r w:rsidRPr="00E236C6">
        <w:rPr>
          <w:rFonts w:cs="Arial"/>
          <w:sz w:val="15"/>
          <w:szCs w:val="15"/>
          <w:lang w:val="en-GB"/>
        </w:rPr>
        <w:fldChar w:fldCharType="separate"/>
      </w:r>
      <w:r w:rsidRPr="00E236C6">
        <w:rPr>
          <w:rFonts w:cs="Arial"/>
          <w:noProof/>
          <w:sz w:val="15"/>
          <w:szCs w:val="15"/>
          <w:lang w:val="en-GB"/>
        </w:rPr>
        <w:t>(Najafi et al., 2023)</w:t>
      </w:r>
      <w:r w:rsidRPr="00E236C6">
        <w:rPr>
          <w:rFonts w:cs="Arial"/>
          <w:sz w:val="15"/>
          <w:szCs w:val="15"/>
          <w:lang w:val="en-GB"/>
        </w:rPr>
        <w:fldChar w:fldCharType="end"/>
      </w:r>
      <w:r w:rsidR="00992382" w:rsidRPr="00E236C6">
        <w:rPr>
          <w:rFonts w:cs="Arial"/>
          <w:sz w:val="15"/>
          <w:szCs w:val="15"/>
          <w:vertAlign w:val="superscript"/>
          <w:lang w:val="en-GB"/>
        </w:rPr>
        <w:t>e</w:t>
      </w:r>
    </w:p>
    <w:p w14:paraId="38B5C1FC" w14:textId="2CD45DED" w:rsidR="00D92774" w:rsidRDefault="00D92774" w:rsidP="00D92774">
      <w:pPr>
        <w:pStyle w:val="CETBodytext"/>
        <w:ind w:right="-1"/>
        <w:rPr>
          <w:rFonts w:cs="Arial"/>
          <w:szCs w:val="18"/>
          <w:lang w:val="en-GB"/>
        </w:rPr>
      </w:pPr>
    </w:p>
    <w:p w14:paraId="13DDE9DB" w14:textId="57842C84" w:rsidR="00AB48A8" w:rsidRDefault="00B64B71" w:rsidP="00DA4C93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  <w:r w:rsidRPr="00DE2935">
        <w:rPr>
          <w:rFonts w:ascii="Arial" w:eastAsia="MinionPro-Regular" w:hAnsi="Arial"/>
          <w:sz w:val="18"/>
        </w:rPr>
        <w:t>The moisture content of biomass used in anaerobic digestion is crucial.</w:t>
      </w:r>
      <w:r w:rsidR="00877DB4" w:rsidRPr="00DE2935">
        <w:rPr>
          <w:rFonts w:ascii="Arial" w:eastAsia="MinionPro-Regular" w:hAnsi="Arial"/>
          <w:sz w:val="18"/>
        </w:rPr>
        <w:t xml:space="preserve"> As such</w:t>
      </w:r>
      <w:r w:rsidR="00A87EA3" w:rsidRPr="00DE2935">
        <w:rPr>
          <w:rFonts w:ascii="Arial" w:eastAsia="MinionPro-Regular" w:hAnsi="Arial"/>
          <w:sz w:val="18"/>
        </w:rPr>
        <w:t>,</w:t>
      </w:r>
      <w:r w:rsidR="007868AB" w:rsidRPr="00DE2935">
        <w:rPr>
          <w:rFonts w:ascii="Arial" w:eastAsia="MinionPro-Regular" w:hAnsi="Arial"/>
          <w:sz w:val="18"/>
        </w:rPr>
        <w:t xml:space="preserve"> </w:t>
      </w:r>
      <w:r w:rsidR="00B96B70" w:rsidRPr="00DE2935">
        <w:rPr>
          <w:rFonts w:ascii="Arial" w:eastAsia="MinionPro-Regular" w:hAnsi="Arial"/>
          <w:sz w:val="18"/>
        </w:rPr>
        <w:t>it</w:t>
      </w:r>
      <w:r w:rsidR="007868AB" w:rsidRPr="00DE2935">
        <w:rPr>
          <w:rFonts w:ascii="Arial" w:eastAsia="MinionPro-Regular" w:hAnsi="Arial"/>
          <w:sz w:val="18"/>
        </w:rPr>
        <w:t xml:space="preserve"> is i</w:t>
      </w:r>
      <w:r w:rsidR="001C52E8" w:rsidRPr="00DE2935">
        <w:rPr>
          <w:rFonts w:ascii="Arial" w:eastAsia="MinionPro-Regular" w:hAnsi="Arial"/>
          <w:sz w:val="18"/>
        </w:rPr>
        <w:t>mportant to monito</w:t>
      </w:r>
      <w:r w:rsidR="00094F44" w:rsidRPr="00DE2935">
        <w:rPr>
          <w:rFonts w:ascii="Arial" w:eastAsia="MinionPro-Regular" w:hAnsi="Arial"/>
          <w:sz w:val="18"/>
        </w:rPr>
        <w:t>r the mo</w:t>
      </w:r>
      <w:r w:rsidR="00002C65" w:rsidRPr="00DE2935">
        <w:rPr>
          <w:rFonts w:ascii="Arial" w:eastAsia="MinionPro-Regular" w:hAnsi="Arial"/>
          <w:sz w:val="18"/>
        </w:rPr>
        <w:t>i</w:t>
      </w:r>
      <w:r w:rsidR="00094F44" w:rsidRPr="00DE2935">
        <w:rPr>
          <w:rFonts w:ascii="Arial" w:eastAsia="MinionPro-Regular" w:hAnsi="Arial"/>
          <w:sz w:val="18"/>
        </w:rPr>
        <w:t>st</w:t>
      </w:r>
      <w:r w:rsidR="0098770E" w:rsidRPr="00DE2935">
        <w:rPr>
          <w:rFonts w:ascii="Arial" w:eastAsia="MinionPro-Regular" w:hAnsi="Arial"/>
          <w:sz w:val="18"/>
        </w:rPr>
        <w:t xml:space="preserve">ure content </w:t>
      </w:r>
      <w:r w:rsidR="005974F1" w:rsidRPr="00DE2935">
        <w:rPr>
          <w:rFonts w:ascii="Arial" w:eastAsia="MinionPro-Regular" w:hAnsi="Arial"/>
          <w:sz w:val="18"/>
        </w:rPr>
        <w:t xml:space="preserve">to avoid resistance to </w:t>
      </w:r>
      <w:r w:rsidR="00A30F3B" w:rsidRPr="00DE2935">
        <w:rPr>
          <w:rFonts w:ascii="Arial" w:eastAsia="MinionPro-Regular" w:hAnsi="Arial"/>
          <w:sz w:val="18"/>
        </w:rPr>
        <w:t xml:space="preserve">mass </w:t>
      </w:r>
      <w:r w:rsidR="008300CE" w:rsidRPr="00DE2935">
        <w:rPr>
          <w:rFonts w:ascii="Arial" w:eastAsia="MinionPro-Regular" w:hAnsi="Arial"/>
          <w:sz w:val="18"/>
        </w:rPr>
        <w:t xml:space="preserve">diffusion which </w:t>
      </w:r>
      <w:r w:rsidR="00BC259E" w:rsidRPr="00DE2935">
        <w:rPr>
          <w:rFonts w:ascii="Arial" w:eastAsia="MinionPro-Regular" w:hAnsi="Arial"/>
          <w:sz w:val="18"/>
        </w:rPr>
        <w:t xml:space="preserve">can </w:t>
      </w:r>
      <w:proofErr w:type="gramStart"/>
      <w:r w:rsidR="00BC259E" w:rsidRPr="00DE2935">
        <w:rPr>
          <w:rFonts w:ascii="Arial" w:eastAsia="MinionPro-Regular" w:hAnsi="Arial"/>
          <w:sz w:val="18"/>
        </w:rPr>
        <w:t xml:space="preserve">ultimately </w:t>
      </w:r>
      <w:r w:rsidR="00EA445F" w:rsidRPr="00DE2935">
        <w:rPr>
          <w:rFonts w:ascii="Arial" w:eastAsia="MinionPro-Regular" w:hAnsi="Arial"/>
          <w:sz w:val="18"/>
        </w:rPr>
        <w:t>decrease</w:t>
      </w:r>
      <w:proofErr w:type="gramEnd"/>
      <w:r w:rsidR="00EA445F" w:rsidRPr="00DE2935">
        <w:rPr>
          <w:rFonts w:ascii="Arial" w:eastAsia="MinionPro-Regular" w:hAnsi="Arial"/>
          <w:sz w:val="18"/>
        </w:rPr>
        <w:t xml:space="preserve"> methane production</w:t>
      </w:r>
      <w:r w:rsidR="002B6F40" w:rsidRPr="00AD0A6D">
        <w:rPr>
          <w:rFonts w:ascii="Arial" w:eastAsia="MinionPro-Regular" w:hAnsi="Arial"/>
          <w:sz w:val="18"/>
        </w:rPr>
        <w:t xml:space="preserve">. </w:t>
      </w:r>
      <w:r w:rsidR="00B75CFD" w:rsidRPr="00AD0A6D">
        <w:rPr>
          <w:rFonts w:ascii="Arial" w:eastAsia="MinionPro-Regular" w:hAnsi="Arial"/>
          <w:sz w:val="18"/>
        </w:rPr>
        <w:t xml:space="preserve">In </w:t>
      </w:r>
      <w:r w:rsidR="00B75CFD" w:rsidRPr="00AD0A6D">
        <w:rPr>
          <w:rFonts w:ascii="Arial" w:eastAsia="MinionPro-Regular" w:hAnsi="Arial"/>
          <w:sz w:val="18"/>
        </w:rPr>
        <w:lastRenderedPageBreak/>
        <w:t>this study, t</w:t>
      </w:r>
      <w:r w:rsidR="002B6F40" w:rsidRPr="00AD0A6D">
        <w:rPr>
          <w:rFonts w:ascii="Arial" w:eastAsia="MinionPro-Regular" w:hAnsi="Arial"/>
          <w:sz w:val="18"/>
        </w:rPr>
        <w:t xml:space="preserve">he average moisture content </w:t>
      </w:r>
      <w:r w:rsidR="00B75CFD" w:rsidRPr="00AD0A6D">
        <w:rPr>
          <w:rFonts w:ascii="Arial" w:eastAsia="MinionPro-Regular" w:hAnsi="Arial"/>
          <w:sz w:val="18"/>
        </w:rPr>
        <w:t>of</w:t>
      </w:r>
      <w:r w:rsidR="009345A2" w:rsidRPr="00AD0A6D">
        <w:rPr>
          <w:rFonts w:ascii="Arial" w:eastAsia="MinionPro-Regular" w:hAnsi="Arial"/>
          <w:sz w:val="18"/>
        </w:rPr>
        <w:t xml:space="preserve"> VG</w:t>
      </w:r>
      <w:r w:rsidR="002B6F40" w:rsidRPr="00AD0A6D">
        <w:rPr>
          <w:rFonts w:ascii="Arial" w:eastAsia="MinionPro-Regular" w:hAnsi="Arial"/>
          <w:sz w:val="18"/>
        </w:rPr>
        <w:t xml:space="preserve"> was 7.63</w:t>
      </w:r>
      <w:r w:rsidR="00A3236F" w:rsidRPr="00AD0A6D">
        <w:rPr>
          <w:rFonts w:ascii="Arial" w:eastAsia="MinionPro-Regular" w:hAnsi="Arial"/>
          <w:sz w:val="18"/>
        </w:rPr>
        <w:t xml:space="preserve"> </w:t>
      </w:r>
      <w:r w:rsidR="002B6F40" w:rsidRPr="00AD0A6D">
        <w:rPr>
          <w:rFonts w:ascii="Arial" w:eastAsia="MinionPro-Regular" w:hAnsi="Arial"/>
          <w:sz w:val="18"/>
        </w:rPr>
        <w:t>%</w:t>
      </w:r>
      <w:r w:rsidR="004D2404" w:rsidRPr="00AD0A6D">
        <w:rPr>
          <w:rFonts w:ascii="Arial" w:eastAsia="MinionPro-Regular" w:hAnsi="Arial"/>
          <w:sz w:val="18"/>
        </w:rPr>
        <w:t xml:space="preserve"> which was </w:t>
      </w:r>
      <w:r w:rsidR="00700365" w:rsidRPr="00AD0A6D">
        <w:rPr>
          <w:rFonts w:ascii="Arial" w:eastAsia="MinionPro-Regular" w:hAnsi="Arial"/>
          <w:sz w:val="18"/>
        </w:rPr>
        <w:t>higher</w:t>
      </w:r>
      <w:r w:rsidR="002B6F40" w:rsidRPr="00AD0A6D">
        <w:rPr>
          <w:rFonts w:ascii="Arial" w:eastAsia="MinionPro-Regular" w:hAnsi="Arial"/>
          <w:sz w:val="18"/>
        </w:rPr>
        <w:t xml:space="preserve"> than</w:t>
      </w:r>
      <w:r w:rsidR="00700365" w:rsidRPr="00AD0A6D">
        <w:rPr>
          <w:rFonts w:ascii="Arial" w:eastAsia="MinionPro-Regular" w:hAnsi="Arial"/>
          <w:sz w:val="18"/>
        </w:rPr>
        <w:t xml:space="preserve"> that of</w:t>
      </w:r>
      <w:r w:rsidR="002B6F40" w:rsidRPr="00AC184F">
        <w:rPr>
          <w:rFonts w:ascii="Arial" w:eastAsia="MinionPro-Regular" w:hAnsi="Arial"/>
          <w:sz w:val="18"/>
        </w:rPr>
        <w:t xml:space="preserve"> NG, SCB but lower than CW. </w:t>
      </w:r>
      <w:r w:rsidR="002B6F40" w:rsidRPr="00BC44B5">
        <w:rPr>
          <w:rFonts w:ascii="Arial" w:eastAsia="MinionPro-Regular" w:hAnsi="Arial"/>
          <w:sz w:val="18"/>
        </w:rPr>
        <w:t>VG also</w:t>
      </w:r>
      <w:r w:rsidR="002B6F40">
        <w:rPr>
          <w:rFonts w:ascii="Arial" w:eastAsia="MinionPro-Regular" w:hAnsi="Arial"/>
          <w:sz w:val="18"/>
        </w:rPr>
        <w:t xml:space="preserve"> </w:t>
      </w:r>
      <w:r w:rsidR="002B6F40" w:rsidRPr="00AC184F">
        <w:rPr>
          <w:rFonts w:ascii="Arial" w:eastAsia="MinionPro-Regular" w:hAnsi="Arial"/>
          <w:sz w:val="18"/>
        </w:rPr>
        <w:t>has a VM content of 69.10</w:t>
      </w:r>
      <w:r w:rsidR="00A3236F">
        <w:rPr>
          <w:rFonts w:ascii="Arial" w:eastAsia="MinionPro-Regular" w:hAnsi="Arial"/>
          <w:sz w:val="18"/>
        </w:rPr>
        <w:t xml:space="preserve"> </w:t>
      </w:r>
      <w:r w:rsidR="002B6F40" w:rsidRPr="00AC184F">
        <w:rPr>
          <w:rFonts w:ascii="Arial" w:eastAsia="MinionPro-Regular" w:hAnsi="Arial"/>
          <w:sz w:val="18"/>
        </w:rPr>
        <w:t xml:space="preserve">%, making it suitable for anaerobic digestion. </w:t>
      </w:r>
      <w:r w:rsidR="002B6F40" w:rsidRPr="00AB48A8">
        <w:rPr>
          <w:rFonts w:ascii="Arial" w:eastAsia="MinionPro-Regular" w:hAnsi="Arial"/>
          <w:sz w:val="18"/>
        </w:rPr>
        <w:t xml:space="preserve">Although having higher VM content is beneficial, </w:t>
      </w:r>
      <w:r w:rsidR="002B6F40">
        <w:rPr>
          <w:rFonts w:ascii="Arial" w:eastAsia="MinionPro-Regular" w:hAnsi="Arial"/>
          <w:sz w:val="18"/>
        </w:rPr>
        <w:t>e</w:t>
      </w:r>
      <w:r w:rsidR="002B6F40" w:rsidRPr="00AC184F">
        <w:rPr>
          <w:rFonts w:ascii="Arial" w:eastAsia="MinionPro-Regular" w:hAnsi="Arial"/>
          <w:sz w:val="18"/>
        </w:rPr>
        <w:t>xtremely high</w:t>
      </w:r>
      <w:r w:rsidR="002B6F40">
        <w:rPr>
          <w:rFonts w:ascii="Arial" w:eastAsia="MinionPro-Regular" w:hAnsi="Arial"/>
          <w:sz w:val="18"/>
        </w:rPr>
        <w:t xml:space="preserve"> </w:t>
      </w:r>
      <w:r w:rsidR="002B6F40" w:rsidRPr="00AB48A8">
        <w:rPr>
          <w:rFonts w:ascii="Arial" w:eastAsia="MinionPro-Regular" w:hAnsi="Arial"/>
          <w:sz w:val="18"/>
        </w:rPr>
        <w:t>concentrations may lead to an increase in acidification</w:t>
      </w:r>
      <w:r w:rsidR="002B6F40" w:rsidRPr="00AC184F">
        <w:rPr>
          <w:rFonts w:ascii="Arial" w:eastAsia="MinionPro-Regular" w:hAnsi="Arial"/>
          <w:sz w:val="18"/>
        </w:rPr>
        <w:t xml:space="preserve"> </w:t>
      </w:r>
      <w:r w:rsidR="002B6F40">
        <w:rPr>
          <w:rFonts w:ascii="Arial" w:eastAsia="MinionPro-Regular" w:hAnsi="Arial"/>
          <w:sz w:val="18"/>
        </w:rPr>
        <w:t>while</w:t>
      </w:r>
      <w:r w:rsidR="002B6F40" w:rsidRPr="00AC184F">
        <w:rPr>
          <w:rFonts w:ascii="Arial" w:eastAsia="MinionPro-Regular" w:hAnsi="Arial"/>
          <w:sz w:val="18"/>
        </w:rPr>
        <w:t xml:space="preserve"> low VM concentrations can decrease microbial activity</w:t>
      </w:r>
      <w:r w:rsidR="002B6F40">
        <w:rPr>
          <w:rFonts w:ascii="Arial" w:eastAsia="MinionPro-Regular" w:hAnsi="Arial"/>
          <w:sz w:val="18"/>
        </w:rPr>
        <w:t xml:space="preserve"> </w:t>
      </w:r>
      <w:r w:rsidR="00F267F1" w:rsidRPr="00AB48A8">
        <w:rPr>
          <w:rFonts w:ascii="Arial" w:eastAsia="MinionPro-Regular" w:hAnsi="Arial"/>
          <w:sz w:val="18"/>
        </w:rPr>
        <w:fldChar w:fldCharType="begin"/>
      </w:r>
      <w:r w:rsidR="00D06713">
        <w:rPr>
          <w:rFonts w:ascii="Arial" w:eastAsia="MinionPro-Regular" w:hAnsi="Arial"/>
          <w:sz w:val="18"/>
        </w:rPr>
        <w:instrText xml:space="preserve"> ADDIN EN.CITE &lt;EndNote&gt;&lt;Cite&gt;&lt;Author&gt;Induchoodan&lt;/Author&gt;&lt;Year&gt;2022&lt;/Year&gt;&lt;RecNum&gt;44&lt;/RecNum&gt;&lt;DisplayText&gt;(Induchoodan et al., 2022)&lt;/DisplayText&gt;&lt;record&gt;&lt;rec-number&gt;44&lt;/rec-number&gt;&lt;foreign-keys&gt;&lt;key app="EN" db-id="92vex0xzgrxaw9eesdspevsar9rrfa5ae2dz" timestamp="1702410326"&gt;44&lt;/key&gt;&lt;/foreign-keys&gt;&lt;ref-type name="Journal Article"&gt;17&lt;/ref-type&gt;&lt;contributors&gt;&lt;authors&gt;&lt;author&gt;Induchoodan, TG&lt;/author&gt;&lt;author&gt;Haq, Izharul&lt;/author&gt;&lt;author&gt;Kalamdhad, Ajay S %J Advanced Organic Waste Management&lt;/author&gt;&lt;/authors&gt;&lt;/contributors&gt;&lt;titles&gt;&lt;title&gt;Factors affecting anaerobic digestion for biogas production: A review&lt;/title&gt;&lt;/titles&gt;&lt;pages&gt;223-233&lt;/pages&gt;&lt;dates&gt;&lt;year&gt;2022&lt;/year&gt;&lt;/dates&gt;&lt;urls&gt;&lt;/urls&gt;&lt;/record&gt;&lt;/Cite&gt;&lt;/EndNote&gt;</w:instrText>
      </w:r>
      <w:r w:rsidR="00F267F1" w:rsidRPr="00AB48A8">
        <w:rPr>
          <w:rFonts w:ascii="Arial" w:eastAsia="MinionPro-Regular" w:hAnsi="Arial"/>
          <w:sz w:val="18"/>
        </w:rPr>
        <w:fldChar w:fldCharType="separate"/>
      </w:r>
      <w:r w:rsidR="00D06713">
        <w:rPr>
          <w:rFonts w:ascii="Arial" w:eastAsia="MinionPro-Regular" w:hAnsi="Arial"/>
          <w:noProof/>
          <w:sz w:val="18"/>
        </w:rPr>
        <w:t>(Induchoodan et al., 2022)</w:t>
      </w:r>
      <w:r w:rsidR="00F267F1" w:rsidRPr="00AB48A8">
        <w:rPr>
          <w:rFonts w:ascii="Arial" w:eastAsia="MinionPro-Regular" w:hAnsi="Arial"/>
          <w:sz w:val="18"/>
        </w:rPr>
        <w:fldChar w:fldCharType="end"/>
      </w:r>
      <w:r w:rsidR="00F267F1" w:rsidRPr="00AB48A8">
        <w:rPr>
          <w:rFonts w:ascii="Arial" w:eastAsia="MinionPro-Regular" w:hAnsi="Arial"/>
          <w:sz w:val="18"/>
        </w:rPr>
        <w:t>. </w:t>
      </w:r>
      <w:r w:rsidR="00CC1DD5" w:rsidRPr="00AB48A8">
        <w:rPr>
          <w:rFonts w:ascii="Arial" w:eastAsia="MinionPro-Regular" w:hAnsi="Arial"/>
          <w:sz w:val="18"/>
        </w:rPr>
        <w:t xml:space="preserve">The present VG sample </w:t>
      </w:r>
      <w:proofErr w:type="gramStart"/>
      <w:r w:rsidR="00CC1DD5" w:rsidRPr="00AB48A8">
        <w:rPr>
          <w:rFonts w:ascii="Arial" w:eastAsia="MinionPro-Regular" w:hAnsi="Arial"/>
          <w:sz w:val="18"/>
        </w:rPr>
        <w:t>is</w:t>
      </w:r>
      <w:r w:rsidR="003E068B">
        <w:rPr>
          <w:rFonts w:ascii="Arial" w:eastAsia="MinionPro-Regular" w:hAnsi="Arial"/>
          <w:sz w:val="18"/>
        </w:rPr>
        <w:t xml:space="preserve"> </w:t>
      </w:r>
      <w:r w:rsidR="000A38D3">
        <w:rPr>
          <w:rFonts w:ascii="Arial" w:eastAsia="MinionPro-Regular" w:hAnsi="Arial"/>
          <w:sz w:val="18"/>
        </w:rPr>
        <w:t>further</w:t>
      </w:r>
      <w:r w:rsidR="00CC1DD5" w:rsidRPr="00AB48A8">
        <w:rPr>
          <w:rFonts w:ascii="Arial" w:eastAsia="MinionPro-Regular" w:hAnsi="Arial"/>
          <w:sz w:val="18"/>
        </w:rPr>
        <w:t xml:space="preserve"> characterized</w:t>
      </w:r>
      <w:proofErr w:type="gramEnd"/>
      <w:r w:rsidR="00CC1DD5" w:rsidRPr="00AB48A8">
        <w:rPr>
          <w:rFonts w:ascii="Arial" w:eastAsia="MinionPro-Regular" w:hAnsi="Arial"/>
          <w:sz w:val="18"/>
        </w:rPr>
        <w:t xml:space="preserve"> by a low </w:t>
      </w:r>
      <w:r w:rsidR="00CC1DD5" w:rsidRPr="00AC184F">
        <w:rPr>
          <w:rFonts w:ascii="Arial" w:eastAsia="MinionPro-Regular" w:hAnsi="Arial"/>
          <w:sz w:val="18"/>
        </w:rPr>
        <w:t>AC of 4.46</w:t>
      </w:r>
      <w:r w:rsidR="00A3236F">
        <w:rPr>
          <w:rFonts w:ascii="Arial" w:eastAsia="MinionPro-Regular" w:hAnsi="Arial"/>
          <w:sz w:val="18"/>
        </w:rPr>
        <w:t xml:space="preserve"> </w:t>
      </w:r>
      <w:r w:rsidR="00CC1DD5" w:rsidRPr="00AC184F">
        <w:rPr>
          <w:rFonts w:ascii="Arial" w:eastAsia="MinionPro-Regular" w:hAnsi="Arial"/>
          <w:sz w:val="18"/>
        </w:rPr>
        <w:t>%, acceptable for anaerobic digestion. NG, CW, and SCB have higher AC</w:t>
      </w:r>
      <w:r w:rsidR="00CC1DD5" w:rsidRPr="002E6B55">
        <w:rPr>
          <w:rFonts w:ascii="Arial" w:eastAsia="MinionPro-Regular" w:hAnsi="Arial"/>
          <w:sz w:val="18"/>
        </w:rPr>
        <w:t xml:space="preserve"> </w:t>
      </w:r>
      <w:r w:rsidR="00CC1DD5">
        <w:rPr>
          <w:rFonts w:ascii="Arial" w:eastAsia="MinionPro-Regular" w:hAnsi="Arial"/>
          <w:sz w:val="18"/>
        </w:rPr>
        <w:t>of 6.31 %, 14 % and 9.75</w:t>
      </w:r>
      <w:r w:rsidR="00A467F8">
        <w:rPr>
          <w:rFonts w:ascii="Arial" w:eastAsia="MinionPro-Regular" w:hAnsi="Arial"/>
          <w:sz w:val="18"/>
        </w:rPr>
        <w:t xml:space="preserve"> </w:t>
      </w:r>
      <w:r w:rsidR="00CC1DD5">
        <w:rPr>
          <w:rFonts w:ascii="Arial" w:eastAsia="MinionPro-Regular" w:hAnsi="Arial"/>
          <w:sz w:val="18"/>
        </w:rPr>
        <w:t>%, respectively</w:t>
      </w:r>
      <w:r w:rsidR="00CC1DD5" w:rsidRPr="00AC184F">
        <w:rPr>
          <w:rFonts w:ascii="Arial" w:eastAsia="MinionPro-Regular" w:hAnsi="Arial"/>
          <w:sz w:val="18"/>
        </w:rPr>
        <w:t>, which can result in reduced fuel quality</w:t>
      </w:r>
      <w:r w:rsidR="00F267F1" w:rsidRPr="00AB48A8">
        <w:rPr>
          <w:rFonts w:ascii="Arial" w:eastAsia="MinionPro-Regular" w:hAnsi="Arial"/>
          <w:sz w:val="18"/>
        </w:rPr>
        <w:t xml:space="preserve"> </w:t>
      </w:r>
      <w:r w:rsidR="00F267F1" w:rsidRPr="00AB48A8">
        <w:rPr>
          <w:rFonts w:ascii="Arial" w:eastAsia="MinionPro-Regular" w:hAnsi="Arial"/>
          <w:sz w:val="18"/>
        </w:rPr>
        <w:fldChar w:fldCharType="begin"/>
      </w:r>
      <w:r w:rsidR="00D06713">
        <w:rPr>
          <w:rFonts w:ascii="Arial" w:eastAsia="MinionPro-Regular" w:hAnsi="Arial"/>
          <w:sz w:val="18"/>
        </w:rPr>
        <w:instrText xml:space="preserve"> ADDIN EN.CITE &lt;EndNote&gt;&lt;Cite&gt;&lt;Author&gt;Dahunsi&lt;/Author&gt;&lt;Year&gt;2019&lt;/Year&gt;&lt;RecNum&gt;34&lt;/RecNum&gt;&lt;DisplayText&gt;(Dahunsi et al., 2019)&lt;/DisplayText&gt;&lt;record&gt;&lt;rec-number&gt;34&lt;/rec-number&gt;&lt;foreign-keys&gt;&lt;key app="EN" db-id="92vex0xzgrxaw9eesdspevsar9rrfa5ae2dz" timestamp="1702331263"&gt;34&lt;/key&gt;&lt;/foreign-keys&gt;&lt;ref-type name="Journal Article"&gt;17&lt;/ref-type&gt;&lt;contributors&gt;&lt;authors&gt;&lt;author&gt;Dahunsi, SO&lt;/author&gt;&lt;author&gt;Osueke, CO&lt;/author&gt;&lt;author&gt;Olayanju, TMA&lt;/author&gt;&lt;author&gt;Lawal, AI %J Bioresource technology&lt;/author&gt;&lt;/authors&gt;&lt;/contributors&gt;&lt;titles&gt;&lt;title&gt;Co-digestion of Theobroma cacao (Cocoa) pod husk and poultry manure for energy generation: Effects of pretreatment methods&lt;/title&gt;&lt;/titles&gt;&lt;pages&gt;229-241&lt;/pages&gt;&lt;volume&gt;283&lt;/volume&gt;&lt;dates&gt;&lt;year&gt;2019&lt;/year&gt;&lt;/dates&gt;&lt;isbn&gt;0960-8524&lt;/isbn&gt;&lt;urls&gt;&lt;/urls&gt;&lt;/record&gt;&lt;/Cite&gt;&lt;/EndNote&gt;</w:instrText>
      </w:r>
      <w:r w:rsidR="00F267F1" w:rsidRPr="00AB48A8">
        <w:rPr>
          <w:rFonts w:ascii="Arial" w:eastAsia="MinionPro-Regular" w:hAnsi="Arial"/>
          <w:sz w:val="18"/>
        </w:rPr>
        <w:fldChar w:fldCharType="separate"/>
      </w:r>
      <w:r w:rsidR="00D06713">
        <w:rPr>
          <w:rFonts w:ascii="Arial" w:eastAsia="MinionPro-Regular" w:hAnsi="Arial"/>
          <w:noProof/>
          <w:sz w:val="18"/>
        </w:rPr>
        <w:t>(Dahunsi et al., 2019)</w:t>
      </w:r>
      <w:r w:rsidR="00F267F1" w:rsidRPr="00AB48A8">
        <w:rPr>
          <w:rFonts w:ascii="Arial" w:eastAsia="MinionPro-Regular" w:hAnsi="Arial"/>
          <w:sz w:val="18"/>
        </w:rPr>
        <w:fldChar w:fldCharType="end"/>
      </w:r>
      <w:r w:rsidR="00F267F1" w:rsidRPr="00AB48A8">
        <w:rPr>
          <w:rFonts w:ascii="Arial" w:eastAsia="MinionPro-Regular" w:hAnsi="Arial"/>
          <w:sz w:val="18"/>
        </w:rPr>
        <w:t>.</w:t>
      </w:r>
      <w:r w:rsidR="00F267F1" w:rsidRPr="007A458B">
        <w:rPr>
          <w:rFonts w:ascii="Arial" w:eastAsia="MinionPro-Regular" w:hAnsi="Arial"/>
          <w:sz w:val="18"/>
        </w:rPr>
        <w:t xml:space="preserve"> </w:t>
      </w:r>
      <w:r w:rsidR="00F267F1" w:rsidRPr="00A22CEE">
        <w:rPr>
          <w:rFonts w:ascii="Arial" w:eastAsia="MinionPro-Regular" w:hAnsi="Arial"/>
          <w:sz w:val="18"/>
        </w:rPr>
        <w:t xml:space="preserve">The results </w:t>
      </w:r>
      <w:r w:rsidR="00F267F1" w:rsidRPr="000D650E">
        <w:rPr>
          <w:rFonts w:ascii="Arial" w:eastAsia="MinionPro-Regular" w:hAnsi="Arial"/>
          <w:sz w:val="18"/>
        </w:rPr>
        <w:t>also</w:t>
      </w:r>
      <w:r w:rsidR="00F267F1" w:rsidRPr="00A22CEE">
        <w:rPr>
          <w:rFonts w:ascii="Arial" w:eastAsia="MinionPro-Regular" w:hAnsi="Arial"/>
          <w:sz w:val="18"/>
        </w:rPr>
        <w:t xml:space="preserve"> </w:t>
      </w:r>
      <w:r w:rsidR="004C4FA0" w:rsidRPr="00A22CEE">
        <w:rPr>
          <w:rFonts w:ascii="Arial" w:eastAsia="MinionPro-Regular" w:hAnsi="Arial"/>
          <w:sz w:val="18"/>
        </w:rPr>
        <w:t>show</w:t>
      </w:r>
      <w:r w:rsidR="00C9245F" w:rsidRPr="00A22CEE">
        <w:rPr>
          <w:rFonts w:ascii="Arial" w:eastAsia="MinionPro-Regular" w:hAnsi="Arial"/>
          <w:sz w:val="18"/>
        </w:rPr>
        <w:t xml:space="preserve"> FC</w:t>
      </w:r>
      <w:r w:rsidR="00F267F1" w:rsidRPr="00A22CEE">
        <w:rPr>
          <w:rFonts w:ascii="Arial" w:eastAsia="MinionPro-Regular" w:hAnsi="Arial"/>
          <w:sz w:val="18"/>
        </w:rPr>
        <w:t xml:space="preserve"> content of 18.81 %</w:t>
      </w:r>
      <w:r w:rsidR="00F91275">
        <w:rPr>
          <w:rFonts w:ascii="Arial" w:eastAsia="MinionPro-Regular" w:hAnsi="Arial"/>
          <w:sz w:val="18"/>
        </w:rPr>
        <w:t>,</w:t>
      </w:r>
      <w:r w:rsidR="00F267F1" w:rsidRPr="00A22CEE">
        <w:rPr>
          <w:rFonts w:ascii="Arial" w:eastAsia="MinionPro-Regular" w:hAnsi="Arial"/>
          <w:sz w:val="18"/>
        </w:rPr>
        <w:t xml:space="preserve"> 8.17 %, 15.2 % and</w:t>
      </w:r>
      <w:r w:rsidR="00564F39">
        <w:rPr>
          <w:rFonts w:ascii="Arial" w:eastAsia="MinionPro-Regular" w:hAnsi="Arial"/>
          <w:sz w:val="18"/>
        </w:rPr>
        <w:t xml:space="preserve"> </w:t>
      </w:r>
      <w:r w:rsidR="00F267F1" w:rsidRPr="00A22CEE">
        <w:rPr>
          <w:rFonts w:ascii="Arial" w:eastAsia="MinionPro-Regular" w:hAnsi="Arial"/>
          <w:sz w:val="18"/>
        </w:rPr>
        <w:t>10.95 %</w:t>
      </w:r>
      <w:r w:rsidR="00564F39">
        <w:rPr>
          <w:rFonts w:ascii="Arial" w:eastAsia="MinionPro-Regular" w:hAnsi="Arial"/>
          <w:sz w:val="18"/>
        </w:rPr>
        <w:t xml:space="preserve"> </w:t>
      </w:r>
      <w:r w:rsidR="00F91275">
        <w:rPr>
          <w:rFonts w:ascii="Arial" w:eastAsia="MinionPro-Regular" w:hAnsi="Arial"/>
          <w:sz w:val="18"/>
        </w:rPr>
        <w:t>for VG, NG, CD and SCB, respectively</w:t>
      </w:r>
      <w:proofErr w:type="gramStart"/>
      <w:r w:rsidR="00F267F1" w:rsidRPr="00A22CEE">
        <w:rPr>
          <w:rFonts w:ascii="Arial" w:eastAsia="MinionPro-Regular" w:hAnsi="Arial"/>
          <w:sz w:val="18"/>
        </w:rPr>
        <w:t>.</w:t>
      </w:r>
      <w:r w:rsidR="00F267F1">
        <w:rPr>
          <w:rFonts w:ascii="Arial" w:eastAsia="MinionPro-Regular" w:hAnsi="Arial"/>
          <w:sz w:val="18"/>
        </w:rPr>
        <w:t xml:space="preserve">  </w:t>
      </w:r>
      <w:proofErr w:type="gramEnd"/>
    </w:p>
    <w:p w14:paraId="47FF29A3" w14:textId="2545F6D3" w:rsidR="00A8467B" w:rsidRDefault="004475E6" w:rsidP="00A8467B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  <w:r>
        <w:rPr>
          <w:rFonts w:ascii="Arial" w:eastAsia="MinionPro-Regular" w:hAnsi="Arial"/>
          <w:sz w:val="18"/>
        </w:rPr>
        <w:t xml:space="preserve">Additionally, </w:t>
      </w:r>
      <w:r w:rsidR="00A8467B" w:rsidRPr="00AB48A8">
        <w:rPr>
          <w:rFonts w:ascii="Arial" w:eastAsia="MinionPro-Regular" w:hAnsi="Arial"/>
          <w:sz w:val="18"/>
        </w:rPr>
        <w:t xml:space="preserve">Table </w:t>
      </w:r>
      <w:r w:rsidR="00A8467B">
        <w:rPr>
          <w:rFonts w:ascii="Arial" w:eastAsia="MinionPro-Regular" w:hAnsi="Arial"/>
          <w:sz w:val="18"/>
        </w:rPr>
        <w:t>1</w:t>
      </w:r>
      <w:r w:rsidR="00A8467B" w:rsidRPr="00AB48A8">
        <w:rPr>
          <w:rFonts w:ascii="Arial" w:eastAsia="MinionPro-Regular" w:hAnsi="Arial"/>
          <w:sz w:val="18"/>
        </w:rPr>
        <w:t xml:space="preserve"> features the elemental analysis (CHNSO) for </w:t>
      </w:r>
      <w:r w:rsidR="00A8467B">
        <w:rPr>
          <w:rFonts w:ascii="Arial" w:eastAsia="MinionPro-Regular" w:hAnsi="Arial"/>
          <w:sz w:val="18"/>
        </w:rPr>
        <w:t>the selected biomasses</w:t>
      </w:r>
      <w:r w:rsidR="00A8467B" w:rsidRPr="00AB48A8">
        <w:rPr>
          <w:rFonts w:ascii="Arial" w:eastAsia="MinionPro-Regular" w:hAnsi="Arial"/>
          <w:sz w:val="18"/>
        </w:rPr>
        <w:t xml:space="preserve">. </w:t>
      </w:r>
      <w:r w:rsidR="00A8467B" w:rsidRPr="00185D9F">
        <w:rPr>
          <w:rFonts w:ascii="Arial" w:eastAsia="MinionPro-Regular" w:hAnsi="Arial"/>
          <w:sz w:val="18"/>
        </w:rPr>
        <w:t>VG has a C, H, O, N and S content of 42.28</w:t>
      </w:r>
      <w:r w:rsidR="006E0812">
        <w:rPr>
          <w:rFonts w:ascii="Arial" w:eastAsia="MinionPro-Regular" w:hAnsi="Arial"/>
          <w:sz w:val="18"/>
        </w:rPr>
        <w:t xml:space="preserve"> </w:t>
      </w:r>
      <w:r w:rsidR="00A8467B" w:rsidRPr="00185D9F">
        <w:rPr>
          <w:rFonts w:ascii="Arial" w:eastAsia="MinionPro-Regular" w:hAnsi="Arial"/>
          <w:sz w:val="18"/>
        </w:rPr>
        <w:t>%, 5.54</w:t>
      </w:r>
      <w:r w:rsidR="006E0812">
        <w:rPr>
          <w:rFonts w:ascii="Arial" w:eastAsia="MinionPro-Regular" w:hAnsi="Arial"/>
          <w:sz w:val="18"/>
        </w:rPr>
        <w:t xml:space="preserve"> </w:t>
      </w:r>
      <w:r w:rsidR="00A8467B" w:rsidRPr="00185D9F">
        <w:rPr>
          <w:rFonts w:ascii="Arial" w:eastAsia="MinionPro-Regular" w:hAnsi="Arial"/>
          <w:sz w:val="18"/>
        </w:rPr>
        <w:t>%, 51.54</w:t>
      </w:r>
      <w:r w:rsidR="0037204B">
        <w:rPr>
          <w:rFonts w:ascii="Arial" w:eastAsia="MinionPro-Regular" w:hAnsi="Arial"/>
          <w:sz w:val="18"/>
        </w:rPr>
        <w:t xml:space="preserve"> </w:t>
      </w:r>
      <w:r w:rsidR="00A8467B" w:rsidRPr="00185D9F">
        <w:rPr>
          <w:rFonts w:ascii="Arial" w:eastAsia="MinionPro-Regular" w:hAnsi="Arial"/>
          <w:sz w:val="18"/>
        </w:rPr>
        <w:t>%, 0.64</w:t>
      </w:r>
      <w:r w:rsidR="006E0812">
        <w:rPr>
          <w:rFonts w:ascii="Arial" w:eastAsia="MinionPro-Regular" w:hAnsi="Arial"/>
          <w:sz w:val="18"/>
        </w:rPr>
        <w:t xml:space="preserve"> </w:t>
      </w:r>
      <w:r w:rsidR="00A8467B" w:rsidRPr="00185D9F">
        <w:rPr>
          <w:rFonts w:ascii="Arial" w:eastAsia="MinionPro-Regular" w:hAnsi="Arial"/>
          <w:sz w:val="18"/>
        </w:rPr>
        <w:t xml:space="preserve">% and </w:t>
      </w:r>
      <w:proofErr w:type="gramStart"/>
      <w:r w:rsidR="00A8467B" w:rsidRPr="00185D9F">
        <w:rPr>
          <w:rFonts w:ascii="Arial" w:eastAsia="MinionPro-Regular" w:hAnsi="Arial"/>
          <w:sz w:val="18"/>
        </w:rPr>
        <w:t>0</w:t>
      </w:r>
      <w:r w:rsidR="006E0812">
        <w:rPr>
          <w:rFonts w:ascii="Arial" w:eastAsia="MinionPro-Regular" w:hAnsi="Arial"/>
          <w:sz w:val="18"/>
        </w:rPr>
        <w:t xml:space="preserve"> </w:t>
      </w:r>
      <w:r w:rsidR="00A8467B" w:rsidRPr="00185D9F">
        <w:rPr>
          <w:rFonts w:ascii="Arial" w:eastAsia="MinionPro-Regular" w:hAnsi="Arial"/>
          <w:sz w:val="18"/>
        </w:rPr>
        <w:t>%</w:t>
      </w:r>
      <w:proofErr w:type="gramEnd"/>
      <w:r w:rsidR="00A8467B" w:rsidRPr="00185D9F">
        <w:rPr>
          <w:rFonts w:ascii="Arial" w:eastAsia="MinionPro-Regular" w:hAnsi="Arial"/>
          <w:sz w:val="18"/>
        </w:rPr>
        <w:t xml:space="preserve"> respectively. NG and SCB have a similar composition, while CD has sulfur (0.21</w:t>
      </w:r>
      <w:r w:rsidR="00CA3F25">
        <w:rPr>
          <w:rFonts w:ascii="Arial" w:eastAsia="MinionPro-Regular" w:hAnsi="Arial"/>
          <w:sz w:val="18"/>
        </w:rPr>
        <w:t xml:space="preserve"> </w:t>
      </w:r>
      <w:r w:rsidR="00A8467B" w:rsidRPr="00185D9F">
        <w:rPr>
          <w:rFonts w:ascii="Arial" w:eastAsia="MinionPro-Regular" w:hAnsi="Arial"/>
          <w:sz w:val="18"/>
        </w:rPr>
        <w:t>%) and nitrogen (4.1</w:t>
      </w:r>
      <w:r w:rsidR="00CA3F25">
        <w:rPr>
          <w:rFonts w:ascii="Arial" w:eastAsia="MinionPro-Regular" w:hAnsi="Arial"/>
          <w:sz w:val="18"/>
        </w:rPr>
        <w:t xml:space="preserve"> </w:t>
      </w:r>
      <w:r w:rsidR="00A8467B" w:rsidRPr="00185D9F">
        <w:rPr>
          <w:rFonts w:ascii="Arial" w:eastAsia="MinionPro-Regular" w:hAnsi="Arial"/>
          <w:sz w:val="18"/>
        </w:rPr>
        <w:t>%). N and S in biomass can emit NOx and SOx during anaerobic digestion</w:t>
      </w:r>
      <w:r w:rsidR="00A8467B" w:rsidRPr="003D0ACB">
        <w:rPr>
          <w:rFonts w:ascii="Arial" w:eastAsia="MinionPro-Regular" w:hAnsi="Arial"/>
          <w:sz w:val="18"/>
        </w:rPr>
        <w:t xml:space="preserve"> </w:t>
      </w:r>
      <w:r w:rsidR="00A8467B" w:rsidRPr="00AB48A8">
        <w:rPr>
          <w:rFonts w:ascii="Arial" w:eastAsia="MinionPro-Regular" w:hAnsi="Arial"/>
          <w:sz w:val="18"/>
        </w:rPr>
        <w:t>which raises environmental concerns</w:t>
      </w:r>
      <w:r w:rsidR="00A8467B" w:rsidRPr="00185D9F">
        <w:rPr>
          <w:rFonts w:ascii="Arial" w:eastAsia="MinionPro-Regular" w:hAnsi="Arial"/>
          <w:sz w:val="18"/>
        </w:rPr>
        <w:t>, but VG has low N and no S content. Therefore, VG is an attractive energy source with an empirical formula of CH</w:t>
      </w:r>
      <w:r w:rsidR="00A8467B" w:rsidRPr="00C400F7">
        <w:rPr>
          <w:rFonts w:ascii="Arial" w:eastAsia="MinionPro-Regular" w:hAnsi="Arial"/>
          <w:sz w:val="18"/>
          <w:vertAlign w:val="subscript"/>
        </w:rPr>
        <w:t>1.6</w:t>
      </w:r>
      <w:r w:rsidR="00A8467B" w:rsidRPr="00185D9F">
        <w:rPr>
          <w:rFonts w:ascii="Arial" w:eastAsia="MinionPro-Regular" w:hAnsi="Arial"/>
          <w:sz w:val="18"/>
        </w:rPr>
        <w:t>O</w:t>
      </w:r>
      <w:r w:rsidR="00A8467B" w:rsidRPr="00C400F7">
        <w:rPr>
          <w:rFonts w:ascii="Arial" w:eastAsia="MinionPro-Regular" w:hAnsi="Arial"/>
          <w:sz w:val="18"/>
          <w:vertAlign w:val="subscript"/>
        </w:rPr>
        <w:t>0.92</w:t>
      </w:r>
      <w:r w:rsidR="00A8467B" w:rsidRPr="00185D9F">
        <w:rPr>
          <w:rFonts w:ascii="Arial" w:eastAsia="MinionPro-Regular" w:hAnsi="Arial"/>
          <w:sz w:val="18"/>
        </w:rPr>
        <w:t>.</w:t>
      </w:r>
    </w:p>
    <w:p w14:paraId="5705CF42" w14:textId="482D4D1E" w:rsidR="00A8467B" w:rsidRPr="004E2E55" w:rsidRDefault="00A8467B" w:rsidP="00DA4C93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  <w:highlight w:val="green"/>
        </w:rPr>
      </w:pPr>
      <w:r w:rsidRPr="00B33D7F">
        <w:rPr>
          <w:rFonts w:ascii="Arial" w:hAnsi="Arial" w:cs="Arial"/>
          <w:color w:val="000000"/>
          <w:sz w:val="18"/>
          <w:szCs w:val="18"/>
        </w:rPr>
        <w:t>In anaerobic digestion, C/N ratio quantifies carbon and nitrogen in biomass, providing energy and supporting cell structure formation. Acceptable ratios range from 20-35</w:t>
      </w:r>
      <w:r>
        <w:rPr>
          <w:rFonts w:ascii="Arial" w:hAnsi="Arial" w:cs="Arial"/>
          <w:color w:val="000000"/>
          <w:sz w:val="18"/>
          <w:szCs w:val="18"/>
        </w:rPr>
        <w:t xml:space="preserve"> </w:t>
      </w:r>
      <w:r w:rsidRPr="00B33D7F">
        <w:rPr>
          <w:rFonts w:ascii="Arial" w:hAnsi="Arial" w:cs="Arial"/>
          <w:color w:val="000000"/>
          <w:sz w:val="18"/>
          <w:szCs w:val="18"/>
        </w:rPr>
        <w:t>%</w:t>
      </w:r>
      <w:r>
        <w:rPr>
          <w:rFonts w:ascii="Arial" w:hAnsi="Arial" w:cs="Arial"/>
          <w:color w:val="000000"/>
          <w:sz w:val="18"/>
          <w:szCs w:val="18"/>
        </w:rPr>
        <w:t xml:space="preserve"> </w:t>
      </w:r>
      <w:r>
        <w:rPr>
          <w:rFonts w:ascii="Arial" w:eastAsia="MinionPro-Regular" w:hAnsi="Arial"/>
          <w:sz w:val="18"/>
        </w:rPr>
        <w:fldChar w:fldCharType="begin"/>
      </w:r>
      <w:r w:rsidR="00D06713">
        <w:rPr>
          <w:rFonts w:ascii="Arial" w:eastAsia="MinionPro-Regular" w:hAnsi="Arial"/>
          <w:sz w:val="18"/>
        </w:rPr>
        <w:instrText xml:space="preserve"> ADDIN EN.CITE &lt;EndNote&gt;&lt;Cite&gt;&lt;Author&gt;Kainthola&lt;/Author&gt;&lt;Year&gt;2019&lt;/Year&gt;&lt;RecNum&gt;48&lt;/RecNum&gt;&lt;DisplayText&gt;(Kainthola et al., 2019)&lt;/DisplayText&gt;&lt;record&gt;&lt;rec-number&gt;48&lt;/rec-number&gt;&lt;foreign-keys&gt;&lt;key app="EN" db-id="92vex0xzgrxaw9eesdspevsar9rrfa5ae2dz" timestamp="1702414387"&gt;48&lt;/key&gt;&lt;/foreign-keys&gt;&lt;ref-type name="Journal Article"&gt;17&lt;/ref-type&gt;&lt;contributors&gt;&lt;authors&gt;&lt;author&gt;Kainthola, Jyoti&lt;/author&gt;&lt;author&gt;Kalamdhad, Ajay S&lt;/author&gt;&lt;author&gt;Goud, Vaibhav V %J Process Biochemistry&lt;/author&gt;&lt;/authors&gt;&lt;/contributors&gt;&lt;titles&gt;&lt;title&gt;A review on enhanced biogas production from anaerobic digestion of lignocellulosic biomass by different enhancement techniques&lt;/title&gt;&lt;/titles&gt;&lt;pages&gt;81-90&lt;/pages&gt;&lt;volume&gt;84&lt;/volume&gt;&lt;dates&gt;&lt;year&gt;2019&lt;/year&gt;&lt;/dates&gt;&lt;isbn&gt;1359-5113&lt;/isbn&gt;&lt;urls&gt;&lt;/urls&gt;&lt;/record&gt;&lt;/Cite&gt;&lt;/EndNote&gt;</w:instrText>
      </w:r>
      <w:r>
        <w:rPr>
          <w:rFonts w:ascii="Arial" w:eastAsia="MinionPro-Regular" w:hAnsi="Arial"/>
          <w:sz w:val="18"/>
        </w:rPr>
        <w:fldChar w:fldCharType="separate"/>
      </w:r>
      <w:r w:rsidR="00D06713">
        <w:rPr>
          <w:rFonts w:ascii="Arial" w:eastAsia="MinionPro-Regular" w:hAnsi="Arial"/>
          <w:noProof/>
          <w:sz w:val="18"/>
        </w:rPr>
        <w:t>(Kainthola et al., 2019)</w:t>
      </w:r>
      <w:r>
        <w:rPr>
          <w:rFonts w:ascii="Arial" w:eastAsia="MinionPro-Regular" w:hAnsi="Arial"/>
          <w:sz w:val="18"/>
        </w:rPr>
        <w:fldChar w:fldCharType="end"/>
      </w:r>
      <w:r w:rsidRPr="004C60A4">
        <w:rPr>
          <w:rFonts w:ascii="Arial" w:eastAsia="MinionPro-Regular" w:hAnsi="Arial"/>
          <w:sz w:val="18"/>
        </w:rPr>
        <w:t>.</w:t>
      </w:r>
      <w:r w:rsidRPr="00AB48A8">
        <w:rPr>
          <w:rFonts w:ascii="Arial" w:eastAsia="MinionPro-Regular" w:hAnsi="Arial"/>
          <w:sz w:val="18"/>
        </w:rPr>
        <w:t xml:space="preserve"> </w:t>
      </w:r>
      <w:r w:rsidRPr="00B33D7F">
        <w:rPr>
          <w:rFonts w:ascii="Arial" w:hAnsi="Arial" w:cs="Arial"/>
          <w:color w:val="000000"/>
          <w:sz w:val="18"/>
          <w:szCs w:val="18"/>
        </w:rPr>
        <w:t>C/N ratio of 59.04</w:t>
      </w:r>
      <w:r w:rsidR="00DA49B9">
        <w:rPr>
          <w:rFonts w:ascii="Arial" w:hAnsi="Arial" w:cs="Arial"/>
          <w:color w:val="000000"/>
          <w:sz w:val="18"/>
          <w:szCs w:val="18"/>
        </w:rPr>
        <w:t xml:space="preserve"> </w:t>
      </w:r>
      <w:r w:rsidRPr="00B33D7F">
        <w:rPr>
          <w:rFonts w:ascii="Arial" w:hAnsi="Arial" w:cs="Arial"/>
          <w:color w:val="000000"/>
          <w:sz w:val="18"/>
          <w:szCs w:val="18"/>
        </w:rPr>
        <w:t xml:space="preserve">% was found in the study </w:t>
      </w:r>
      <w:r w:rsidRPr="001613B8">
        <w:rPr>
          <w:rFonts w:ascii="Arial" w:hAnsi="Arial" w:cs="Arial"/>
          <w:color w:val="000000"/>
          <w:sz w:val="18"/>
          <w:szCs w:val="18"/>
        </w:rPr>
        <w:t xml:space="preserve">which is relatively high and indicates lower gas production due to </w:t>
      </w:r>
      <w:r w:rsidR="005E09B0">
        <w:rPr>
          <w:rFonts w:ascii="Arial" w:hAnsi="Arial" w:cs="Arial"/>
          <w:color w:val="000000"/>
          <w:sz w:val="18"/>
          <w:szCs w:val="18"/>
        </w:rPr>
        <w:t xml:space="preserve">the </w:t>
      </w:r>
      <w:r w:rsidRPr="001613B8">
        <w:rPr>
          <w:rFonts w:ascii="Arial" w:hAnsi="Arial" w:cs="Arial"/>
          <w:color w:val="000000"/>
          <w:sz w:val="18"/>
          <w:szCs w:val="18"/>
        </w:rPr>
        <w:t>fast consumption of nitrogen by methanogens</w:t>
      </w:r>
      <w:r w:rsidRPr="001613B8">
        <w:rPr>
          <w:rFonts w:ascii="Arial" w:eastAsia="MinionPro-Regular" w:hAnsi="Arial"/>
          <w:sz w:val="18"/>
        </w:rPr>
        <w:t xml:space="preserve"> </w:t>
      </w:r>
      <w:r w:rsidRPr="001613B8">
        <w:rPr>
          <w:rFonts w:ascii="Arial" w:eastAsia="MinionPro-Regular" w:hAnsi="Arial"/>
          <w:sz w:val="18"/>
        </w:rPr>
        <w:fldChar w:fldCharType="begin"/>
      </w:r>
      <w:r w:rsidRPr="001613B8">
        <w:rPr>
          <w:rFonts w:ascii="Arial" w:eastAsia="MinionPro-Regular" w:hAnsi="Arial"/>
          <w:sz w:val="18"/>
        </w:rPr>
        <w:instrText xml:space="preserve"> ADDIN EN.CITE &lt;EndNote&gt;&lt;Cite&gt;&lt;Author&gt;Zheng&lt;/Author&gt;&lt;Year&gt;2021&lt;/Year&gt;&lt;RecNum&gt;49&lt;/RecNum&gt;&lt;DisplayText&gt;(Zheng et al., 2021)&lt;/DisplayText&gt;&lt;record&gt;&lt;rec-number&gt;49&lt;/rec-number&gt;&lt;foreign-keys&gt;&lt;key app="EN" db-id="92vex0xzgrxaw9eesdspevsar9rrfa5ae2dz" timestamp="1702414991"&gt;49&lt;/key&gt;&lt;/foreign-keys&gt;&lt;ref-type name="Journal Article"&gt;17&lt;/ref-type&gt;&lt;contributors&gt;&lt;authors&gt;&lt;author&gt;Zheng, Zehui&lt;/author&gt;&lt;author&gt;Cai, Yafan&lt;/author&gt;&lt;author&gt;Zhang, Yue&lt;/author&gt;&lt;author&gt;Zhao, Yubin&lt;/author&gt;&lt;author&gt;Gao, Youhui&lt;/author&gt;&lt;author&gt;Cui, Zongjun&lt;/author&gt;&lt;author&gt;Hu, Yuegao&lt;/author&gt;&lt;author&gt;Wang, Xiaofen %J Water Research&lt;/author&gt;&lt;/authors&gt;&lt;/contributors&gt;&lt;titles&gt;&lt;title&gt;The effects of C/N (10–25) on the relationship of substrates, metabolites, and microorganisms in “inhibited steady-state” of anaerobic digestion&lt;/title&gt;&lt;/titles&gt;&lt;pages&gt;116466&lt;/pages&gt;&lt;volume&gt;188&lt;/volume&gt;&lt;dates&gt;&lt;year&gt;2021&lt;/year&gt;&lt;/dates&gt;&lt;isbn&gt;0043-1354&lt;/isbn&gt;&lt;urls&gt;&lt;/urls&gt;&lt;/record&gt;&lt;/Cite&gt;&lt;/EndNote&gt;</w:instrText>
      </w:r>
      <w:r w:rsidRPr="001613B8">
        <w:rPr>
          <w:rFonts w:ascii="Arial" w:eastAsia="MinionPro-Regular" w:hAnsi="Arial"/>
          <w:sz w:val="18"/>
        </w:rPr>
        <w:fldChar w:fldCharType="separate"/>
      </w:r>
      <w:r w:rsidRPr="001613B8">
        <w:rPr>
          <w:rFonts w:ascii="Arial" w:eastAsia="MinionPro-Regular" w:hAnsi="Arial"/>
          <w:noProof/>
          <w:sz w:val="18"/>
        </w:rPr>
        <w:t>(Zheng et al., 2021)</w:t>
      </w:r>
      <w:r w:rsidRPr="001613B8">
        <w:rPr>
          <w:rFonts w:ascii="Arial" w:eastAsia="MinionPro-Regular" w:hAnsi="Arial"/>
          <w:sz w:val="18"/>
        </w:rPr>
        <w:fldChar w:fldCharType="end"/>
      </w:r>
      <w:r w:rsidRPr="001613B8">
        <w:rPr>
          <w:rFonts w:ascii="Arial" w:eastAsia="MinionPro-Regular" w:hAnsi="Arial"/>
          <w:sz w:val="18"/>
        </w:rPr>
        <w:t>.</w:t>
      </w:r>
      <w:r w:rsidR="000A6A75">
        <w:rPr>
          <w:rFonts w:ascii="Arial" w:eastAsia="MinionPro-Regular" w:hAnsi="Arial"/>
          <w:sz w:val="18"/>
        </w:rPr>
        <w:t xml:space="preserve"> </w:t>
      </w:r>
      <w:r w:rsidR="000A6A75" w:rsidRPr="00B34AF1">
        <w:rPr>
          <w:rFonts w:ascii="Arial" w:eastAsia="MinionPro-Regular" w:hAnsi="Arial"/>
          <w:sz w:val="18"/>
        </w:rPr>
        <w:t>Therefore</w:t>
      </w:r>
      <w:r w:rsidR="00984B24" w:rsidRPr="00B34AF1">
        <w:rPr>
          <w:rFonts w:ascii="Arial" w:eastAsia="MinionPro-Regular" w:hAnsi="Arial"/>
          <w:sz w:val="18"/>
        </w:rPr>
        <w:t>,</w:t>
      </w:r>
      <w:r w:rsidR="000A6A75" w:rsidRPr="00B34AF1">
        <w:rPr>
          <w:rFonts w:ascii="Arial" w:eastAsia="MinionPro-Regular" w:hAnsi="Arial"/>
          <w:sz w:val="18"/>
        </w:rPr>
        <w:t xml:space="preserve"> </w:t>
      </w:r>
      <w:r w:rsidR="009F62D8" w:rsidRPr="00B34AF1">
        <w:rPr>
          <w:rFonts w:ascii="Arial" w:eastAsia="MinionPro-Regular" w:hAnsi="Arial"/>
          <w:sz w:val="18"/>
        </w:rPr>
        <w:t>co-digesti</w:t>
      </w:r>
      <w:r w:rsidR="007B5246">
        <w:rPr>
          <w:rFonts w:ascii="Arial" w:eastAsia="MinionPro-Regular" w:hAnsi="Arial"/>
          <w:sz w:val="18"/>
        </w:rPr>
        <w:t>on</w:t>
      </w:r>
      <w:r w:rsidR="005F58B2">
        <w:rPr>
          <w:rFonts w:ascii="Arial" w:eastAsia="MinionPro-Regular" w:hAnsi="Arial"/>
          <w:sz w:val="18"/>
        </w:rPr>
        <w:t xml:space="preserve"> of</w:t>
      </w:r>
      <w:r w:rsidR="009F62D8" w:rsidRPr="00B34AF1">
        <w:rPr>
          <w:rFonts w:ascii="Arial" w:eastAsia="MinionPro-Regular" w:hAnsi="Arial"/>
          <w:sz w:val="18"/>
        </w:rPr>
        <w:t xml:space="preserve"> VG</w:t>
      </w:r>
      <w:r w:rsidR="000A6A75" w:rsidRPr="00B34AF1">
        <w:rPr>
          <w:rFonts w:ascii="Arial" w:eastAsia="MinionPro-Regular" w:hAnsi="Arial"/>
          <w:sz w:val="18"/>
        </w:rPr>
        <w:t xml:space="preserve"> with other </w:t>
      </w:r>
      <w:r w:rsidR="009F62D8" w:rsidRPr="00B34AF1">
        <w:rPr>
          <w:rFonts w:ascii="Arial" w:eastAsia="MinionPro-Regular" w:hAnsi="Arial"/>
          <w:sz w:val="18"/>
        </w:rPr>
        <w:t>biomasses</w:t>
      </w:r>
      <w:r w:rsidR="000B5DF3" w:rsidRPr="00B34AF1">
        <w:rPr>
          <w:rFonts w:ascii="Arial" w:eastAsia="MinionPro-Regular" w:hAnsi="Arial"/>
          <w:sz w:val="18"/>
        </w:rPr>
        <w:t xml:space="preserve"> to balance the high C/</w:t>
      </w:r>
      <w:r w:rsidR="004E2E55" w:rsidRPr="00B34AF1">
        <w:rPr>
          <w:rFonts w:ascii="Arial" w:eastAsia="MinionPro-Regular" w:hAnsi="Arial"/>
          <w:sz w:val="18"/>
        </w:rPr>
        <w:t>N</w:t>
      </w:r>
      <w:r w:rsidR="007760D2" w:rsidRPr="00B34AF1">
        <w:rPr>
          <w:rFonts w:ascii="Arial" w:eastAsia="MinionPro-Regular" w:hAnsi="Arial"/>
          <w:sz w:val="18"/>
        </w:rPr>
        <w:t xml:space="preserve"> ratio</w:t>
      </w:r>
      <w:r w:rsidR="009505D7" w:rsidRPr="00B34AF1">
        <w:rPr>
          <w:rFonts w:ascii="Arial" w:eastAsia="MinionPro-Regular" w:hAnsi="Arial"/>
          <w:sz w:val="18"/>
        </w:rPr>
        <w:t xml:space="preserve"> can</w:t>
      </w:r>
      <w:r w:rsidR="00AB52A4" w:rsidRPr="00B34AF1">
        <w:rPr>
          <w:rFonts w:ascii="Arial" w:eastAsia="MinionPro-Regular" w:hAnsi="Arial"/>
          <w:sz w:val="18"/>
        </w:rPr>
        <w:t xml:space="preserve"> be crucial for efficient biogas p</w:t>
      </w:r>
      <w:r w:rsidR="003005A1" w:rsidRPr="00B34AF1">
        <w:rPr>
          <w:rFonts w:ascii="Arial" w:eastAsia="MinionPro-Regular" w:hAnsi="Arial"/>
          <w:sz w:val="18"/>
        </w:rPr>
        <w:t>roduction</w:t>
      </w:r>
      <w:r w:rsidR="00B34AF1" w:rsidRPr="00B34AF1">
        <w:rPr>
          <w:rFonts w:ascii="Arial" w:eastAsia="MinionPro-Regular" w:hAnsi="Arial"/>
          <w:sz w:val="18"/>
        </w:rPr>
        <w:t>.</w:t>
      </w:r>
    </w:p>
    <w:p w14:paraId="7DEEE67C" w14:textId="77777777" w:rsidR="00966F55" w:rsidRDefault="00966F55" w:rsidP="00966F55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  <w:r w:rsidRPr="00CA6118">
        <w:rPr>
          <w:rFonts w:ascii="Arial" w:eastAsia="MinionPro-Regular" w:hAnsi="Arial"/>
          <w:sz w:val="18"/>
        </w:rPr>
        <w:t xml:space="preserve">VG has an HHV of 15.91 MJ/kg, </w:t>
      </w:r>
      <w:proofErr w:type="gramStart"/>
      <w:r w:rsidRPr="00CA6118">
        <w:rPr>
          <w:rFonts w:ascii="Arial" w:eastAsia="MinionPro-Regular" w:hAnsi="Arial"/>
          <w:sz w:val="18"/>
        </w:rPr>
        <w:t>similar to</w:t>
      </w:r>
      <w:proofErr w:type="gramEnd"/>
      <w:r w:rsidRPr="00CA6118">
        <w:rPr>
          <w:rFonts w:ascii="Arial" w:eastAsia="MinionPro-Regular" w:hAnsi="Arial"/>
          <w:sz w:val="18"/>
        </w:rPr>
        <w:t xml:space="preserve"> its theoretical HHV of 15.41 MJ/kg and comparable to NG and CD. Its LHV </w:t>
      </w:r>
      <w:proofErr w:type="gramStart"/>
      <w:r w:rsidRPr="00CA6118">
        <w:rPr>
          <w:rFonts w:ascii="Arial" w:eastAsia="MinionPro-Regular" w:hAnsi="Arial"/>
          <w:sz w:val="18"/>
        </w:rPr>
        <w:t>is estimated</w:t>
      </w:r>
      <w:proofErr w:type="gramEnd"/>
      <w:r w:rsidRPr="00CA6118">
        <w:rPr>
          <w:rFonts w:ascii="Arial" w:eastAsia="MinionPro-Regular" w:hAnsi="Arial"/>
          <w:sz w:val="18"/>
        </w:rPr>
        <w:t xml:space="preserve"> at 14.16 MJ/kg. Meanwhile, SCB has a higher HHV of 18.2 MJ/kg compared to others</w:t>
      </w:r>
      <w:r>
        <w:rPr>
          <w:rFonts w:ascii="Arial" w:eastAsia="MinionPro-Regular" w:hAnsi="Arial"/>
          <w:sz w:val="18"/>
        </w:rPr>
        <w:t>.</w:t>
      </w:r>
    </w:p>
    <w:p w14:paraId="761BC671" w14:textId="286E8129" w:rsidR="00D573A1" w:rsidRDefault="00966F55" w:rsidP="0082511D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  <w:r w:rsidRPr="005864D9">
        <w:rPr>
          <w:rFonts w:ascii="Arial" w:eastAsia="MinionPro-Regular" w:hAnsi="Arial"/>
          <w:sz w:val="18"/>
        </w:rPr>
        <w:t xml:space="preserve">According to Table 1, </w:t>
      </w:r>
      <w:r>
        <w:rPr>
          <w:rFonts w:ascii="Arial" w:eastAsia="MinionPro-Regular" w:hAnsi="Arial"/>
          <w:sz w:val="18"/>
        </w:rPr>
        <w:t>t</w:t>
      </w:r>
      <w:r w:rsidRPr="009D66D4">
        <w:rPr>
          <w:rFonts w:ascii="Arial" w:eastAsia="MinionPro-Regular" w:hAnsi="Arial"/>
          <w:sz w:val="18"/>
        </w:rPr>
        <w:t xml:space="preserve">he percentages of cellulose, hemicellulose, and lignin in </w:t>
      </w:r>
      <w:proofErr w:type="gramStart"/>
      <w:r w:rsidRPr="009D66D4">
        <w:rPr>
          <w:rFonts w:ascii="Arial" w:eastAsia="MinionPro-Regular" w:hAnsi="Arial"/>
          <w:sz w:val="18"/>
        </w:rPr>
        <w:t>different types</w:t>
      </w:r>
      <w:proofErr w:type="gramEnd"/>
      <w:r w:rsidRPr="009D66D4">
        <w:rPr>
          <w:rFonts w:ascii="Arial" w:eastAsia="MinionPro-Regular" w:hAnsi="Arial"/>
          <w:sz w:val="18"/>
        </w:rPr>
        <w:t xml:space="preserve"> of </w:t>
      </w:r>
      <w:r w:rsidR="00320AA9" w:rsidRPr="009D66D4">
        <w:rPr>
          <w:rFonts w:ascii="Arial" w:eastAsia="MinionPro-Regular" w:hAnsi="Arial"/>
          <w:sz w:val="18"/>
        </w:rPr>
        <w:t>biomasses</w:t>
      </w:r>
      <w:r w:rsidRPr="009D66D4">
        <w:rPr>
          <w:rFonts w:ascii="Arial" w:eastAsia="MinionPro-Regular" w:hAnsi="Arial"/>
          <w:sz w:val="18"/>
        </w:rPr>
        <w:t xml:space="preserve"> were as follows: VG (41.9, 38.91, 11.06 %), NG (35.2, 26.6, 35 %), CD (16.6, 15.3, 0 %) and SCB (39.4, 27.9, 20.9 %). Biomass with low lignin content, such as VG, </w:t>
      </w:r>
      <w:proofErr w:type="gramStart"/>
      <w:r w:rsidRPr="009D66D4">
        <w:rPr>
          <w:rFonts w:ascii="Arial" w:eastAsia="MinionPro-Regular" w:hAnsi="Arial"/>
          <w:sz w:val="18"/>
        </w:rPr>
        <w:t>is recommended</w:t>
      </w:r>
      <w:proofErr w:type="gramEnd"/>
      <w:r w:rsidRPr="009D66D4">
        <w:rPr>
          <w:rFonts w:ascii="Arial" w:eastAsia="MinionPro-Regular" w:hAnsi="Arial"/>
          <w:sz w:val="18"/>
        </w:rPr>
        <w:t xml:space="preserve"> for </w:t>
      </w:r>
      <w:r w:rsidR="003629A6">
        <w:rPr>
          <w:rFonts w:ascii="Arial" w:eastAsia="MinionPro-Regular" w:hAnsi="Arial"/>
          <w:sz w:val="18"/>
        </w:rPr>
        <w:t xml:space="preserve">an </w:t>
      </w:r>
      <w:r w:rsidRPr="009D66D4">
        <w:rPr>
          <w:rFonts w:ascii="Arial" w:eastAsia="MinionPro-Regular" w:hAnsi="Arial"/>
          <w:sz w:val="18"/>
        </w:rPr>
        <w:t xml:space="preserve">efficient anaerobic digestion process. </w:t>
      </w:r>
      <w:r w:rsidRPr="00BB01B4">
        <w:rPr>
          <w:rFonts w:ascii="Arial" w:eastAsia="MinionPro-Regular" w:hAnsi="Arial"/>
          <w:sz w:val="18"/>
        </w:rPr>
        <w:t>Th</w:t>
      </w:r>
      <w:r w:rsidR="00715F2D" w:rsidRPr="00BB01B4">
        <w:rPr>
          <w:rFonts w:ascii="Arial" w:eastAsia="MinionPro-Regular" w:hAnsi="Arial"/>
          <w:sz w:val="18"/>
        </w:rPr>
        <w:t xml:space="preserve">is is </w:t>
      </w:r>
      <w:r w:rsidR="00F93F00" w:rsidRPr="00BB01B4">
        <w:rPr>
          <w:rFonts w:ascii="Arial" w:eastAsia="MinionPro-Regular" w:hAnsi="Arial"/>
          <w:sz w:val="18"/>
        </w:rPr>
        <w:t>because</w:t>
      </w:r>
      <w:r w:rsidRPr="00BB01B4">
        <w:rPr>
          <w:rFonts w:ascii="Arial" w:eastAsia="MinionPro-Regular" w:hAnsi="Arial"/>
          <w:sz w:val="18"/>
        </w:rPr>
        <w:t xml:space="preserve"> </w:t>
      </w:r>
      <w:r w:rsidR="00666CCE" w:rsidRPr="00BB01B4">
        <w:rPr>
          <w:rFonts w:ascii="Arial" w:eastAsia="MinionPro-Regular" w:hAnsi="Arial"/>
          <w:sz w:val="18"/>
        </w:rPr>
        <w:t>the</w:t>
      </w:r>
      <w:r w:rsidRPr="00BB01B4">
        <w:rPr>
          <w:rFonts w:ascii="Arial" w:eastAsia="MinionPro-Regular" w:hAnsi="Arial"/>
          <w:sz w:val="18"/>
        </w:rPr>
        <w:t xml:space="preserve"> hard structure of high lignin content biomass makes it difficult to </w:t>
      </w:r>
      <w:proofErr w:type="gramStart"/>
      <w:r w:rsidRPr="00BB01B4">
        <w:rPr>
          <w:rFonts w:ascii="Arial" w:eastAsia="MinionPro-Regular" w:hAnsi="Arial"/>
          <w:sz w:val="18"/>
        </w:rPr>
        <w:t>be converted</w:t>
      </w:r>
      <w:proofErr w:type="gramEnd"/>
      <w:r w:rsidRPr="00BB01B4">
        <w:rPr>
          <w:rFonts w:ascii="Arial" w:eastAsia="MinionPro-Regular" w:hAnsi="Arial"/>
          <w:sz w:val="18"/>
        </w:rPr>
        <w:t xml:space="preserve"> by </w:t>
      </w:r>
      <w:r w:rsidR="00DD1921" w:rsidRPr="00BB01B4">
        <w:rPr>
          <w:rFonts w:ascii="Arial" w:eastAsia="MinionPro-Regular" w:hAnsi="Arial"/>
          <w:sz w:val="18"/>
        </w:rPr>
        <w:t xml:space="preserve">the </w:t>
      </w:r>
      <w:r w:rsidRPr="00BB01B4">
        <w:rPr>
          <w:rFonts w:ascii="Arial" w:eastAsia="MinionPro-Regular" w:hAnsi="Arial"/>
          <w:sz w:val="18"/>
        </w:rPr>
        <w:t>anaerobic consortium, resulting in decreased biogas output</w:t>
      </w:r>
      <w:r w:rsidR="00767DB6" w:rsidRPr="00BB01B4">
        <w:rPr>
          <w:rFonts w:ascii="Arial" w:eastAsia="MinionPro-Regular" w:hAnsi="Arial"/>
          <w:sz w:val="18"/>
        </w:rPr>
        <w:t xml:space="preserve"> </w:t>
      </w:r>
      <w:r w:rsidR="00BB01B4" w:rsidRPr="00BB01B4">
        <w:rPr>
          <w:rFonts w:ascii="Arial" w:eastAsia="MinionPro-Regular" w:hAnsi="Arial"/>
          <w:sz w:val="18"/>
        </w:rPr>
        <w:t>(Ma et al., 2019).</w:t>
      </w:r>
    </w:p>
    <w:p w14:paraId="5AA08FF3" w14:textId="4272272E" w:rsidR="00B72F24" w:rsidRDefault="00EA4562" w:rsidP="00FE6245">
      <w:pPr>
        <w:pStyle w:val="CETheadingx"/>
      </w:pPr>
      <w:r>
        <w:t xml:space="preserve">3.2 </w:t>
      </w:r>
      <w:r w:rsidR="00B72F24">
        <w:t>Characterization results</w:t>
      </w:r>
    </w:p>
    <w:p w14:paraId="1F96CA21" w14:textId="6AC14EB6" w:rsidR="00600535" w:rsidRPr="00B57B36" w:rsidRDefault="00B72F24" w:rsidP="00FE6245">
      <w:pPr>
        <w:pStyle w:val="CETheadingx"/>
      </w:pPr>
      <w:r>
        <w:t xml:space="preserve">3.2.1 </w:t>
      </w:r>
      <w:r w:rsidR="00600535" w:rsidRPr="00B57B36">
        <w:t>F</w:t>
      </w:r>
      <w:r w:rsidR="00607869">
        <w:t>TIR</w:t>
      </w:r>
    </w:p>
    <w:p w14:paraId="7D9B4DAC" w14:textId="77777777" w:rsidR="00583B9B" w:rsidRDefault="00607869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  <w:bookmarkStart w:id="13" w:name="_Hlk151712987"/>
      <w:r w:rsidRPr="00607869">
        <w:rPr>
          <w:rFonts w:ascii="Arial" w:eastAsia="MinionPro-Regular" w:hAnsi="Arial"/>
          <w:sz w:val="18"/>
        </w:rPr>
        <w:t>Fig</w:t>
      </w:r>
      <w:r>
        <w:rPr>
          <w:rFonts w:ascii="Arial" w:eastAsia="MinionPro-Regular" w:hAnsi="Arial"/>
          <w:sz w:val="18"/>
        </w:rPr>
        <w:t>ure</w:t>
      </w:r>
      <w:r w:rsidRPr="00607869">
        <w:rPr>
          <w:rFonts w:ascii="Arial" w:eastAsia="MinionPro-Regular" w:hAnsi="Arial"/>
          <w:sz w:val="18"/>
        </w:rPr>
        <w:t xml:space="preserve"> </w:t>
      </w:r>
      <w:r w:rsidR="00F267F1">
        <w:rPr>
          <w:rFonts w:ascii="Arial" w:eastAsia="MinionPro-Regular" w:hAnsi="Arial"/>
          <w:sz w:val="18"/>
        </w:rPr>
        <w:t>1</w:t>
      </w:r>
      <w:r w:rsidRPr="00607869">
        <w:rPr>
          <w:rFonts w:ascii="Arial" w:eastAsia="MinionPro-Regular" w:hAnsi="Arial"/>
          <w:sz w:val="18"/>
        </w:rPr>
        <w:t xml:space="preserve"> shows spectra with peaks at 3431, 2917, 1649, 1388, and 1037 cm</w:t>
      </w:r>
      <w:r w:rsidRPr="003821B4">
        <w:rPr>
          <w:rFonts w:ascii="Arial" w:eastAsia="MinionPro-Regular" w:hAnsi="Arial"/>
          <w:sz w:val="18"/>
          <w:vertAlign w:val="superscript"/>
        </w:rPr>
        <w:t>-1</w:t>
      </w:r>
      <w:r w:rsidRPr="00607869">
        <w:rPr>
          <w:rFonts w:ascii="Arial" w:eastAsia="MinionPro-Regular" w:hAnsi="Arial"/>
          <w:sz w:val="18"/>
        </w:rPr>
        <w:t xml:space="preserve"> for raw </w:t>
      </w:r>
      <w:r w:rsidR="009C304D">
        <w:rPr>
          <w:rFonts w:ascii="Arial" w:eastAsia="MinionPro-Regular" w:hAnsi="Arial"/>
          <w:sz w:val="18"/>
        </w:rPr>
        <w:t>VG</w:t>
      </w:r>
      <w:r w:rsidRPr="00607869">
        <w:rPr>
          <w:rFonts w:ascii="Arial" w:eastAsia="MinionPro-Regular" w:hAnsi="Arial"/>
          <w:sz w:val="18"/>
        </w:rPr>
        <w:t xml:space="preserve"> and a spectrum with peaks at 3332, 2912, 2341, 1616, 1245, and 1037 cm</w:t>
      </w:r>
      <w:r w:rsidRPr="003821B4">
        <w:rPr>
          <w:rFonts w:ascii="Arial" w:eastAsia="MinionPro-Regular" w:hAnsi="Arial"/>
          <w:sz w:val="18"/>
          <w:vertAlign w:val="superscript"/>
        </w:rPr>
        <w:t xml:space="preserve">-1 </w:t>
      </w:r>
      <w:r w:rsidRPr="00607869">
        <w:rPr>
          <w:rFonts w:ascii="Arial" w:eastAsia="MinionPro-Regular" w:hAnsi="Arial"/>
          <w:sz w:val="18"/>
        </w:rPr>
        <w:t xml:space="preserve">for pre-treated </w:t>
      </w:r>
      <w:r w:rsidR="009C304D">
        <w:rPr>
          <w:rFonts w:ascii="Arial" w:eastAsia="MinionPro-Regular" w:hAnsi="Arial"/>
          <w:sz w:val="18"/>
        </w:rPr>
        <w:t>VG</w:t>
      </w:r>
      <w:r w:rsidRPr="00607869">
        <w:rPr>
          <w:rFonts w:ascii="Arial" w:eastAsia="MinionPro-Regular" w:hAnsi="Arial"/>
          <w:sz w:val="18"/>
        </w:rPr>
        <w:t>.   </w:t>
      </w:r>
    </w:p>
    <w:p w14:paraId="2E4A5F7B" w14:textId="6752AC2A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  <w:r>
        <w:rPr>
          <w:rStyle w:val="wacimagecontainer"/>
          <w:rFonts w:ascii="Segoe UI" w:hAnsi="Segoe UI" w:cs="Segoe UI"/>
          <w:noProof/>
          <w:color w:val="000000"/>
          <w:szCs w:val="18"/>
          <w:shd w:val="clear" w:color="auto" w:fill="FFFFFF"/>
          <w:lang w:val="en-ZA" w:eastAsia="en-ZA"/>
        </w:rPr>
        <w:drawing>
          <wp:anchor distT="0" distB="0" distL="114300" distR="114300" simplePos="0" relativeHeight="251658243" behindDoc="0" locked="0" layoutInCell="1" allowOverlap="1" wp14:anchorId="69A3B880" wp14:editId="6322465C">
            <wp:simplePos x="0" y="0"/>
            <wp:positionH relativeFrom="margin">
              <wp:align>left</wp:align>
            </wp:positionH>
            <wp:positionV relativeFrom="paragraph">
              <wp:posOffset>139065</wp:posOffset>
            </wp:positionV>
            <wp:extent cx="3019425" cy="2268855"/>
            <wp:effectExtent l="0" t="0" r="0" b="0"/>
            <wp:wrapSquare wrapText="bothSides"/>
            <wp:docPr id="878243725" name="Picture 878243725" descr="A graph of a graph of a red lin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8243725" name="Picture 878243725" descr="A graph of a graph of a red line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7585" cy="22750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806CFC5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3A13E274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54B46EE5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18EC9274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1625A624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2825F57C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757CB611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58456ED5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42478567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3B5792F5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02F4EF56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431FD0D7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09B228D5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33DD13AA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44C073F8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47365455" w14:textId="77777777" w:rsidR="00583B9B" w:rsidRDefault="00583B9B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7B483B07" w14:textId="5F41F4B7" w:rsidR="00583B9B" w:rsidRPr="00A454FF" w:rsidRDefault="00583B9B" w:rsidP="00583B9B">
      <w:pPr>
        <w:spacing w:line="360" w:lineRule="auto"/>
        <w:jc w:val="left"/>
        <w:rPr>
          <w:rFonts w:eastAsia="MinionPro-Regular"/>
          <w:color w:val="000000"/>
          <w:shd w:val="clear" w:color="auto" w:fill="FFFFFF"/>
        </w:rPr>
      </w:pPr>
      <w:r w:rsidRPr="00BD077D">
        <w:rPr>
          <w:rStyle w:val="CETCaptionCarattere"/>
        </w:rPr>
        <w:t xml:space="preserve">Figure </w:t>
      </w:r>
      <w:r>
        <w:rPr>
          <w:rStyle w:val="CETCaptionCarattere"/>
        </w:rPr>
        <w:t>1</w:t>
      </w:r>
      <w:r w:rsidRPr="00BD077D">
        <w:rPr>
          <w:rStyle w:val="CETCaptionCarattere"/>
        </w:rPr>
        <w:t xml:space="preserve">: </w:t>
      </w:r>
      <w:r w:rsidRPr="00607869">
        <w:rPr>
          <w:rStyle w:val="CETCaptionCarattere"/>
        </w:rPr>
        <w:t>FT-IR analysis of vetiver grass, raw vetiver grass (R-VG) and pre-treated vetiver grass (P-VG)</w:t>
      </w:r>
    </w:p>
    <w:p w14:paraId="11B66389" w14:textId="1F64D59A" w:rsidR="00A454FF" w:rsidRDefault="001C4336" w:rsidP="00D21B78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  <w:r w:rsidRPr="004F7918">
        <w:rPr>
          <w:rFonts w:ascii="Arial" w:eastAsia="MinionPro-Regular" w:hAnsi="Arial"/>
          <w:sz w:val="18"/>
        </w:rPr>
        <w:t>The presence of the C-O-C stretching is responsible for the strong peak at 1037 cm</w:t>
      </w:r>
      <w:r w:rsidRPr="004F7918">
        <w:rPr>
          <w:rFonts w:ascii="Arial" w:eastAsia="MinionPro-Regular" w:hAnsi="Arial"/>
          <w:sz w:val="18"/>
          <w:vertAlign w:val="superscript"/>
        </w:rPr>
        <w:t>-1,</w:t>
      </w:r>
      <w:r w:rsidRPr="004F7918">
        <w:rPr>
          <w:rFonts w:ascii="Arial" w:eastAsia="MinionPro-Regular" w:hAnsi="Arial"/>
          <w:sz w:val="18"/>
        </w:rPr>
        <w:t xml:space="preserve"> representing the ether functional group.</w:t>
      </w:r>
      <w:r>
        <w:rPr>
          <w:rFonts w:ascii="Arial" w:eastAsia="MinionPro-Regular" w:hAnsi="Arial"/>
          <w:sz w:val="18"/>
        </w:rPr>
        <w:t xml:space="preserve"> </w:t>
      </w:r>
      <w:r w:rsidRPr="00F93A40">
        <w:rPr>
          <w:rFonts w:ascii="Arial" w:eastAsia="MinionPro-Regular" w:hAnsi="Arial"/>
          <w:sz w:val="18"/>
        </w:rPr>
        <w:t>The peak at 1037 cm</w:t>
      </w:r>
      <w:r w:rsidRPr="006E1A1F">
        <w:rPr>
          <w:rFonts w:ascii="Arial" w:eastAsia="MinionPro-Regular" w:hAnsi="Arial"/>
          <w:sz w:val="18"/>
          <w:vertAlign w:val="superscript"/>
        </w:rPr>
        <w:t>-1</w:t>
      </w:r>
      <w:r w:rsidRPr="00F93A40">
        <w:rPr>
          <w:rFonts w:ascii="Arial" w:eastAsia="MinionPro-Regular" w:hAnsi="Arial"/>
          <w:sz w:val="18"/>
        </w:rPr>
        <w:t xml:space="preserve"> intensifies in the pre-treated VG sample, indicating the availability of cellulose and hemicellulose polymers. </w:t>
      </w:r>
      <w:r w:rsidRPr="007A71D1">
        <w:rPr>
          <w:rFonts w:ascii="Arial" w:eastAsia="MinionPro-Regular" w:hAnsi="Arial"/>
          <w:sz w:val="18"/>
        </w:rPr>
        <w:t xml:space="preserve">The increased intensity can </w:t>
      </w:r>
      <w:proofErr w:type="gramStart"/>
      <w:r w:rsidRPr="007A71D1">
        <w:rPr>
          <w:rFonts w:ascii="Arial" w:eastAsia="MinionPro-Regular" w:hAnsi="Arial"/>
          <w:sz w:val="18"/>
        </w:rPr>
        <w:t>be attributed</w:t>
      </w:r>
      <w:proofErr w:type="gramEnd"/>
      <w:r w:rsidRPr="007A71D1">
        <w:rPr>
          <w:rFonts w:ascii="Arial" w:eastAsia="MinionPro-Regular" w:hAnsi="Arial"/>
          <w:sz w:val="18"/>
        </w:rPr>
        <w:t xml:space="preserve"> to the grass' rigid structure disintegrating, which exposes the cellulose and hemicellulose content</w:t>
      </w:r>
      <w:r w:rsidRPr="00F93A40">
        <w:rPr>
          <w:rFonts w:ascii="Arial" w:eastAsia="MinionPro-Regular" w:hAnsi="Arial"/>
          <w:sz w:val="18"/>
        </w:rPr>
        <w:t xml:space="preserve">. </w:t>
      </w:r>
      <w:r w:rsidRPr="00A91D14">
        <w:rPr>
          <w:rFonts w:ascii="Arial" w:eastAsia="MinionPro-Regular" w:hAnsi="Arial"/>
          <w:sz w:val="18"/>
        </w:rPr>
        <w:t xml:space="preserve">Hemicellulose's acetyl groups form acetic acid, used by methanogenic bacteria for methane production </w:t>
      </w:r>
      <w:r w:rsidRPr="00607869">
        <w:rPr>
          <w:rFonts w:ascii="Arial" w:eastAsia="MinionPro-Regular" w:hAnsi="Arial"/>
          <w:sz w:val="18"/>
        </w:rPr>
        <w:fldChar w:fldCharType="begin"/>
      </w:r>
      <w:r w:rsidR="00D06713">
        <w:rPr>
          <w:rFonts w:ascii="Arial" w:eastAsia="MinionPro-Regular" w:hAnsi="Arial"/>
          <w:sz w:val="18"/>
        </w:rPr>
        <w:instrText xml:space="preserve"> ADDIN EN.CITE &lt;EndNote&gt;&lt;Cite&gt;&lt;Author&gt;Eswari&lt;/Author&gt;&lt;Year&gt;2023&lt;/Year&gt;&lt;RecNum&gt;35&lt;/RecNum&gt;&lt;DisplayText&gt;(Eswari et al., 2023)&lt;/DisplayText&gt;&lt;record&gt;&lt;rec-number&gt;35&lt;/rec-number&gt;&lt;foreign-keys&gt;&lt;key app="EN" db-id="92vex0xzgrxaw9eesdspevsar9rrfa5ae2dz" timestamp="1702333208"&gt;35&lt;/key&gt;&lt;/foreign-keys&gt;&lt;ref-type name="Journal Article"&gt;17&lt;/ref-type&gt;&lt;contributors&gt;&lt;authors&gt;&lt;author&gt;Eswari, A Parvathy&lt;/author&gt;&lt;author&gt;Kannah, Ravi Yukesh&lt;/author&gt;&lt;author&gt;Kavitha, S&lt;/author&gt;&lt;author&gt;Banu, J Rajesh %J e-Prime-Advances in Electrical Engineering, Electronics&lt;/author&gt;&lt;author&gt;Energy&lt;/author&gt;&lt;/authors&gt;&lt;/contributors&gt;&lt;titles&gt;&lt;title&gt;Recent insight into anaerobic digestion of lignocellulosic biomass for cost effective bioenergy generation&lt;/title&gt;&lt;/titles&gt;&lt;pages&gt;100119&lt;/pages&gt;&lt;dates&gt;&lt;year&gt;2023&lt;/year&gt;&lt;/dates&gt;&lt;isbn&gt;2772-6711&lt;/isbn&gt;&lt;urls&gt;&lt;/urls&gt;&lt;/record&gt;&lt;/Cite&gt;&lt;/EndNote&gt;</w:instrText>
      </w:r>
      <w:r w:rsidRPr="00607869">
        <w:rPr>
          <w:rFonts w:ascii="Arial" w:eastAsia="MinionPro-Regular" w:hAnsi="Arial"/>
          <w:sz w:val="18"/>
        </w:rPr>
        <w:fldChar w:fldCharType="separate"/>
      </w:r>
      <w:r w:rsidR="00D06713">
        <w:rPr>
          <w:rFonts w:ascii="Arial" w:eastAsia="MinionPro-Regular" w:hAnsi="Arial"/>
          <w:noProof/>
          <w:sz w:val="18"/>
        </w:rPr>
        <w:t>(Eswari et al., 2023)</w:t>
      </w:r>
      <w:r w:rsidRPr="00607869">
        <w:rPr>
          <w:rFonts w:ascii="Arial" w:eastAsia="MinionPro-Regular" w:hAnsi="Arial"/>
          <w:sz w:val="18"/>
        </w:rPr>
        <w:fldChar w:fldCharType="end"/>
      </w:r>
      <w:r w:rsidRPr="00607869">
        <w:rPr>
          <w:rFonts w:ascii="Arial" w:eastAsia="MinionPro-Regular" w:hAnsi="Arial"/>
          <w:sz w:val="18"/>
        </w:rPr>
        <w:t xml:space="preserve">. </w:t>
      </w:r>
      <w:r w:rsidR="00A454FF" w:rsidRPr="00B86133">
        <w:rPr>
          <w:rFonts w:ascii="Arial" w:eastAsia="MinionPro-Regular" w:hAnsi="Arial"/>
          <w:sz w:val="18"/>
          <w:lang w:val="en-GB"/>
        </w:rPr>
        <w:t>The sample shows peaks between 1245 to 1388 cm</w:t>
      </w:r>
      <w:r w:rsidR="00A454FF" w:rsidRPr="006E1A1F">
        <w:rPr>
          <w:rFonts w:ascii="Arial" w:eastAsia="MinionPro-Regular" w:hAnsi="Arial"/>
          <w:sz w:val="18"/>
          <w:vertAlign w:val="superscript"/>
          <w:lang w:val="en-GB"/>
        </w:rPr>
        <w:t>-1</w:t>
      </w:r>
      <w:r w:rsidR="00A454FF" w:rsidRPr="00B86133">
        <w:rPr>
          <w:rFonts w:ascii="Arial" w:eastAsia="MinionPro-Regular" w:hAnsi="Arial"/>
          <w:sz w:val="18"/>
          <w:lang w:val="en-GB"/>
        </w:rPr>
        <w:t xml:space="preserve"> indicating the presence of C-O stretching, aromatic ring vibrations, and phenol (O-H) hydroxyl groups. These peaks suggest the existence of lignin and hemicellulose.</w:t>
      </w:r>
      <w:r w:rsidR="00A454FF">
        <w:rPr>
          <w:rFonts w:ascii="Arial" w:eastAsia="MinionPro-Regular" w:hAnsi="Arial"/>
          <w:sz w:val="18"/>
        </w:rPr>
        <w:t xml:space="preserve"> </w:t>
      </w:r>
    </w:p>
    <w:p w14:paraId="2788F73B" w14:textId="7DE54F47" w:rsidR="00583B9B" w:rsidRPr="00583B9B" w:rsidRDefault="00A454FF" w:rsidP="00583B9B">
      <w:pPr>
        <w:pStyle w:val="Els-body-text"/>
        <w:spacing w:line="264" w:lineRule="auto"/>
        <w:ind w:firstLine="0"/>
        <w:rPr>
          <w:rStyle w:val="CETCaptionCarattere"/>
          <w:rFonts w:eastAsia="MinionPro-Regular"/>
          <w:i w:val="0"/>
          <w:lang w:val="en-US"/>
        </w:rPr>
      </w:pPr>
      <w:r w:rsidRPr="00600CC7">
        <w:rPr>
          <w:rFonts w:ascii="Arial" w:hAnsi="Arial" w:cs="Arial"/>
          <w:color w:val="000000"/>
          <w:sz w:val="18"/>
          <w:szCs w:val="18"/>
        </w:rPr>
        <w:t xml:space="preserve">Dual peaks </w:t>
      </w:r>
      <w:proofErr w:type="gramStart"/>
      <w:r w:rsidRPr="00600CC7">
        <w:rPr>
          <w:rFonts w:ascii="Arial" w:hAnsi="Arial" w:cs="Arial"/>
          <w:color w:val="000000"/>
          <w:sz w:val="18"/>
          <w:szCs w:val="18"/>
        </w:rPr>
        <w:t>are seen</w:t>
      </w:r>
      <w:proofErr w:type="gramEnd"/>
      <w:r w:rsidRPr="00600CC7">
        <w:rPr>
          <w:rFonts w:ascii="Arial" w:hAnsi="Arial" w:cs="Arial"/>
          <w:color w:val="000000"/>
          <w:sz w:val="18"/>
          <w:szCs w:val="18"/>
        </w:rPr>
        <w:t xml:space="preserve"> at 1616 and 1649 cm</w:t>
      </w:r>
      <w:r w:rsidRPr="006E1A1F">
        <w:rPr>
          <w:rFonts w:ascii="Arial" w:hAnsi="Arial" w:cs="Arial"/>
          <w:color w:val="000000"/>
          <w:sz w:val="18"/>
          <w:szCs w:val="18"/>
          <w:vertAlign w:val="superscript"/>
        </w:rPr>
        <w:t>-1</w:t>
      </w:r>
      <w:r w:rsidRPr="00600CC7">
        <w:rPr>
          <w:rFonts w:ascii="Arial" w:hAnsi="Arial" w:cs="Arial"/>
          <w:color w:val="000000"/>
          <w:sz w:val="18"/>
          <w:szCs w:val="18"/>
        </w:rPr>
        <w:t xml:space="preserve"> after pre-treatment</w:t>
      </w:r>
      <w:r>
        <w:rPr>
          <w:rFonts w:ascii="Lato" w:hAnsi="Lato"/>
          <w:color w:val="000000"/>
        </w:rPr>
        <w:t>.</w:t>
      </w:r>
      <w:r w:rsidRPr="00607869">
        <w:rPr>
          <w:rFonts w:ascii="Arial" w:eastAsia="MinionPro-Regular" w:hAnsi="Arial"/>
          <w:sz w:val="18"/>
        </w:rPr>
        <w:t xml:space="preserve"> </w:t>
      </w:r>
      <w:r w:rsidRPr="006349B9">
        <w:rPr>
          <w:rFonts w:ascii="Arial" w:eastAsia="MinionPro-Regular" w:hAnsi="Arial"/>
          <w:sz w:val="18"/>
          <w:lang w:val="en-GB"/>
        </w:rPr>
        <w:t>The peak at 1616 cm</w:t>
      </w:r>
      <w:r w:rsidRPr="006E1A1F">
        <w:rPr>
          <w:rFonts w:ascii="Arial" w:eastAsia="MinionPro-Regular" w:hAnsi="Arial"/>
          <w:sz w:val="18"/>
          <w:vertAlign w:val="superscript"/>
          <w:lang w:val="en-GB"/>
        </w:rPr>
        <w:t>-1</w:t>
      </w:r>
      <w:r w:rsidRPr="006349B9">
        <w:rPr>
          <w:rFonts w:ascii="Arial" w:eastAsia="MinionPro-Regular" w:hAnsi="Arial"/>
          <w:sz w:val="18"/>
          <w:lang w:val="en-GB"/>
        </w:rPr>
        <w:t xml:space="preserve"> </w:t>
      </w:r>
      <w:r w:rsidRPr="00601B94">
        <w:rPr>
          <w:rFonts w:ascii="Arial" w:eastAsia="MinionPro-Regular" w:hAnsi="Arial"/>
          <w:sz w:val="18"/>
          <w:lang w:val="en-GB"/>
        </w:rPr>
        <w:t>is broader due to increased presence of aromatic C=C rings stretching</w:t>
      </w:r>
      <w:r w:rsidRPr="006349B9">
        <w:rPr>
          <w:rFonts w:ascii="Arial" w:eastAsia="MinionPro-Regular" w:hAnsi="Arial"/>
          <w:sz w:val="18"/>
          <w:lang w:val="en-GB"/>
        </w:rPr>
        <w:t>.</w:t>
      </w:r>
      <w:r>
        <w:rPr>
          <w:rFonts w:ascii="Arial" w:eastAsia="MinionPro-Regular" w:hAnsi="Arial"/>
          <w:sz w:val="18"/>
          <w:lang w:val="en-GB"/>
        </w:rPr>
        <w:t xml:space="preserve"> </w:t>
      </w:r>
      <w:r w:rsidRPr="00DA523C">
        <w:rPr>
          <w:rFonts w:ascii="Arial" w:eastAsia="MinionPro-Regular" w:hAnsi="Arial"/>
          <w:sz w:val="18"/>
          <w:lang w:val="en-GB"/>
        </w:rPr>
        <w:t>The double sharp peak at 2917 cm</w:t>
      </w:r>
      <w:r w:rsidRPr="006E0812">
        <w:rPr>
          <w:rFonts w:ascii="Arial" w:eastAsia="MinionPro-Regular" w:hAnsi="Arial"/>
          <w:sz w:val="18"/>
          <w:vertAlign w:val="superscript"/>
          <w:lang w:val="en-GB"/>
        </w:rPr>
        <w:t>-1</w:t>
      </w:r>
      <w:r w:rsidRPr="00DA523C">
        <w:rPr>
          <w:rFonts w:ascii="Arial" w:eastAsia="MinionPro-Regular" w:hAnsi="Arial"/>
          <w:sz w:val="18"/>
          <w:lang w:val="en-GB"/>
        </w:rPr>
        <w:t xml:space="preserve"> reduced in intensity in the untreated sample and was observed at 2912 cm</w:t>
      </w:r>
      <w:r w:rsidRPr="00724D22">
        <w:rPr>
          <w:rFonts w:ascii="Arial" w:eastAsia="MinionPro-Regular" w:hAnsi="Arial"/>
          <w:sz w:val="18"/>
          <w:vertAlign w:val="superscript"/>
          <w:lang w:val="en-GB"/>
        </w:rPr>
        <w:t>-1</w:t>
      </w:r>
      <w:r w:rsidRPr="00DA523C">
        <w:rPr>
          <w:rFonts w:ascii="Arial" w:eastAsia="MinionPro-Regular" w:hAnsi="Arial"/>
          <w:sz w:val="18"/>
          <w:lang w:val="en-GB"/>
        </w:rPr>
        <w:t xml:space="preserve"> in the treated sample.</w:t>
      </w:r>
      <w:r>
        <w:rPr>
          <w:rFonts w:ascii="Arial" w:eastAsia="MinionPro-Regular" w:hAnsi="Arial"/>
          <w:sz w:val="18"/>
        </w:rPr>
        <w:t xml:space="preserve"> </w:t>
      </w:r>
      <w:r w:rsidRPr="00655BF0">
        <w:rPr>
          <w:rFonts w:ascii="Arial" w:eastAsia="MinionPro-Regular" w:hAnsi="Arial"/>
          <w:sz w:val="18"/>
        </w:rPr>
        <w:t xml:space="preserve">The peaks are due to C-H </w:t>
      </w:r>
      <w:r w:rsidRPr="00655BF0">
        <w:rPr>
          <w:rFonts w:ascii="Arial" w:eastAsia="MinionPro-Regular" w:hAnsi="Arial"/>
          <w:sz w:val="18"/>
        </w:rPr>
        <w:lastRenderedPageBreak/>
        <w:t>stretching of carboxylic acid group caused by lignin.</w:t>
      </w:r>
      <w:r w:rsidRPr="00901544">
        <w:rPr>
          <w:rFonts w:ascii="Arial" w:eastAsia="MinionPro-Regular" w:hAnsi="Arial"/>
          <w:sz w:val="18"/>
        </w:rPr>
        <w:t xml:space="preserve"> </w:t>
      </w:r>
      <w:r w:rsidRPr="00655BF0">
        <w:rPr>
          <w:rFonts w:ascii="Arial" w:eastAsia="MinionPro-Regular" w:hAnsi="Arial"/>
          <w:sz w:val="18"/>
        </w:rPr>
        <w:t>The pre-treated sample showed decreased peak intensity due to lignin structure breakdown linked to intense peak of 2917 cm</w:t>
      </w:r>
      <w:r w:rsidRPr="00655BF0">
        <w:rPr>
          <w:rFonts w:ascii="Arial" w:eastAsia="MinionPro-Regular" w:hAnsi="Arial"/>
          <w:sz w:val="18"/>
          <w:vertAlign w:val="superscript"/>
        </w:rPr>
        <w:t>-1</w:t>
      </w:r>
      <w:r w:rsidRPr="00655BF0">
        <w:rPr>
          <w:rFonts w:ascii="Arial" w:eastAsia="MinionPro-Regular" w:hAnsi="Arial"/>
          <w:sz w:val="18"/>
        </w:rPr>
        <w:t xml:space="preserve"> in </w:t>
      </w:r>
      <w:r w:rsidR="008D10A3">
        <w:rPr>
          <w:rFonts w:ascii="Arial" w:eastAsia="MinionPro-Regular" w:hAnsi="Arial"/>
          <w:sz w:val="18"/>
        </w:rPr>
        <w:t xml:space="preserve">the </w:t>
      </w:r>
      <w:r w:rsidRPr="00655BF0">
        <w:rPr>
          <w:rFonts w:ascii="Arial" w:eastAsia="MinionPro-Regular" w:hAnsi="Arial"/>
          <w:sz w:val="18"/>
        </w:rPr>
        <w:t>raw sample. The change in peaks at 2912 cm</w:t>
      </w:r>
      <w:r w:rsidRPr="00655BF0">
        <w:rPr>
          <w:rFonts w:ascii="Arial" w:eastAsia="MinionPro-Regular" w:hAnsi="Arial"/>
          <w:sz w:val="18"/>
          <w:vertAlign w:val="superscript"/>
        </w:rPr>
        <w:t>-1</w:t>
      </w:r>
      <w:r w:rsidRPr="00655BF0">
        <w:rPr>
          <w:rFonts w:ascii="Arial" w:eastAsia="MinionPro-Regular" w:hAnsi="Arial"/>
          <w:sz w:val="18"/>
        </w:rPr>
        <w:t xml:space="preserve"> affected the shape of the peaks at 3332 cm</w:t>
      </w:r>
      <w:r w:rsidRPr="00655BF0">
        <w:rPr>
          <w:rFonts w:ascii="Arial" w:eastAsia="MinionPro-Regular" w:hAnsi="Arial"/>
          <w:sz w:val="18"/>
          <w:vertAlign w:val="superscript"/>
        </w:rPr>
        <w:t>-1</w:t>
      </w:r>
      <w:r w:rsidRPr="00655BF0">
        <w:rPr>
          <w:rFonts w:ascii="Arial" w:eastAsia="MinionPro-Regular" w:hAnsi="Arial"/>
          <w:sz w:val="18"/>
        </w:rPr>
        <w:t>, indicating the presence of O-H stretching vibration in hemicellulose, cellulose, and lignin with an intensified broad peak.</w:t>
      </w:r>
      <w:r w:rsidRPr="00404177">
        <w:rPr>
          <w:rFonts w:ascii="Arial" w:eastAsia="MinionPro-Regular" w:hAnsi="Arial"/>
          <w:sz w:val="18"/>
        </w:rPr>
        <w:t xml:space="preserve"> This peak also indicated the increased presence of cellulose and hemicellulose for microbial attack.</w:t>
      </w:r>
    </w:p>
    <w:bookmarkEnd w:id="13"/>
    <w:p w14:paraId="4C48BCF6" w14:textId="0743230E" w:rsidR="00607869" w:rsidRPr="004C0C30" w:rsidRDefault="00B72F24" w:rsidP="00FE6245">
      <w:pPr>
        <w:pStyle w:val="CETheadingx"/>
        <w:rPr>
          <w:rStyle w:val="normaltextrun"/>
          <w:rFonts w:ascii="Times New Roman" w:eastAsia="SimSun" w:hAnsi="Times New Roman"/>
          <w:sz w:val="20"/>
        </w:rPr>
      </w:pPr>
      <w:r>
        <w:t xml:space="preserve">3.2.2 </w:t>
      </w:r>
      <w:r w:rsidR="00607869">
        <w:t>SEM</w:t>
      </w:r>
    </w:p>
    <w:p w14:paraId="7F807DE2" w14:textId="65173B42" w:rsidR="009252AF" w:rsidRDefault="00607869" w:rsidP="0057370D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  <w:r w:rsidRPr="00607869">
        <w:rPr>
          <w:rFonts w:ascii="Arial" w:eastAsia="MinionPro-Regular" w:hAnsi="Arial"/>
          <w:sz w:val="18"/>
        </w:rPr>
        <w:t xml:space="preserve">The SEM analysis </w:t>
      </w:r>
      <w:proofErr w:type="gramStart"/>
      <w:r w:rsidRPr="00607869">
        <w:rPr>
          <w:rFonts w:ascii="Arial" w:eastAsia="MinionPro-Regular" w:hAnsi="Arial"/>
          <w:sz w:val="18"/>
        </w:rPr>
        <w:t>is used</w:t>
      </w:r>
      <w:proofErr w:type="gramEnd"/>
      <w:r w:rsidRPr="00607869">
        <w:rPr>
          <w:rFonts w:ascii="Arial" w:eastAsia="MinionPro-Regular" w:hAnsi="Arial"/>
          <w:sz w:val="18"/>
        </w:rPr>
        <w:t xml:space="preserve"> to visualize the features and degradation of lignocellulose biomass at a cellular and nano-resolution level. In this study, both </w:t>
      </w:r>
      <w:r w:rsidRPr="00B27E0D">
        <w:rPr>
          <w:rFonts w:ascii="Arial" w:eastAsia="MinionPro-Regular" w:hAnsi="Arial"/>
          <w:sz w:val="18"/>
        </w:rPr>
        <w:t xml:space="preserve">untreated and pre-treated </w:t>
      </w:r>
      <w:r w:rsidR="00B7232B">
        <w:rPr>
          <w:rFonts w:ascii="Arial" w:eastAsia="MinionPro-Regular" w:hAnsi="Arial"/>
          <w:sz w:val="18"/>
        </w:rPr>
        <w:t>VG</w:t>
      </w:r>
      <w:r w:rsidRPr="00B27E0D">
        <w:rPr>
          <w:rFonts w:ascii="Arial" w:eastAsia="MinionPro-Regular" w:hAnsi="Arial"/>
          <w:sz w:val="18"/>
        </w:rPr>
        <w:t xml:space="preserve"> samples </w:t>
      </w:r>
      <w:proofErr w:type="gramStart"/>
      <w:r w:rsidRPr="00B27E0D">
        <w:rPr>
          <w:rFonts w:ascii="Arial" w:eastAsia="MinionPro-Regular" w:hAnsi="Arial"/>
          <w:sz w:val="18"/>
        </w:rPr>
        <w:t xml:space="preserve">were </w:t>
      </w:r>
      <w:r w:rsidR="00C05431" w:rsidRPr="00B27E0D">
        <w:rPr>
          <w:rFonts w:ascii="Arial" w:eastAsia="MinionPro-Regular" w:hAnsi="Arial"/>
          <w:sz w:val="18"/>
        </w:rPr>
        <w:t>analyzed</w:t>
      </w:r>
      <w:proofErr w:type="gramEnd"/>
      <w:r w:rsidRPr="00B27E0D">
        <w:rPr>
          <w:rFonts w:ascii="Arial" w:eastAsia="MinionPro-Regular" w:hAnsi="Arial"/>
          <w:sz w:val="18"/>
        </w:rPr>
        <w:t xml:space="preserve">. The surface of untreated </w:t>
      </w:r>
      <w:r w:rsidR="008C677B" w:rsidRPr="00B27E0D">
        <w:rPr>
          <w:rFonts w:ascii="Arial" w:eastAsia="MinionPro-Regular" w:hAnsi="Arial"/>
          <w:sz w:val="18"/>
        </w:rPr>
        <w:t>VG</w:t>
      </w:r>
      <w:r w:rsidRPr="00B27E0D">
        <w:rPr>
          <w:rFonts w:ascii="Arial" w:eastAsia="MinionPro-Regular" w:hAnsi="Arial"/>
          <w:sz w:val="18"/>
        </w:rPr>
        <w:t xml:space="preserve"> </w:t>
      </w:r>
      <w:proofErr w:type="gramStart"/>
      <w:r w:rsidR="002C2EA3">
        <w:rPr>
          <w:rFonts w:ascii="Arial" w:eastAsia="MinionPro-Regular" w:hAnsi="Arial"/>
          <w:sz w:val="18"/>
        </w:rPr>
        <w:t xml:space="preserve">is </w:t>
      </w:r>
      <w:r w:rsidRPr="00B27E0D">
        <w:rPr>
          <w:rFonts w:ascii="Arial" w:eastAsia="MinionPro-Regular" w:hAnsi="Arial"/>
          <w:sz w:val="18"/>
        </w:rPr>
        <w:t>shown</w:t>
      </w:r>
      <w:proofErr w:type="gramEnd"/>
      <w:r w:rsidRPr="00B27E0D">
        <w:rPr>
          <w:rFonts w:ascii="Arial" w:eastAsia="MinionPro-Regular" w:hAnsi="Arial"/>
          <w:sz w:val="18"/>
        </w:rPr>
        <w:t xml:space="preserve"> in Fig</w:t>
      </w:r>
      <w:r w:rsidR="004C60A4" w:rsidRPr="00B27E0D">
        <w:rPr>
          <w:rFonts w:ascii="Arial" w:eastAsia="MinionPro-Regular" w:hAnsi="Arial"/>
          <w:sz w:val="18"/>
        </w:rPr>
        <w:t>ure</w:t>
      </w:r>
      <w:r w:rsidRPr="00B27E0D">
        <w:rPr>
          <w:rFonts w:ascii="Arial" w:eastAsia="MinionPro-Regular" w:hAnsi="Arial"/>
          <w:sz w:val="18"/>
        </w:rPr>
        <w:t xml:space="preserve"> </w:t>
      </w:r>
      <w:r w:rsidR="00F267F1" w:rsidRPr="00B27E0D">
        <w:rPr>
          <w:rFonts w:ascii="Arial" w:eastAsia="MinionPro-Regular" w:hAnsi="Arial"/>
          <w:sz w:val="18"/>
        </w:rPr>
        <w:t>2</w:t>
      </w:r>
      <w:r w:rsidRPr="00B27E0D">
        <w:rPr>
          <w:rFonts w:ascii="Arial" w:eastAsia="MinionPro-Regular" w:hAnsi="Arial"/>
          <w:sz w:val="18"/>
        </w:rPr>
        <w:t>(a)</w:t>
      </w:r>
      <w:r w:rsidR="008B4F89" w:rsidRPr="00B27E0D">
        <w:rPr>
          <w:rFonts w:ascii="Arial" w:eastAsia="MinionPro-Regular" w:hAnsi="Arial"/>
          <w:sz w:val="18"/>
        </w:rPr>
        <w:t xml:space="preserve"> at </w:t>
      </w:r>
      <w:r w:rsidR="00F234D1" w:rsidRPr="00B27E0D">
        <w:rPr>
          <w:rFonts w:ascii="Arial" w:eastAsia="MinionPro-Regular" w:hAnsi="Arial"/>
          <w:sz w:val="18"/>
        </w:rPr>
        <w:t>a WD</w:t>
      </w:r>
      <w:r w:rsidR="00E51D83" w:rsidRPr="00B27E0D">
        <w:rPr>
          <w:rFonts w:ascii="Arial" w:eastAsia="MinionPro-Regular" w:hAnsi="Arial"/>
          <w:sz w:val="18"/>
        </w:rPr>
        <w:t xml:space="preserve"> of</w:t>
      </w:r>
      <w:r w:rsidR="00995B5B" w:rsidRPr="00B27E0D">
        <w:rPr>
          <w:rFonts w:ascii="Arial" w:eastAsia="MinionPro-Regular" w:hAnsi="Arial"/>
          <w:sz w:val="18"/>
        </w:rPr>
        <w:t xml:space="preserve"> 11</w:t>
      </w:r>
      <w:r w:rsidR="006D369F" w:rsidRPr="00B27E0D">
        <w:rPr>
          <w:rFonts w:ascii="Arial" w:eastAsia="MinionPro-Regular" w:hAnsi="Arial"/>
          <w:sz w:val="18"/>
        </w:rPr>
        <w:t>.5</w:t>
      </w:r>
      <w:r w:rsidR="006014A7" w:rsidRPr="00B27E0D">
        <w:rPr>
          <w:rFonts w:ascii="Arial" w:eastAsia="MinionPro-Regular" w:hAnsi="Arial"/>
          <w:sz w:val="18"/>
        </w:rPr>
        <w:t xml:space="preserve"> </w:t>
      </w:r>
      <w:r w:rsidR="00113588" w:rsidRPr="00B27E0D">
        <w:rPr>
          <w:rFonts w:ascii="Arial" w:eastAsia="MinionPro-Regular" w:hAnsi="Arial"/>
          <w:sz w:val="18"/>
        </w:rPr>
        <w:t>mm,</w:t>
      </w:r>
      <w:r w:rsidR="00005447" w:rsidRPr="00B27E0D">
        <w:rPr>
          <w:rFonts w:ascii="Arial" w:eastAsia="MinionPro-Regular" w:hAnsi="Arial"/>
          <w:sz w:val="18"/>
        </w:rPr>
        <w:t xml:space="preserve"> HFW</w:t>
      </w:r>
      <w:r w:rsidR="00E51D83" w:rsidRPr="00B27E0D">
        <w:rPr>
          <w:rFonts w:ascii="Arial" w:eastAsia="MinionPro-Regular" w:hAnsi="Arial"/>
          <w:sz w:val="18"/>
        </w:rPr>
        <w:t xml:space="preserve"> of </w:t>
      </w:r>
      <w:r w:rsidR="005125F8" w:rsidRPr="00B27E0D">
        <w:rPr>
          <w:rFonts w:ascii="Arial" w:eastAsia="MinionPro-Regular" w:hAnsi="Arial"/>
          <w:sz w:val="18"/>
        </w:rPr>
        <w:t>10</w:t>
      </w:r>
      <w:r w:rsidR="00DA24B0" w:rsidRPr="00B27E0D">
        <w:rPr>
          <w:rFonts w:ascii="Arial" w:eastAsia="MinionPro-Regular" w:hAnsi="Arial"/>
          <w:sz w:val="18"/>
        </w:rPr>
        <w:t xml:space="preserve"> </w:t>
      </w:r>
      <w:proofErr w:type="spellStart"/>
      <w:r w:rsidR="00FE3D74" w:rsidRPr="00B27E0D">
        <w:rPr>
          <w:rFonts w:ascii="Calibri" w:eastAsia="MinionPro-Regular" w:hAnsi="Calibri" w:cs="Calibri"/>
          <w:sz w:val="18"/>
        </w:rPr>
        <w:t>μ</w:t>
      </w:r>
      <w:r w:rsidR="00DA24B0" w:rsidRPr="00B27E0D">
        <w:rPr>
          <w:rFonts w:ascii="Arial" w:eastAsia="MinionPro-Regular" w:hAnsi="Arial"/>
          <w:sz w:val="18"/>
        </w:rPr>
        <w:t>m</w:t>
      </w:r>
      <w:proofErr w:type="spellEnd"/>
      <w:r w:rsidR="00BF6112" w:rsidRPr="00B27E0D">
        <w:rPr>
          <w:rFonts w:ascii="Arial" w:eastAsia="MinionPro-Regular" w:hAnsi="Arial"/>
          <w:sz w:val="18"/>
        </w:rPr>
        <w:t xml:space="preserve"> and magnification of</w:t>
      </w:r>
      <w:r w:rsidR="006014A7" w:rsidRPr="00B27E0D">
        <w:rPr>
          <w:rFonts w:ascii="Arial" w:eastAsia="MinionPro-Regular" w:hAnsi="Arial"/>
          <w:sz w:val="18"/>
        </w:rPr>
        <w:t xml:space="preserve"> x1000</w:t>
      </w:r>
      <w:r w:rsidR="00B21B07">
        <w:rPr>
          <w:rFonts w:ascii="Arial" w:eastAsia="MinionPro-Regular" w:hAnsi="Arial"/>
          <w:sz w:val="18"/>
        </w:rPr>
        <w:t>.</w:t>
      </w:r>
      <w:r w:rsidR="00BF6112">
        <w:rPr>
          <w:rFonts w:ascii="Arial" w:eastAsia="MinionPro-Regular" w:hAnsi="Arial"/>
          <w:sz w:val="18"/>
        </w:rPr>
        <w:t xml:space="preserve"> </w:t>
      </w:r>
      <w:r w:rsidR="007A0355">
        <w:rPr>
          <w:rFonts w:ascii="Arial" w:eastAsia="MinionPro-Regular" w:hAnsi="Arial"/>
          <w:sz w:val="18"/>
        </w:rPr>
        <w:t>The figure</w:t>
      </w:r>
      <w:r w:rsidR="00BF6112" w:rsidRPr="00B27E0D">
        <w:rPr>
          <w:rFonts w:ascii="Arial" w:eastAsia="MinionPro-Regular" w:hAnsi="Arial"/>
          <w:sz w:val="18"/>
        </w:rPr>
        <w:t xml:space="preserve"> </w:t>
      </w:r>
      <w:r w:rsidRPr="00B27E0D">
        <w:rPr>
          <w:rFonts w:ascii="Arial" w:eastAsia="MinionPro-Regular" w:hAnsi="Arial"/>
          <w:sz w:val="18"/>
        </w:rPr>
        <w:t xml:space="preserve">displays stomata and a highly rigid structure consisting of cellulose, hemicellulose, and lignin, which </w:t>
      </w:r>
      <w:proofErr w:type="gramStart"/>
      <w:r w:rsidRPr="00B27E0D">
        <w:rPr>
          <w:rFonts w:ascii="Arial" w:eastAsia="MinionPro-Regular" w:hAnsi="Arial"/>
          <w:sz w:val="18"/>
        </w:rPr>
        <w:t>are organized</w:t>
      </w:r>
      <w:proofErr w:type="gramEnd"/>
      <w:r w:rsidRPr="00B27E0D">
        <w:rPr>
          <w:rFonts w:ascii="Arial" w:eastAsia="MinionPro-Regular" w:hAnsi="Arial"/>
          <w:sz w:val="18"/>
        </w:rPr>
        <w:t xml:space="preserve"> into macro-fibrils</w:t>
      </w:r>
      <w:r w:rsidR="00B72F24" w:rsidRPr="00B27E0D">
        <w:rPr>
          <w:rFonts w:ascii="Arial" w:eastAsia="MinionPro-Regular" w:hAnsi="Arial"/>
          <w:sz w:val="18"/>
        </w:rPr>
        <w:t xml:space="preserve"> format</w:t>
      </w:r>
      <w:r w:rsidRPr="00B27E0D">
        <w:rPr>
          <w:rFonts w:ascii="Arial" w:eastAsia="MinionPro-Regular" w:hAnsi="Arial"/>
          <w:sz w:val="18"/>
        </w:rPr>
        <w:t xml:space="preserve">. </w:t>
      </w:r>
      <w:bookmarkStart w:id="14" w:name="_Hlk153229079"/>
      <w:r w:rsidRPr="00B27E0D">
        <w:rPr>
          <w:rFonts w:ascii="Arial" w:eastAsia="MinionPro-Regular" w:hAnsi="Arial"/>
          <w:sz w:val="18"/>
        </w:rPr>
        <w:t xml:space="preserve">The surface of the pre-treated </w:t>
      </w:r>
      <w:r w:rsidR="00DF2DCF">
        <w:rPr>
          <w:rFonts w:ascii="Arial" w:eastAsia="MinionPro-Regular" w:hAnsi="Arial"/>
          <w:sz w:val="18"/>
        </w:rPr>
        <w:t>VG</w:t>
      </w:r>
      <w:r w:rsidRPr="00B27E0D">
        <w:rPr>
          <w:rFonts w:ascii="Arial" w:eastAsia="MinionPro-Regular" w:hAnsi="Arial"/>
          <w:sz w:val="18"/>
        </w:rPr>
        <w:t xml:space="preserve"> shows significant disintegration </w:t>
      </w:r>
      <w:r w:rsidR="00B72F24" w:rsidRPr="00B27E0D">
        <w:rPr>
          <w:rFonts w:ascii="Arial" w:eastAsia="MinionPro-Regular" w:hAnsi="Arial"/>
          <w:sz w:val="18"/>
        </w:rPr>
        <w:t xml:space="preserve">features </w:t>
      </w:r>
      <w:r w:rsidRPr="00B27E0D">
        <w:rPr>
          <w:rFonts w:ascii="Arial" w:eastAsia="MinionPro-Regular" w:hAnsi="Arial"/>
          <w:sz w:val="18"/>
        </w:rPr>
        <w:t>in Fig</w:t>
      </w:r>
      <w:r w:rsidR="004C60A4" w:rsidRPr="00B27E0D">
        <w:rPr>
          <w:rFonts w:ascii="Arial" w:eastAsia="MinionPro-Regular" w:hAnsi="Arial"/>
          <w:sz w:val="18"/>
        </w:rPr>
        <w:t xml:space="preserve">ure </w:t>
      </w:r>
      <w:r w:rsidR="00F267F1" w:rsidRPr="00B27E0D">
        <w:rPr>
          <w:rFonts w:ascii="Arial" w:eastAsia="MinionPro-Regular" w:hAnsi="Arial"/>
          <w:sz w:val="18"/>
        </w:rPr>
        <w:t>2</w:t>
      </w:r>
      <w:r w:rsidRPr="00B27E0D">
        <w:rPr>
          <w:rFonts w:ascii="Arial" w:eastAsia="MinionPro-Regular" w:hAnsi="Arial"/>
          <w:sz w:val="18"/>
        </w:rPr>
        <w:t>(b)</w:t>
      </w:r>
      <w:r w:rsidR="002359F7" w:rsidRPr="00B27E0D">
        <w:rPr>
          <w:rFonts w:ascii="Arial" w:eastAsia="MinionPro-Regular" w:hAnsi="Arial"/>
          <w:sz w:val="18"/>
        </w:rPr>
        <w:t xml:space="preserve"> </w:t>
      </w:r>
      <w:r w:rsidR="009C1CCA" w:rsidRPr="00B27E0D">
        <w:rPr>
          <w:rFonts w:ascii="Arial" w:eastAsia="MinionPro-Regular" w:hAnsi="Arial"/>
          <w:sz w:val="18"/>
        </w:rPr>
        <w:t>at a WD of 11.9 mm</w:t>
      </w:r>
      <w:r w:rsidR="00C10DE3" w:rsidRPr="00B27E0D">
        <w:rPr>
          <w:rFonts w:ascii="Arial" w:eastAsia="MinionPro-Regular" w:hAnsi="Arial"/>
          <w:sz w:val="18"/>
        </w:rPr>
        <w:t xml:space="preserve">, HFW of </w:t>
      </w:r>
      <w:r w:rsidR="004F2E0E" w:rsidRPr="00B27E0D">
        <w:rPr>
          <w:rFonts w:ascii="Arial" w:eastAsia="MinionPro-Regular" w:hAnsi="Arial"/>
          <w:sz w:val="18"/>
        </w:rPr>
        <w:t>20</w:t>
      </w:r>
      <w:r w:rsidR="00231DE8" w:rsidRPr="00B27E0D">
        <w:rPr>
          <w:rFonts w:ascii="Arial" w:eastAsia="MinionPro-Regular" w:hAnsi="Arial"/>
          <w:sz w:val="18"/>
        </w:rPr>
        <w:t xml:space="preserve"> </w:t>
      </w:r>
      <w:proofErr w:type="spellStart"/>
      <w:r w:rsidR="00231DE8" w:rsidRPr="00B27E0D">
        <w:rPr>
          <w:rFonts w:ascii="Calibri" w:eastAsia="MinionPro-Regular" w:hAnsi="Calibri" w:cs="Calibri"/>
          <w:sz w:val="18"/>
        </w:rPr>
        <w:t>μ</w:t>
      </w:r>
      <w:r w:rsidR="00231DE8" w:rsidRPr="00B27E0D">
        <w:rPr>
          <w:rFonts w:ascii="Arial" w:eastAsia="MinionPro-Regular" w:hAnsi="Arial"/>
          <w:sz w:val="18"/>
        </w:rPr>
        <w:t>m</w:t>
      </w:r>
      <w:proofErr w:type="spellEnd"/>
      <w:r w:rsidR="00113588" w:rsidRPr="00B27E0D">
        <w:rPr>
          <w:rFonts w:ascii="Arial" w:eastAsia="MinionPro-Regular" w:hAnsi="Arial"/>
          <w:sz w:val="18"/>
        </w:rPr>
        <w:t xml:space="preserve"> and magnification of </w:t>
      </w:r>
      <w:r w:rsidR="00BD56A7" w:rsidRPr="00B27E0D">
        <w:rPr>
          <w:rFonts w:ascii="Arial" w:eastAsia="MinionPro-Regular" w:hAnsi="Arial"/>
          <w:sz w:val="18"/>
        </w:rPr>
        <w:t>x700</w:t>
      </w:r>
      <w:r w:rsidRPr="00B27E0D">
        <w:rPr>
          <w:rFonts w:ascii="Arial" w:eastAsia="MinionPro-Regular" w:hAnsi="Arial"/>
          <w:sz w:val="18"/>
        </w:rPr>
        <w:t>. The macro</w:t>
      </w:r>
      <w:r w:rsidRPr="00607869">
        <w:rPr>
          <w:rFonts w:ascii="Arial" w:eastAsia="MinionPro-Regular" w:hAnsi="Arial"/>
          <w:sz w:val="18"/>
        </w:rPr>
        <w:t xml:space="preserve">-fibrils </w:t>
      </w:r>
      <w:proofErr w:type="gramStart"/>
      <w:r w:rsidRPr="00607869">
        <w:rPr>
          <w:rFonts w:ascii="Arial" w:eastAsia="MinionPro-Regular" w:hAnsi="Arial"/>
          <w:sz w:val="18"/>
        </w:rPr>
        <w:t>are disrupted</w:t>
      </w:r>
      <w:proofErr w:type="gramEnd"/>
      <w:r w:rsidRPr="00607869">
        <w:rPr>
          <w:rFonts w:ascii="Arial" w:eastAsia="MinionPro-Regular" w:hAnsi="Arial"/>
          <w:sz w:val="18"/>
        </w:rPr>
        <w:t xml:space="preserve">, revealing the removal of the cross-linking structure between cellulose, hemicellulose, and lignin, exposing cellulose fibrils. </w:t>
      </w:r>
      <w:r w:rsidRPr="00FD0DFB">
        <w:rPr>
          <w:rFonts w:ascii="Arial" w:eastAsia="MinionPro-Regular" w:hAnsi="Arial"/>
          <w:sz w:val="18"/>
        </w:rPr>
        <w:t>The disruption of the lignin-hemicellulose complex increases the surface area, providing more sites for enzymatic hydrolysis by microorganisms</w:t>
      </w:r>
      <w:r w:rsidR="001E7DFF">
        <w:rPr>
          <w:rFonts w:ascii="Arial" w:eastAsia="MinionPro-Regular" w:hAnsi="Arial"/>
          <w:sz w:val="18"/>
        </w:rPr>
        <w:t xml:space="preserve"> </w:t>
      </w:r>
      <w:r w:rsidR="00B40416" w:rsidRPr="00FA6D97">
        <w:rPr>
          <w:rFonts w:ascii="Arial" w:eastAsia="MinionPro-Regular" w:hAnsi="Arial"/>
          <w:sz w:val="18"/>
        </w:rPr>
        <w:t>(Zhao et al., 2012)</w:t>
      </w:r>
      <w:r w:rsidRPr="00607869">
        <w:rPr>
          <w:rFonts w:ascii="Arial" w:eastAsia="MinionPro-Regular" w:hAnsi="Arial"/>
          <w:sz w:val="18"/>
        </w:rPr>
        <w:t>. </w:t>
      </w:r>
      <w:bookmarkStart w:id="15" w:name="_Hlk151712484"/>
      <w:bookmarkEnd w:id="14"/>
    </w:p>
    <w:p w14:paraId="4B84BD26" w14:textId="77777777" w:rsidR="00294D93" w:rsidRDefault="00294D93" w:rsidP="0057370D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</w:p>
    <w:p w14:paraId="2CB6E79B" w14:textId="1C432C6D" w:rsidR="009252AF" w:rsidRDefault="007A5EFF" w:rsidP="00102295">
      <w:pPr>
        <w:pStyle w:val="Els-body-text"/>
        <w:ind w:firstLine="0"/>
        <w:rPr>
          <w:rFonts w:ascii="Arial" w:eastAsia="MinionPro-Regular" w:hAnsi="Arial"/>
          <w:sz w:val="18"/>
        </w:rPr>
      </w:pPr>
      <w:r>
        <w:rPr>
          <w:rFonts w:ascii="Calibri" w:hAnsi="Calibri" w:cs="Calibri"/>
          <w:noProof/>
          <w:sz w:val="22"/>
          <w:szCs w:val="22"/>
          <w:lang w:val="en-ZA" w:eastAsia="en-ZA"/>
          <w14:ligatures w14:val="standardContextual"/>
        </w:rPr>
        <mc:AlternateContent>
          <mc:Choice Requires="wpg">
            <w:drawing>
              <wp:anchor distT="0" distB="0" distL="114300" distR="114300" simplePos="0" relativeHeight="251658240" behindDoc="0" locked="0" layoutInCell="1" allowOverlap="1" wp14:anchorId="080648C4" wp14:editId="3C07F630">
                <wp:simplePos x="0" y="0"/>
                <wp:positionH relativeFrom="margin">
                  <wp:posOffset>20955</wp:posOffset>
                </wp:positionH>
                <wp:positionV relativeFrom="paragraph">
                  <wp:posOffset>61595</wp:posOffset>
                </wp:positionV>
                <wp:extent cx="3401695" cy="1434465"/>
                <wp:effectExtent l="0" t="0" r="8255" b="0"/>
                <wp:wrapSquare wrapText="bothSides"/>
                <wp:docPr id="410402951" name="Group 41040295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01695" cy="1434465"/>
                          <a:chOff x="903165" y="-12084"/>
                          <a:chExt cx="2642156" cy="1177148"/>
                        </a:xfrm>
                      </wpg:grpSpPr>
                      <pic:pic xmlns:pic="http://schemas.openxmlformats.org/drawingml/2006/picture">
                        <pic:nvPicPr>
                          <pic:cNvPr id="222500323" name="Picture 222500323" descr="A close-up of a white object&#10;&#10;Description automatically generated"/>
                          <pic:cNvPicPr>
                            <a:picLocks noChangeAspect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343951" y="-6071"/>
                            <a:ext cx="1201370" cy="11623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967520794" name="Picture 967520794" descr="Close-up of a microscope view of a cell&#10;&#10;Description automatically generated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flipH="1">
                            <a:off x="903165" y="-12084"/>
                            <a:ext cx="1254602" cy="117714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63873DC" id="Group 410402951" o:spid="_x0000_s1026" style="position:absolute;margin-left:1.65pt;margin-top:4.85pt;width:267.85pt;height:112.95pt;z-index:251658240;mso-position-horizontal-relative:margin;mso-width-relative:margin;mso-height-relative:margin" coordorigin="9031,-120" coordsize="26421,11771" o:gfxdata="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22500323" o:spid="_x0000_s1027" type="#_x0000_t75" alt="A close-up of a white object&#10;&#10;Description automatically generated" style="position:absolute;left:23439;top:-60;width:12014;height:116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">
                  <v:imagedata r:id="rId16" o:title="A close-up of a white object&#10;&#10;Description automatically generated"/>
                </v:shape>
                <v:shape id="Picture 967520794" o:spid="_x0000_s1028" type="#_x0000_t75" alt="Close-up of a microscope view of a cell&#10;&#10;Description automatically generated" style="position:absolute;left:9031;top:-120;width:12546;height:11770;flip:x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">
                  <v:imagedata r:id="rId17" o:title="Close-up of a microscope view of a cell&#10;&#10;Description automatically generated"/>
                </v:shape>
                <w10:wrap type="square" anchorx="margin"/>
              </v:group>
            </w:pict>
          </mc:Fallback>
        </mc:AlternateContent>
      </w:r>
      <w:r w:rsidR="00456F4E">
        <w:rPr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58241" behindDoc="0" locked="0" layoutInCell="1" allowOverlap="1" wp14:anchorId="3ECEA01B" wp14:editId="122AABA0">
                <wp:simplePos x="0" y="0"/>
                <wp:positionH relativeFrom="margin">
                  <wp:align>left</wp:align>
                </wp:positionH>
                <wp:positionV relativeFrom="paragraph">
                  <wp:posOffset>12803</wp:posOffset>
                </wp:positionV>
                <wp:extent cx="399415" cy="481781"/>
                <wp:effectExtent l="0" t="0" r="0" b="0"/>
                <wp:wrapNone/>
                <wp:docPr id="345201460" name="Text Box 3452014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9415" cy="481781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58C7211A" w14:textId="77777777" w:rsidR="00182EA2" w:rsidRPr="005A59C5" w:rsidRDefault="00182EA2" w:rsidP="00182EA2">
                            <w:pPr>
                              <w:pStyle w:val="Els-caption"/>
                              <w:jc w:val="center"/>
                              <w:rPr>
                                <w:rFonts w:ascii="Arial" w:hAnsi="Arial" w:cs="Arial"/>
                                <w:color w:val="FF0000"/>
                                <w:sz w:val="24"/>
                                <w:szCs w:val="24"/>
                                <w:lang w:val="en-GB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5A59C5">
                              <w:rPr>
                                <w:rFonts w:ascii="Arial" w:hAnsi="Arial" w:cs="Arial"/>
                                <w:color w:val="FF0000"/>
                                <w:sz w:val="24"/>
                                <w:szCs w:val="24"/>
                                <w:lang w:val="en-GB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(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ECEA01B" id="_x0000_t202" coordsize="21600,21600" o:spt="202" path="m,l,21600r21600,l21600,xe">
                <v:stroke joinstyle="miter"/>
                <v:path gradientshapeok="t" o:connecttype="rect"/>
              </v:shapetype>
              <v:shape id="Text Box 345201460" o:spid="_x0000_s1026" type="#_x0000_t202" style="position:absolute;left:0;text-align:left;margin-left:0;margin-top:1pt;width:31.45pt;height:37.95pt;z-index:251658241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" filled="f" stroked="f">
                <v:textbox>
                  <w:txbxContent>
                    <w:p w14:paraId="58C7211A" w14:textId="77777777" w:rsidR="00182EA2" w:rsidRPr="005A59C5" w:rsidRDefault="00182EA2" w:rsidP="00182EA2">
                      <w:pPr>
                        <w:pStyle w:val="Els-caption"/>
                        <w:jc w:val="center"/>
                        <w:rPr>
                          <w:rFonts w:ascii="Arial" w:hAnsi="Arial" w:cs="Arial"/>
                          <w:color w:val="FF0000"/>
                          <w:sz w:val="24"/>
                          <w:szCs w:val="24"/>
                          <w:lang w:val="en-GB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5A59C5">
                        <w:rPr>
                          <w:rFonts w:ascii="Arial" w:hAnsi="Arial" w:cs="Arial"/>
                          <w:color w:val="FF0000"/>
                          <w:sz w:val="24"/>
                          <w:szCs w:val="24"/>
                          <w:lang w:val="en-GB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(a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456F4E">
        <w:rPr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58242" behindDoc="0" locked="0" layoutInCell="1" allowOverlap="1" wp14:anchorId="45707BC0" wp14:editId="494CF548">
                <wp:simplePos x="0" y="0"/>
                <wp:positionH relativeFrom="column">
                  <wp:posOffset>1889125</wp:posOffset>
                </wp:positionH>
                <wp:positionV relativeFrom="paragraph">
                  <wp:posOffset>12413</wp:posOffset>
                </wp:positionV>
                <wp:extent cx="3872230" cy="727587"/>
                <wp:effectExtent l="0" t="0" r="0" b="0"/>
                <wp:wrapNone/>
                <wp:docPr id="1248443759" name="Text Box 12484437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72230" cy="727587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6A4DBCCE" w14:textId="77777777" w:rsidR="0037468A" w:rsidRPr="005A59C5" w:rsidRDefault="0037468A" w:rsidP="0037468A">
                            <w:pPr>
                              <w:pStyle w:val="Els-caption"/>
                              <w:jc w:val="center"/>
                              <w:rPr>
                                <w:rFonts w:ascii="Calibri" w:hAnsi="Calibri" w:cs="Calibri"/>
                                <w:color w:val="FF0000"/>
                                <w:sz w:val="24"/>
                                <w:szCs w:val="2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5A59C5">
                              <w:rPr>
                                <w:rFonts w:ascii="Calibri" w:hAnsi="Calibri" w:cs="Calibri"/>
                                <w:color w:val="FF0000"/>
                                <w:sz w:val="24"/>
                                <w:szCs w:val="2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(b)</w:t>
                            </w:r>
                          </w:p>
                          <w:p w14:paraId="43512D49" w14:textId="77777777" w:rsidR="0037468A" w:rsidRDefault="0037468A"/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5707BC0" id="Text Box 1248443759" o:spid="_x0000_s1027" type="#_x0000_t202" style="position:absolute;left:0;text-align:left;margin-left:148.75pt;margin-top:1pt;width:304.9pt;height:57.3pt;z-index:251658242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" filled="f" stroked="f">
                <v:textbox>
                  <w:txbxContent>
                    <w:p w14:paraId="6A4DBCCE" w14:textId="77777777" w:rsidR="0037468A" w:rsidRPr="005A59C5" w:rsidRDefault="0037468A" w:rsidP="0037468A">
                      <w:pPr>
                        <w:pStyle w:val="Els-caption"/>
                        <w:jc w:val="center"/>
                        <w:rPr>
                          <w:rFonts w:ascii="Calibri" w:hAnsi="Calibri" w:cs="Calibri"/>
                          <w:color w:val="FF0000"/>
                          <w:sz w:val="24"/>
                          <w:szCs w:val="2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5A59C5">
                        <w:rPr>
                          <w:rFonts w:ascii="Calibri" w:hAnsi="Calibri" w:cs="Calibri"/>
                          <w:color w:val="FF0000"/>
                          <w:sz w:val="24"/>
                          <w:szCs w:val="2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(b)</w:t>
                      </w:r>
                    </w:p>
                    <w:p w14:paraId="43512D49" w14:textId="77777777" w:rsidR="0037468A" w:rsidRDefault="0037468A"/>
                  </w:txbxContent>
                </v:textbox>
              </v:shape>
            </w:pict>
          </mc:Fallback>
        </mc:AlternateContent>
      </w:r>
    </w:p>
    <w:p w14:paraId="16F99DD7" w14:textId="77777777" w:rsidR="009252AF" w:rsidRDefault="009252AF" w:rsidP="00102295">
      <w:pPr>
        <w:pStyle w:val="Els-body-text"/>
        <w:ind w:firstLine="0"/>
        <w:rPr>
          <w:rFonts w:ascii="Arial" w:eastAsia="MinionPro-Regular" w:hAnsi="Arial"/>
          <w:sz w:val="18"/>
        </w:rPr>
      </w:pPr>
    </w:p>
    <w:p w14:paraId="1F77790C" w14:textId="77777777" w:rsidR="009252AF" w:rsidRDefault="009252AF" w:rsidP="00102295">
      <w:pPr>
        <w:pStyle w:val="Els-body-text"/>
        <w:ind w:firstLine="0"/>
        <w:rPr>
          <w:rFonts w:ascii="Arial" w:eastAsia="MinionPro-Regular" w:hAnsi="Arial"/>
          <w:sz w:val="18"/>
        </w:rPr>
      </w:pPr>
    </w:p>
    <w:p w14:paraId="493F9274" w14:textId="77777777" w:rsidR="009252AF" w:rsidRDefault="009252AF" w:rsidP="00102295">
      <w:pPr>
        <w:pStyle w:val="Els-body-text"/>
        <w:ind w:firstLine="0"/>
        <w:rPr>
          <w:rFonts w:ascii="Arial" w:eastAsia="MinionPro-Regular" w:hAnsi="Arial"/>
          <w:sz w:val="18"/>
        </w:rPr>
      </w:pPr>
    </w:p>
    <w:p w14:paraId="53FC44D3" w14:textId="77777777" w:rsidR="009252AF" w:rsidRDefault="009252AF" w:rsidP="00102295">
      <w:pPr>
        <w:pStyle w:val="Els-body-text"/>
        <w:ind w:firstLine="0"/>
        <w:rPr>
          <w:rFonts w:ascii="Arial" w:eastAsia="MinionPro-Regular" w:hAnsi="Arial"/>
          <w:sz w:val="18"/>
        </w:rPr>
      </w:pPr>
    </w:p>
    <w:p w14:paraId="02732BE2" w14:textId="77777777" w:rsidR="009252AF" w:rsidRDefault="009252AF" w:rsidP="00102295">
      <w:pPr>
        <w:pStyle w:val="Els-body-text"/>
        <w:ind w:firstLine="0"/>
        <w:rPr>
          <w:rFonts w:ascii="Arial" w:eastAsia="MinionPro-Regular" w:hAnsi="Arial"/>
          <w:sz w:val="18"/>
        </w:rPr>
      </w:pPr>
    </w:p>
    <w:p w14:paraId="6F51B1D2" w14:textId="77777777" w:rsidR="009252AF" w:rsidRDefault="009252AF" w:rsidP="00102295">
      <w:pPr>
        <w:pStyle w:val="Els-body-text"/>
        <w:ind w:firstLine="0"/>
        <w:rPr>
          <w:rFonts w:ascii="Arial" w:eastAsia="MinionPro-Regular" w:hAnsi="Arial"/>
          <w:sz w:val="18"/>
        </w:rPr>
      </w:pPr>
    </w:p>
    <w:p w14:paraId="59D7054B" w14:textId="77777777" w:rsidR="009252AF" w:rsidRDefault="009252AF" w:rsidP="00102295">
      <w:pPr>
        <w:pStyle w:val="Els-body-text"/>
        <w:ind w:firstLine="0"/>
        <w:rPr>
          <w:rFonts w:ascii="Arial" w:eastAsia="MinionPro-Regular" w:hAnsi="Arial"/>
          <w:sz w:val="18"/>
        </w:rPr>
      </w:pPr>
    </w:p>
    <w:p w14:paraId="0E6D0FBD" w14:textId="77777777" w:rsidR="009252AF" w:rsidRDefault="009252AF" w:rsidP="00102295">
      <w:pPr>
        <w:pStyle w:val="Els-body-text"/>
        <w:ind w:firstLine="0"/>
        <w:rPr>
          <w:rFonts w:ascii="Arial" w:eastAsia="MinionPro-Regular" w:hAnsi="Arial"/>
          <w:sz w:val="18"/>
        </w:rPr>
      </w:pPr>
    </w:p>
    <w:p w14:paraId="19AD9896" w14:textId="513DD189" w:rsidR="009252AF" w:rsidRDefault="009252AF" w:rsidP="00102295">
      <w:pPr>
        <w:pStyle w:val="Els-body-text"/>
        <w:ind w:firstLine="0"/>
        <w:rPr>
          <w:rFonts w:ascii="Arial" w:eastAsia="MinionPro-Regular" w:hAnsi="Arial"/>
          <w:sz w:val="18"/>
        </w:rPr>
      </w:pPr>
    </w:p>
    <w:p w14:paraId="5F8B96A7" w14:textId="70730836" w:rsidR="00102295" w:rsidRPr="00102295" w:rsidRDefault="00102295" w:rsidP="00102295">
      <w:pPr>
        <w:pStyle w:val="Els-body-text"/>
        <w:ind w:firstLine="0"/>
        <w:rPr>
          <w:rFonts w:ascii="Arial" w:eastAsia="MinionPro-Regular" w:hAnsi="Arial"/>
          <w:sz w:val="18"/>
        </w:rPr>
      </w:pPr>
    </w:p>
    <w:p w14:paraId="6D7EA7FA" w14:textId="1224FFBA" w:rsidR="00607869" w:rsidRPr="00B7137B" w:rsidRDefault="00B7137B" w:rsidP="00B7137B">
      <w:pPr>
        <w:pStyle w:val="Els-body-text"/>
        <w:ind w:firstLine="0"/>
        <w:rPr>
          <w:rStyle w:val="CETCaptionCarattere"/>
          <w:rFonts w:eastAsia="SimSun"/>
          <w:i w:val="0"/>
          <w:lang w:val="en-US"/>
        </w:rPr>
      </w:pPr>
      <w:r w:rsidRPr="00BD077D">
        <w:rPr>
          <w:rStyle w:val="CETCaptionCarattere"/>
          <w:rFonts w:eastAsia="SimSun"/>
        </w:rPr>
        <w:t xml:space="preserve">Figure </w:t>
      </w:r>
      <w:r w:rsidR="00F267F1">
        <w:rPr>
          <w:rStyle w:val="CETCaptionCarattere"/>
          <w:rFonts w:eastAsia="SimSun"/>
        </w:rPr>
        <w:t>2</w:t>
      </w:r>
      <w:r w:rsidRPr="00BD077D">
        <w:rPr>
          <w:rStyle w:val="CETCaptionCarattere"/>
          <w:rFonts w:eastAsia="SimSun"/>
        </w:rPr>
        <w:t>:</w:t>
      </w:r>
      <w:r>
        <w:rPr>
          <w:rStyle w:val="CETCaptionCarattere"/>
          <w:rFonts w:eastAsia="SimSun"/>
        </w:rPr>
        <w:t xml:space="preserve"> </w:t>
      </w:r>
      <w:bookmarkEnd w:id="15"/>
      <w:r w:rsidR="00607869" w:rsidRPr="00B7137B">
        <w:rPr>
          <w:rStyle w:val="CETCaptionCarattere"/>
          <w:rFonts w:eastAsia="SimSun"/>
        </w:rPr>
        <w:t>SEM images of (a) raw vetiver grass and (b) pre-treated vetiver grass sample</w:t>
      </w:r>
      <w:r w:rsidR="00607869" w:rsidRPr="00B7137B">
        <w:rPr>
          <w:rStyle w:val="CETCaptionCarattere"/>
          <w:rFonts w:eastAsia="SimSun"/>
          <w:i w:val="0"/>
        </w:rPr>
        <w:t> </w:t>
      </w:r>
    </w:p>
    <w:p w14:paraId="093E2D3B" w14:textId="77777777" w:rsidR="00607869" w:rsidRPr="00607869" w:rsidRDefault="00607869" w:rsidP="00607869">
      <w:pPr>
        <w:pStyle w:val="CETHeading1"/>
        <w:tabs>
          <w:tab w:val="num" w:pos="360"/>
        </w:tabs>
        <w:rPr>
          <w:lang w:val="en-GB"/>
        </w:rPr>
      </w:pPr>
      <w:r w:rsidRPr="00607869">
        <w:rPr>
          <w:lang w:val="en-GB"/>
        </w:rPr>
        <w:t>Conclusions</w:t>
      </w:r>
    </w:p>
    <w:p w14:paraId="73425495" w14:textId="0B3436AC" w:rsidR="003F17FA" w:rsidRDefault="00072ACC" w:rsidP="0057370D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  <w:r w:rsidRPr="00072ACC">
        <w:rPr>
          <w:rFonts w:ascii="Arial" w:eastAsia="MinionPro-Regular" w:hAnsi="Arial"/>
          <w:sz w:val="18"/>
        </w:rPr>
        <w:t xml:space="preserve">This study analyzed the potential of VG for bioenergy production by evaluating its biomass characteristics, including proximate, ultimate, and heating value analysis. The morphology and functional groups of the grass </w:t>
      </w:r>
      <w:proofErr w:type="gramStart"/>
      <w:r w:rsidRPr="00072ACC">
        <w:rPr>
          <w:rFonts w:ascii="Arial" w:eastAsia="MinionPro-Regular" w:hAnsi="Arial"/>
          <w:sz w:val="18"/>
        </w:rPr>
        <w:t>were also analyzed</w:t>
      </w:r>
      <w:proofErr w:type="gramEnd"/>
      <w:r w:rsidRPr="00072ACC">
        <w:rPr>
          <w:rFonts w:ascii="Arial" w:eastAsia="MinionPro-Regular" w:hAnsi="Arial"/>
          <w:sz w:val="18"/>
        </w:rPr>
        <w:t xml:space="preserve"> to determine its chemical and physical structure.</w:t>
      </w:r>
      <w:r w:rsidR="009D133F" w:rsidRPr="009D133F">
        <w:rPr>
          <w:rFonts w:ascii="Arial" w:eastAsia="MinionPro-Regular" w:hAnsi="Arial"/>
          <w:sz w:val="18"/>
        </w:rPr>
        <w:t xml:space="preserve"> The </w:t>
      </w:r>
      <w:r w:rsidR="007C7911">
        <w:rPr>
          <w:rFonts w:ascii="Arial" w:eastAsia="MinionPro-Regular" w:hAnsi="Arial"/>
          <w:sz w:val="18"/>
        </w:rPr>
        <w:t>VG</w:t>
      </w:r>
      <w:r w:rsidR="009D133F" w:rsidRPr="009D133F">
        <w:rPr>
          <w:rFonts w:ascii="Arial" w:eastAsia="MinionPro-Regular" w:hAnsi="Arial"/>
          <w:sz w:val="18"/>
        </w:rPr>
        <w:t xml:space="preserve"> had 7.63</w:t>
      </w:r>
      <w:r w:rsidR="00CA3F25">
        <w:rPr>
          <w:rFonts w:ascii="Arial" w:eastAsia="MinionPro-Regular" w:hAnsi="Arial"/>
          <w:sz w:val="18"/>
        </w:rPr>
        <w:t xml:space="preserve"> </w:t>
      </w:r>
      <w:r w:rsidR="009D133F" w:rsidRPr="009D133F">
        <w:rPr>
          <w:rFonts w:ascii="Arial" w:eastAsia="MinionPro-Regular" w:hAnsi="Arial"/>
          <w:sz w:val="18"/>
        </w:rPr>
        <w:t>% MC, 4.46</w:t>
      </w:r>
      <w:r w:rsidR="00CA3F25">
        <w:rPr>
          <w:rFonts w:ascii="Arial" w:eastAsia="MinionPro-Regular" w:hAnsi="Arial"/>
          <w:sz w:val="18"/>
        </w:rPr>
        <w:t xml:space="preserve"> </w:t>
      </w:r>
      <w:r w:rsidR="009D133F" w:rsidRPr="009D133F">
        <w:rPr>
          <w:rFonts w:ascii="Arial" w:eastAsia="MinionPro-Regular" w:hAnsi="Arial"/>
          <w:sz w:val="18"/>
        </w:rPr>
        <w:t xml:space="preserve">% </w:t>
      </w:r>
      <w:r w:rsidR="008908B6">
        <w:rPr>
          <w:rFonts w:ascii="Arial" w:eastAsia="MinionPro-Regular" w:hAnsi="Arial"/>
          <w:sz w:val="18"/>
        </w:rPr>
        <w:t>A</w:t>
      </w:r>
      <w:r w:rsidR="00E50A62">
        <w:rPr>
          <w:rFonts w:ascii="Arial" w:eastAsia="MinionPro-Regular" w:hAnsi="Arial"/>
          <w:sz w:val="18"/>
        </w:rPr>
        <w:t>C</w:t>
      </w:r>
      <w:r w:rsidR="009D133F" w:rsidRPr="009D133F">
        <w:rPr>
          <w:rFonts w:ascii="Arial" w:eastAsia="MinionPro-Regular" w:hAnsi="Arial"/>
          <w:sz w:val="18"/>
        </w:rPr>
        <w:t>, 69.10</w:t>
      </w:r>
      <w:r w:rsidR="00CA3F25">
        <w:rPr>
          <w:rFonts w:ascii="Arial" w:eastAsia="MinionPro-Regular" w:hAnsi="Arial"/>
          <w:sz w:val="18"/>
        </w:rPr>
        <w:t xml:space="preserve"> </w:t>
      </w:r>
      <w:r w:rsidR="009D133F" w:rsidRPr="009D133F">
        <w:rPr>
          <w:rFonts w:ascii="Arial" w:eastAsia="MinionPro-Regular" w:hAnsi="Arial"/>
          <w:sz w:val="18"/>
        </w:rPr>
        <w:t xml:space="preserve">% </w:t>
      </w:r>
      <w:r w:rsidR="00E50A62">
        <w:rPr>
          <w:rFonts w:ascii="Arial" w:eastAsia="MinionPro-Regular" w:hAnsi="Arial"/>
          <w:sz w:val="18"/>
        </w:rPr>
        <w:t>VM</w:t>
      </w:r>
      <w:r w:rsidR="009D133F" w:rsidRPr="009D133F">
        <w:rPr>
          <w:rFonts w:ascii="Arial" w:eastAsia="MinionPro-Regular" w:hAnsi="Arial"/>
          <w:sz w:val="18"/>
        </w:rPr>
        <w:t>, and 18.81</w:t>
      </w:r>
      <w:r w:rsidR="00CA3F25">
        <w:rPr>
          <w:rFonts w:ascii="Arial" w:eastAsia="MinionPro-Regular" w:hAnsi="Arial"/>
          <w:sz w:val="18"/>
        </w:rPr>
        <w:t xml:space="preserve"> </w:t>
      </w:r>
      <w:r w:rsidR="009D133F" w:rsidRPr="009D133F">
        <w:rPr>
          <w:rFonts w:ascii="Arial" w:eastAsia="MinionPro-Regular" w:hAnsi="Arial"/>
          <w:sz w:val="18"/>
        </w:rPr>
        <w:t xml:space="preserve">% FC. It has potential for bioenergy through anaerobic digestion due to its high volatile matter, low </w:t>
      </w:r>
      <w:r w:rsidR="009D133F" w:rsidRPr="00F717A7">
        <w:rPr>
          <w:rFonts w:ascii="Arial" w:eastAsia="MinionPro-Regular" w:hAnsi="Arial"/>
          <w:sz w:val="18"/>
        </w:rPr>
        <w:t>moisture, and ash content. The ultimate analysis shows it has 42.28</w:t>
      </w:r>
      <w:r w:rsidR="00CA3F25" w:rsidRPr="00F717A7">
        <w:rPr>
          <w:rFonts w:ascii="Arial" w:eastAsia="MinionPro-Regular" w:hAnsi="Arial"/>
          <w:sz w:val="18"/>
        </w:rPr>
        <w:t xml:space="preserve"> </w:t>
      </w:r>
      <w:r w:rsidR="009D133F" w:rsidRPr="00F717A7">
        <w:rPr>
          <w:rFonts w:ascii="Arial" w:eastAsia="MinionPro-Regular" w:hAnsi="Arial"/>
          <w:sz w:val="18"/>
        </w:rPr>
        <w:t>% C, 5.54</w:t>
      </w:r>
      <w:r w:rsidR="00CA3F25" w:rsidRPr="00F717A7">
        <w:rPr>
          <w:rFonts w:ascii="Arial" w:eastAsia="MinionPro-Regular" w:hAnsi="Arial"/>
          <w:sz w:val="18"/>
        </w:rPr>
        <w:t xml:space="preserve"> </w:t>
      </w:r>
      <w:r w:rsidR="009D133F" w:rsidRPr="00F717A7">
        <w:rPr>
          <w:rFonts w:ascii="Arial" w:eastAsia="MinionPro-Regular" w:hAnsi="Arial"/>
          <w:sz w:val="18"/>
        </w:rPr>
        <w:t>% H, 51.54</w:t>
      </w:r>
      <w:r w:rsidR="00CA3F25" w:rsidRPr="00F717A7">
        <w:rPr>
          <w:rFonts w:ascii="Arial" w:eastAsia="MinionPro-Regular" w:hAnsi="Arial"/>
          <w:sz w:val="18"/>
        </w:rPr>
        <w:t xml:space="preserve"> </w:t>
      </w:r>
      <w:r w:rsidR="009D133F" w:rsidRPr="00F717A7">
        <w:rPr>
          <w:rFonts w:ascii="Arial" w:eastAsia="MinionPro-Regular" w:hAnsi="Arial"/>
          <w:sz w:val="18"/>
        </w:rPr>
        <w:t>% O, 0.64</w:t>
      </w:r>
      <w:r w:rsidR="00CA3F25" w:rsidRPr="00F717A7">
        <w:rPr>
          <w:rFonts w:ascii="Arial" w:eastAsia="MinionPro-Regular" w:hAnsi="Arial"/>
          <w:sz w:val="18"/>
        </w:rPr>
        <w:t xml:space="preserve"> </w:t>
      </w:r>
      <w:r w:rsidR="009D133F" w:rsidRPr="00F717A7">
        <w:rPr>
          <w:rFonts w:ascii="Arial" w:eastAsia="MinionPro-Regular" w:hAnsi="Arial"/>
          <w:sz w:val="18"/>
        </w:rPr>
        <w:t>% N, and 0</w:t>
      </w:r>
      <w:r w:rsidR="00CA3F25" w:rsidRPr="00F717A7">
        <w:rPr>
          <w:rFonts w:ascii="Arial" w:eastAsia="MinionPro-Regular" w:hAnsi="Arial"/>
          <w:sz w:val="18"/>
        </w:rPr>
        <w:t xml:space="preserve"> </w:t>
      </w:r>
      <w:r w:rsidR="009D133F" w:rsidRPr="00F717A7">
        <w:rPr>
          <w:rFonts w:ascii="Arial" w:eastAsia="MinionPro-Regular" w:hAnsi="Arial"/>
          <w:sz w:val="18"/>
        </w:rPr>
        <w:t>% S, with an empirical formula of CH</w:t>
      </w:r>
      <w:r w:rsidR="009D133F" w:rsidRPr="00F717A7">
        <w:rPr>
          <w:rFonts w:ascii="Arial" w:eastAsia="MinionPro-Regular" w:hAnsi="Arial"/>
          <w:sz w:val="18"/>
          <w:vertAlign w:val="subscript"/>
        </w:rPr>
        <w:t>1.6</w:t>
      </w:r>
      <w:r w:rsidR="009D133F" w:rsidRPr="00F717A7">
        <w:rPr>
          <w:rFonts w:ascii="Arial" w:eastAsia="MinionPro-Regular" w:hAnsi="Arial"/>
          <w:sz w:val="18"/>
        </w:rPr>
        <w:t>O</w:t>
      </w:r>
      <w:r w:rsidR="009D133F" w:rsidRPr="00F717A7">
        <w:rPr>
          <w:rFonts w:ascii="Arial" w:eastAsia="MinionPro-Regular" w:hAnsi="Arial"/>
          <w:sz w:val="18"/>
          <w:vertAlign w:val="subscript"/>
        </w:rPr>
        <w:t>0.92</w:t>
      </w:r>
      <w:r w:rsidR="009D133F" w:rsidRPr="00F717A7">
        <w:rPr>
          <w:rFonts w:ascii="Arial" w:eastAsia="MinionPro-Regular" w:hAnsi="Arial"/>
          <w:sz w:val="18"/>
        </w:rPr>
        <w:t xml:space="preserve">, making it less of an environmental concern than </w:t>
      </w:r>
      <w:proofErr w:type="gramStart"/>
      <w:r w:rsidR="00003AA2">
        <w:rPr>
          <w:rFonts w:ascii="Arial" w:eastAsia="MinionPro-Regular" w:hAnsi="Arial"/>
          <w:sz w:val="18"/>
        </w:rPr>
        <w:t>other</w:t>
      </w:r>
      <w:proofErr w:type="gramEnd"/>
      <w:r w:rsidR="009D133F" w:rsidRPr="00F717A7">
        <w:rPr>
          <w:rFonts w:ascii="Arial" w:eastAsia="MinionPro-Regular" w:hAnsi="Arial"/>
          <w:sz w:val="18"/>
        </w:rPr>
        <w:t xml:space="preserve"> biomass.</w:t>
      </w:r>
      <w:r w:rsidR="00692E90" w:rsidRPr="00F717A7">
        <w:rPr>
          <w:rFonts w:ascii="Arial" w:eastAsia="MinionPro-Regular" w:hAnsi="Arial"/>
          <w:sz w:val="18"/>
        </w:rPr>
        <w:t xml:space="preserve"> </w:t>
      </w:r>
      <w:r w:rsidR="00A93436" w:rsidRPr="00F717A7">
        <w:rPr>
          <w:rFonts w:ascii="Arial" w:eastAsia="MinionPro-Regular" w:hAnsi="Arial"/>
          <w:sz w:val="18"/>
        </w:rPr>
        <w:t>The</w:t>
      </w:r>
      <w:r w:rsidR="002B3174" w:rsidRPr="00F717A7">
        <w:rPr>
          <w:rFonts w:ascii="Arial" w:eastAsia="MinionPro-Regular" w:hAnsi="Arial"/>
          <w:sz w:val="18"/>
        </w:rPr>
        <w:t xml:space="preserve"> </w:t>
      </w:r>
      <w:r w:rsidR="008A1F6A">
        <w:rPr>
          <w:rFonts w:ascii="Arial" w:eastAsia="MinionPro-Regular" w:hAnsi="Arial"/>
          <w:sz w:val="18"/>
        </w:rPr>
        <w:t>lignocellulosic</w:t>
      </w:r>
      <w:r w:rsidR="00A93436" w:rsidRPr="00F717A7">
        <w:rPr>
          <w:rFonts w:ascii="Arial" w:eastAsia="MinionPro-Regular" w:hAnsi="Arial"/>
          <w:sz w:val="18"/>
        </w:rPr>
        <w:t xml:space="preserve"> </w:t>
      </w:r>
      <w:r w:rsidR="00CF2B25" w:rsidRPr="00F717A7">
        <w:rPr>
          <w:rFonts w:ascii="Arial" w:eastAsia="MinionPro-Regular" w:hAnsi="Arial"/>
          <w:sz w:val="18"/>
        </w:rPr>
        <w:t>characteristic</w:t>
      </w:r>
      <w:r w:rsidR="00A93436" w:rsidRPr="00F717A7">
        <w:rPr>
          <w:rFonts w:ascii="Arial" w:eastAsia="MinionPro-Regular" w:hAnsi="Arial"/>
          <w:sz w:val="18"/>
        </w:rPr>
        <w:t xml:space="preserve"> shows that </w:t>
      </w:r>
      <w:r w:rsidR="004427DE" w:rsidRPr="00F717A7">
        <w:rPr>
          <w:rFonts w:ascii="Arial" w:eastAsia="MinionPro-Regular" w:hAnsi="Arial"/>
          <w:sz w:val="18"/>
        </w:rPr>
        <w:t xml:space="preserve">VG consists of 41.9 % of cellulose, </w:t>
      </w:r>
      <w:r w:rsidR="00CE104E" w:rsidRPr="00F717A7">
        <w:rPr>
          <w:rFonts w:ascii="Arial" w:eastAsia="MinionPro-Regular" w:hAnsi="Arial"/>
          <w:sz w:val="18"/>
        </w:rPr>
        <w:t>38.9 % of hemicellulose and 11.06 % of lignin.</w:t>
      </w:r>
      <w:r w:rsidR="004427DE" w:rsidRPr="00F717A7">
        <w:rPr>
          <w:rFonts w:ascii="Arial" w:eastAsia="MinionPro-Regular" w:hAnsi="Arial"/>
          <w:sz w:val="18"/>
        </w:rPr>
        <w:t xml:space="preserve"> </w:t>
      </w:r>
      <w:r w:rsidR="00E9129D" w:rsidRPr="00F717A7">
        <w:rPr>
          <w:rFonts w:ascii="Arial" w:eastAsia="MinionPro-Regular" w:hAnsi="Arial"/>
          <w:sz w:val="18"/>
        </w:rPr>
        <w:t>The VG sample showed improved availability of cellulose and hemicellulose for methane production due to mechanical treatment, as indicated by increased intensity in the FTIR peak at 1037 cm</w:t>
      </w:r>
      <w:r w:rsidR="00E9129D" w:rsidRPr="00F717A7">
        <w:rPr>
          <w:rFonts w:ascii="Arial" w:eastAsia="MinionPro-Regular" w:hAnsi="Arial"/>
          <w:sz w:val="18"/>
          <w:vertAlign w:val="superscript"/>
        </w:rPr>
        <w:t>-1</w:t>
      </w:r>
      <w:r w:rsidR="00E9129D" w:rsidRPr="00F717A7">
        <w:rPr>
          <w:rFonts w:ascii="Arial" w:eastAsia="MinionPro-Regular" w:hAnsi="Arial"/>
          <w:sz w:val="18"/>
        </w:rPr>
        <w:t>, additional peaks at 2341 cm</w:t>
      </w:r>
      <w:r w:rsidR="00E9129D" w:rsidRPr="00F717A7">
        <w:rPr>
          <w:rFonts w:ascii="Arial" w:eastAsia="MinionPro-Regular" w:hAnsi="Arial"/>
          <w:sz w:val="18"/>
          <w:vertAlign w:val="superscript"/>
        </w:rPr>
        <w:t>-1</w:t>
      </w:r>
      <w:r w:rsidR="00E9129D" w:rsidRPr="00F717A7">
        <w:rPr>
          <w:rFonts w:ascii="Arial" w:eastAsia="MinionPro-Regular" w:hAnsi="Arial"/>
          <w:sz w:val="18"/>
        </w:rPr>
        <w:t xml:space="preserve"> and broadening of the peak at 3332 cm</w:t>
      </w:r>
      <w:r w:rsidR="00E9129D" w:rsidRPr="00F717A7">
        <w:rPr>
          <w:rFonts w:ascii="Arial" w:eastAsia="MinionPro-Regular" w:hAnsi="Arial"/>
          <w:sz w:val="18"/>
          <w:vertAlign w:val="superscript"/>
        </w:rPr>
        <w:t>-1</w:t>
      </w:r>
      <w:r w:rsidR="00E9129D" w:rsidRPr="00F717A7">
        <w:rPr>
          <w:rFonts w:ascii="Arial" w:eastAsia="MinionPro-Regular" w:hAnsi="Arial"/>
          <w:sz w:val="18"/>
        </w:rPr>
        <w:t xml:space="preserve">. </w:t>
      </w:r>
      <w:r w:rsidR="00692E90" w:rsidRPr="00F717A7">
        <w:rPr>
          <w:rFonts w:ascii="Arial" w:eastAsia="MinionPro-Regular" w:hAnsi="Arial"/>
          <w:sz w:val="18"/>
        </w:rPr>
        <w:t>SEM analysis showed the removal of the link between hemicellulose, cellulose</w:t>
      </w:r>
      <w:r w:rsidR="00692E90" w:rsidRPr="00692E90">
        <w:rPr>
          <w:rFonts w:ascii="Arial" w:eastAsia="MinionPro-Regular" w:hAnsi="Arial"/>
          <w:sz w:val="18"/>
        </w:rPr>
        <w:t>, and lignin cross-linking structure, increasing surface area for enzymatic hydrolysis. Therefore, VG could be a promising bioenergy source, aligning with the trend toward exploring low-cost biomass alternatives.</w:t>
      </w:r>
    </w:p>
    <w:p w14:paraId="1F0DE6CA" w14:textId="77777777" w:rsidR="004B0598" w:rsidRDefault="004B0598" w:rsidP="004B0598">
      <w:pPr>
        <w:pStyle w:val="CETAcknowledgementstitle"/>
      </w:pPr>
      <w:r w:rsidRPr="0004133D">
        <w:t>Acknowledgements</w:t>
      </w:r>
    </w:p>
    <w:p w14:paraId="747D316F" w14:textId="2C7CA6F4" w:rsidR="004B0598" w:rsidRDefault="004B0598" w:rsidP="0057370D">
      <w:pPr>
        <w:pStyle w:val="Els-body-text"/>
        <w:spacing w:line="264" w:lineRule="auto"/>
        <w:ind w:firstLine="0"/>
        <w:rPr>
          <w:rFonts w:ascii="Arial" w:eastAsia="MinionPro-Regular" w:hAnsi="Arial"/>
          <w:sz w:val="18"/>
        </w:rPr>
      </w:pPr>
      <w:r w:rsidRPr="00607869">
        <w:rPr>
          <w:rFonts w:ascii="Arial" w:eastAsia="MinionPro-Regular" w:hAnsi="Arial"/>
          <w:sz w:val="18"/>
        </w:rPr>
        <w:t>The authors are grateful to the Institute for the Development of Energy for African Sustainability (IDEAS) and the Department of Chemical Engineering for supporting the research.</w:t>
      </w:r>
    </w:p>
    <w:p w14:paraId="5E5AA41D" w14:textId="01CC77A7" w:rsidR="005D52CD" w:rsidRDefault="005D52CD" w:rsidP="005D52CD">
      <w:pPr>
        <w:pStyle w:val="CETAcknowledgementstitle"/>
      </w:pPr>
      <w:r>
        <w:t>References</w:t>
      </w:r>
    </w:p>
    <w:p w14:paraId="0596021B" w14:textId="439AFED6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3D5651">
        <w:rPr>
          <w:rFonts w:cs="Arial"/>
          <w:szCs w:val="18"/>
          <w:lang w:val="en-ZA" w:eastAsia="en-ZA"/>
        </w:rPr>
        <w:t>Ashraf M</w:t>
      </w:r>
      <w:r w:rsidR="005629D7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Ramzan N</w:t>
      </w:r>
      <w:r w:rsidR="005629D7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Khan R</w:t>
      </w:r>
      <w:r w:rsidR="005629D7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U</w:t>
      </w:r>
      <w:r w:rsidR="005629D7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Durrani A</w:t>
      </w:r>
      <w:r w:rsidR="005629D7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K</w:t>
      </w:r>
      <w:r w:rsidR="005629D7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21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Analysis of mixed cattle manure: Kinetics and thermodynamic comparison of pyrolysis and combustion processes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Case Studies </w:t>
      </w:r>
      <w:r w:rsidR="00184E5D" w:rsidRPr="003D5651">
        <w:rPr>
          <w:rFonts w:cs="Arial"/>
          <w:szCs w:val="18"/>
          <w:lang w:val="en-ZA" w:eastAsia="en-ZA"/>
        </w:rPr>
        <w:t>in</w:t>
      </w:r>
      <w:r w:rsidRPr="003D5651">
        <w:rPr>
          <w:rFonts w:cs="Arial"/>
          <w:szCs w:val="18"/>
          <w:lang w:val="en-ZA" w:eastAsia="en-ZA"/>
        </w:rPr>
        <w:t xml:space="preserve"> Thermal Engineering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26</w:t>
      </w:r>
      <w:r w:rsidR="005B49B6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>1–</w:t>
      </w:r>
      <w:r w:rsidR="00FC66B2">
        <w:rPr>
          <w:rFonts w:cs="Arial"/>
          <w:szCs w:val="18"/>
          <w:lang w:val="en-ZA" w:eastAsia="en-ZA"/>
        </w:rPr>
        <w:t>15</w:t>
      </w:r>
      <w:r w:rsidRPr="003D5651">
        <w:rPr>
          <w:rFonts w:cs="Arial"/>
          <w:szCs w:val="18"/>
          <w:lang w:val="en-ZA" w:eastAsia="en-ZA"/>
        </w:rPr>
        <w:t>.</w:t>
      </w:r>
    </w:p>
    <w:p w14:paraId="66DB8B57" w14:textId="4D683DC6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3D5651">
        <w:rPr>
          <w:rFonts w:cs="Arial"/>
          <w:szCs w:val="18"/>
          <w:lang w:val="en-ZA" w:eastAsia="en-ZA"/>
        </w:rPr>
        <w:t>Ayeni A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O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Adeeyo</w:t>
      </w:r>
      <w:proofErr w:type="spellEnd"/>
      <w:r w:rsidRPr="003D5651">
        <w:rPr>
          <w:rFonts w:cs="Arial"/>
          <w:szCs w:val="18"/>
          <w:lang w:val="en-ZA" w:eastAsia="en-ZA"/>
        </w:rPr>
        <w:t xml:space="preserve"> O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A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Oresegun</w:t>
      </w:r>
      <w:proofErr w:type="spellEnd"/>
      <w:r w:rsidRPr="003D5651">
        <w:rPr>
          <w:rFonts w:cs="Arial"/>
          <w:szCs w:val="18"/>
          <w:lang w:val="en-ZA" w:eastAsia="en-ZA"/>
        </w:rPr>
        <w:t xml:space="preserve"> O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M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Oladimeji T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E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15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</w:t>
      </w:r>
      <w:r w:rsidR="00184E5D" w:rsidRPr="003D5651">
        <w:rPr>
          <w:rFonts w:cs="Arial"/>
          <w:szCs w:val="18"/>
          <w:lang w:val="en-ZA" w:eastAsia="en-ZA"/>
        </w:rPr>
        <w:t>Compositional</w:t>
      </w:r>
      <w:r w:rsidRPr="003D5651">
        <w:rPr>
          <w:rFonts w:cs="Arial"/>
          <w:szCs w:val="18"/>
          <w:lang w:val="en-ZA" w:eastAsia="en-ZA"/>
        </w:rPr>
        <w:t xml:space="preserve"> Analysis of Lignocellulos</w:t>
      </w:r>
      <w:r w:rsidR="00184E5D" w:rsidRPr="003D5651">
        <w:rPr>
          <w:rFonts w:cs="Arial"/>
          <w:szCs w:val="18"/>
          <w:lang w:val="en-ZA" w:eastAsia="en-ZA"/>
        </w:rPr>
        <w:t>i</w:t>
      </w:r>
      <w:r w:rsidRPr="003D5651">
        <w:rPr>
          <w:rFonts w:cs="Arial"/>
          <w:szCs w:val="18"/>
          <w:lang w:val="en-ZA" w:eastAsia="en-ZA"/>
        </w:rPr>
        <w:t xml:space="preserve">c </w:t>
      </w:r>
      <w:proofErr w:type="gramStart"/>
      <w:r w:rsidRPr="003D5651">
        <w:rPr>
          <w:rFonts w:cs="Arial"/>
          <w:szCs w:val="18"/>
          <w:lang w:val="en-ZA" w:eastAsia="en-ZA"/>
        </w:rPr>
        <w:t>Materials :</w:t>
      </w:r>
      <w:proofErr w:type="gramEnd"/>
      <w:r w:rsidRPr="003D5651">
        <w:rPr>
          <w:rFonts w:cs="Arial"/>
          <w:szCs w:val="18"/>
          <w:lang w:val="en-ZA" w:eastAsia="en-ZA"/>
        </w:rPr>
        <w:t xml:space="preserve"> Evaluation of an Economically Viable Method Suitable for Woody and non-woody Biomass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America Journal </w:t>
      </w:r>
      <w:r w:rsidR="00AB436A" w:rsidRPr="003D5651">
        <w:rPr>
          <w:rFonts w:cs="Arial"/>
          <w:szCs w:val="18"/>
          <w:lang w:val="en-ZA" w:eastAsia="en-ZA"/>
        </w:rPr>
        <w:t>of</w:t>
      </w:r>
      <w:r w:rsidRPr="003D5651">
        <w:rPr>
          <w:rFonts w:cs="Arial"/>
          <w:szCs w:val="18"/>
          <w:lang w:val="en-ZA" w:eastAsia="en-ZA"/>
        </w:rPr>
        <w:t xml:space="preserve"> Engineering Research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4</w:t>
      </w:r>
      <w:r w:rsidR="005B49B6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>14–</w:t>
      </w:r>
      <w:r w:rsidR="00AC0728">
        <w:rPr>
          <w:rFonts w:cs="Arial"/>
          <w:szCs w:val="18"/>
          <w:lang w:val="en-ZA" w:eastAsia="en-ZA"/>
        </w:rPr>
        <w:t>1</w:t>
      </w:r>
      <w:r w:rsidRPr="003D5651">
        <w:rPr>
          <w:rFonts w:cs="Arial"/>
          <w:szCs w:val="18"/>
          <w:lang w:val="en-ZA" w:eastAsia="en-ZA"/>
        </w:rPr>
        <w:t>9.</w:t>
      </w:r>
    </w:p>
    <w:p w14:paraId="0F7D7807" w14:textId="555CD2F8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3D5651">
        <w:rPr>
          <w:rFonts w:cs="Arial"/>
          <w:szCs w:val="18"/>
          <w:lang w:val="en-ZA" w:eastAsia="en-ZA"/>
        </w:rPr>
        <w:lastRenderedPageBreak/>
        <w:t>Broda M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Yelle D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J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Serwańska</w:t>
      </w:r>
      <w:proofErr w:type="spellEnd"/>
      <w:r w:rsidRPr="003D5651">
        <w:rPr>
          <w:rFonts w:cs="Arial"/>
          <w:szCs w:val="18"/>
          <w:lang w:val="en-ZA" w:eastAsia="en-ZA"/>
        </w:rPr>
        <w:t xml:space="preserve"> K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22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Bioethanol Production from Lignocellulosic Biomass—Challenges and Solutions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Molecules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</w:t>
      </w:r>
      <w:r w:rsidR="006012EC">
        <w:rPr>
          <w:rFonts w:cs="Arial"/>
          <w:szCs w:val="18"/>
          <w:lang w:val="en-ZA" w:eastAsia="en-ZA"/>
        </w:rPr>
        <w:t>1-</w:t>
      </w:r>
      <w:r w:rsidRPr="003D5651">
        <w:rPr>
          <w:rFonts w:cs="Arial"/>
          <w:szCs w:val="18"/>
          <w:lang w:val="en-ZA" w:eastAsia="en-ZA"/>
        </w:rPr>
        <w:t>27.</w:t>
      </w:r>
    </w:p>
    <w:p w14:paraId="4D3A22E4" w14:textId="2E9D0759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proofErr w:type="spellStart"/>
      <w:r w:rsidRPr="003D5651">
        <w:rPr>
          <w:rFonts w:cs="Arial"/>
          <w:szCs w:val="18"/>
          <w:lang w:val="en-ZA" w:eastAsia="en-ZA"/>
        </w:rPr>
        <w:t>Chuengcharoenphanich</w:t>
      </w:r>
      <w:proofErr w:type="spellEnd"/>
      <w:r w:rsidRPr="003D5651">
        <w:rPr>
          <w:rFonts w:cs="Arial"/>
          <w:szCs w:val="18"/>
          <w:lang w:val="en-ZA" w:eastAsia="en-ZA"/>
        </w:rPr>
        <w:t xml:space="preserve"> N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Wannapawn</w:t>
      </w:r>
      <w:proofErr w:type="spellEnd"/>
      <w:r w:rsidRPr="003D5651">
        <w:rPr>
          <w:rFonts w:cs="Arial"/>
          <w:szCs w:val="18"/>
          <w:lang w:val="en-ZA" w:eastAsia="en-ZA"/>
        </w:rPr>
        <w:t xml:space="preserve"> </w:t>
      </w:r>
      <w:proofErr w:type="spellStart"/>
      <w:r w:rsidRPr="003D5651">
        <w:rPr>
          <w:rFonts w:cs="Arial"/>
          <w:szCs w:val="18"/>
          <w:lang w:val="en-ZA" w:eastAsia="en-ZA"/>
        </w:rPr>
        <w:t>Watsuntorn</w:t>
      </w:r>
      <w:proofErr w:type="spellEnd"/>
      <w:r w:rsidRPr="003D5651">
        <w:rPr>
          <w:rFonts w:cs="Arial"/>
          <w:szCs w:val="18"/>
          <w:lang w:val="en-ZA" w:eastAsia="en-ZA"/>
        </w:rPr>
        <w:t xml:space="preserve"> W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Qi W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Wang Z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Hu Y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Chulalaksananukul</w:t>
      </w:r>
      <w:proofErr w:type="spellEnd"/>
      <w:r w:rsidRPr="003D5651">
        <w:rPr>
          <w:rFonts w:cs="Arial"/>
          <w:szCs w:val="18"/>
          <w:lang w:val="en-ZA" w:eastAsia="en-ZA"/>
        </w:rPr>
        <w:t xml:space="preserve"> W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23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The potential of biodiesel production from grasses in Thailand through consolidated bioprocessing using a cellulolytic oleaginous yeast, </w:t>
      </w:r>
      <w:proofErr w:type="spellStart"/>
      <w:r w:rsidRPr="003D5651">
        <w:rPr>
          <w:rFonts w:cs="Arial"/>
          <w:szCs w:val="18"/>
          <w:lang w:val="en-ZA" w:eastAsia="en-ZA"/>
        </w:rPr>
        <w:t>Cyberlindnera</w:t>
      </w:r>
      <w:proofErr w:type="spellEnd"/>
      <w:r w:rsidRPr="003D5651">
        <w:rPr>
          <w:rFonts w:cs="Arial"/>
          <w:szCs w:val="18"/>
          <w:lang w:val="en-ZA" w:eastAsia="en-ZA"/>
        </w:rPr>
        <w:t xml:space="preserve"> </w:t>
      </w:r>
      <w:proofErr w:type="spellStart"/>
      <w:r w:rsidRPr="003D5651">
        <w:rPr>
          <w:rFonts w:cs="Arial"/>
          <w:szCs w:val="18"/>
          <w:lang w:val="en-ZA" w:eastAsia="en-ZA"/>
        </w:rPr>
        <w:t>rhodanensis</w:t>
      </w:r>
      <w:proofErr w:type="spellEnd"/>
      <w:r w:rsidRPr="003D5651">
        <w:rPr>
          <w:rFonts w:cs="Arial"/>
          <w:szCs w:val="18"/>
          <w:lang w:val="en-ZA" w:eastAsia="en-ZA"/>
        </w:rPr>
        <w:t xml:space="preserve"> CU-CV7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Energy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263</w:t>
      </w:r>
      <w:r w:rsidR="006B1160">
        <w:rPr>
          <w:rFonts w:cs="Arial"/>
          <w:szCs w:val="18"/>
          <w:lang w:val="en-ZA" w:eastAsia="en-ZA"/>
        </w:rPr>
        <w:t xml:space="preserve">, </w:t>
      </w:r>
      <w:bookmarkStart w:id="16" w:name="_Hlk163689449"/>
      <w:r w:rsidRPr="003D5651">
        <w:rPr>
          <w:rFonts w:cs="Arial"/>
          <w:szCs w:val="18"/>
          <w:lang w:val="en-ZA" w:eastAsia="en-ZA"/>
        </w:rPr>
        <w:t>1–</w:t>
      </w:r>
      <w:r w:rsidR="00B433CF">
        <w:rPr>
          <w:rFonts w:cs="Arial"/>
          <w:szCs w:val="18"/>
          <w:lang w:val="en-ZA" w:eastAsia="en-ZA"/>
        </w:rPr>
        <w:t>12</w:t>
      </w:r>
      <w:bookmarkEnd w:id="16"/>
      <w:r w:rsidRPr="003D5651">
        <w:rPr>
          <w:rFonts w:cs="Arial"/>
          <w:szCs w:val="18"/>
          <w:lang w:val="en-ZA" w:eastAsia="en-ZA"/>
        </w:rPr>
        <w:t>.</w:t>
      </w:r>
    </w:p>
    <w:p w14:paraId="4A597239" w14:textId="3570AEF9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3D5651">
        <w:rPr>
          <w:rFonts w:cs="Arial"/>
          <w:szCs w:val="18"/>
          <w:lang w:val="en-ZA" w:eastAsia="en-ZA"/>
        </w:rPr>
        <w:t>Collins N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Kumar </w:t>
      </w:r>
      <w:proofErr w:type="spellStart"/>
      <w:r w:rsidRPr="003D5651">
        <w:rPr>
          <w:rFonts w:cs="Arial"/>
          <w:szCs w:val="18"/>
          <w:lang w:val="en-ZA" w:eastAsia="en-ZA"/>
        </w:rPr>
        <w:t>Mediboyina</w:t>
      </w:r>
      <w:proofErr w:type="spellEnd"/>
      <w:r w:rsidRPr="003D5651">
        <w:rPr>
          <w:rFonts w:cs="Arial"/>
          <w:szCs w:val="18"/>
          <w:lang w:val="en-ZA" w:eastAsia="en-ZA"/>
        </w:rPr>
        <w:t xml:space="preserve"> M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Cerca</w:t>
      </w:r>
      <w:proofErr w:type="spellEnd"/>
      <w:r w:rsidRPr="003D5651">
        <w:rPr>
          <w:rFonts w:cs="Arial"/>
          <w:szCs w:val="18"/>
          <w:lang w:val="en-ZA" w:eastAsia="en-ZA"/>
        </w:rPr>
        <w:t xml:space="preserve"> M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Vance C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Murphy F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22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Economic and environmental sustainability analysis of seaweed farming: Monetizing carbon offsets of a brown algae cultivation system in Ireland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Bioresource Technology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346</w:t>
      </w:r>
      <w:r w:rsidR="00225637">
        <w:rPr>
          <w:rFonts w:cs="Arial"/>
          <w:szCs w:val="18"/>
          <w:lang w:val="en-ZA" w:eastAsia="en-ZA"/>
        </w:rPr>
        <w:t xml:space="preserve">, </w:t>
      </w:r>
      <w:r w:rsidR="00406534" w:rsidRPr="003D5651">
        <w:rPr>
          <w:rFonts w:cs="Arial"/>
          <w:szCs w:val="18"/>
          <w:lang w:val="en-ZA" w:eastAsia="en-ZA"/>
        </w:rPr>
        <w:t>1–</w:t>
      </w:r>
      <w:r w:rsidR="00406534">
        <w:rPr>
          <w:rFonts w:cs="Arial"/>
          <w:szCs w:val="18"/>
          <w:lang w:val="en-ZA" w:eastAsia="en-ZA"/>
        </w:rPr>
        <w:t>1</w:t>
      </w:r>
      <w:r w:rsidR="00406534">
        <w:rPr>
          <w:rFonts w:cs="Arial"/>
          <w:szCs w:val="18"/>
          <w:lang w:val="en-ZA" w:eastAsia="en-ZA"/>
        </w:rPr>
        <w:t>0</w:t>
      </w:r>
      <w:r w:rsidRPr="003D5651">
        <w:rPr>
          <w:rFonts w:cs="Arial"/>
          <w:szCs w:val="18"/>
          <w:lang w:val="en-ZA" w:eastAsia="en-ZA"/>
        </w:rPr>
        <w:t>.</w:t>
      </w:r>
    </w:p>
    <w:p w14:paraId="647FD609" w14:textId="370265A6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proofErr w:type="spellStart"/>
      <w:r w:rsidRPr="003D5651">
        <w:rPr>
          <w:rFonts w:cs="Arial"/>
          <w:szCs w:val="18"/>
          <w:lang w:val="en-ZA" w:eastAsia="en-ZA"/>
        </w:rPr>
        <w:t>Dahunsi</w:t>
      </w:r>
      <w:proofErr w:type="spellEnd"/>
      <w:r w:rsidRPr="003D5651">
        <w:rPr>
          <w:rFonts w:cs="Arial"/>
          <w:szCs w:val="18"/>
          <w:lang w:val="en-ZA" w:eastAsia="en-ZA"/>
        </w:rPr>
        <w:t xml:space="preserve"> S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O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Osueke</w:t>
      </w:r>
      <w:proofErr w:type="spellEnd"/>
      <w:r w:rsidRPr="003D5651">
        <w:rPr>
          <w:rFonts w:cs="Arial"/>
          <w:szCs w:val="18"/>
          <w:lang w:val="en-ZA" w:eastAsia="en-ZA"/>
        </w:rPr>
        <w:t xml:space="preserve"> C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O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Olayanju</w:t>
      </w:r>
      <w:proofErr w:type="spellEnd"/>
      <w:r w:rsidRPr="003D5651">
        <w:rPr>
          <w:rFonts w:cs="Arial"/>
          <w:szCs w:val="18"/>
          <w:lang w:val="en-ZA" w:eastAsia="en-ZA"/>
        </w:rPr>
        <w:t xml:space="preserve"> T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M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A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Lawal A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I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19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Co-digestion of Theobroma cacao (Cocoa) pod husk and poultry manure for energy generation: Effects of pretreatment methods. Bioresource Technology</w:t>
      </w:r>
      <w:r w:rsidR="00D6059D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283</w:t>
      </w:r>
      <w:r w:rsidR="00ED0A78">
        <w:rPr>
          <w:rFonts w:cs="Arial"/>
          <w:szCs w:val="18"/>
          <w:lang w:val="en-ZA" w:eastAsia="en-ZA"/>
        </w:rPr>
        <w:t xml:space="preserve">, </w:t>
      </w:r>
      <w:r w:rsidRPr="003D5651">
        <w:rPr>
          <w:rFonts w:cs="Arial"/>
          <w:szCs w:val="18"/>
          <w:lang w:val="en-ZA" w:eastAsia="en-ZA"/>
        </w:rPr>
        <w:t>229–</w:t>
      </w:r>
      <w:r w:rsidR="00D91C76">
        <w:rPr>
          <w:rFonts w:cs="Arial"/>
          <w:szCs w:val="18"/>
          <w:lang w:val="en-ZA" w:eastAsia="en-ZA"/>
        </w:rPr>
        <w:t>2</w:t>
      </w:r>
      <w:r w:rsidRPr="003D5651">
        <w:rPr>
          <w:rFonts w:cs="Arial"/>
          <w:szCs w:val="18"/>
          <w:lang w:val="en-ZA" w:eastAsia="en-ZA"/>
        </w:rPr>
        <w:t>41.</w:t>
      </w:r>
    </w:p>
    <w:p w14:paraId="3B4AE887" w14:textId="450F849B" w:rsidR="00C06AE4" w:rsidRPr="003D5651" w:rsidRDefault="00C06AE4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C06AE4">
        <w:rPr>
          <w:rFonts w:cs="Arial"/>
          <w:szCs w:val="18"/>
          <w:lang w:val="en-ZA" w:eastAsia="en-ZA"/>
        </w:rPr>
        <w:t>Debnath D</w:t>
      </w:r>
      <w:r w:rsidRPr="003D5651">
        <w:rPr>
          <w:rFonts w:cs="Arial"/>
          <w:szCs w:val="18"/>
          <w:lang w:val="en-ZA" w:eastAsia="en-ZA"/>
        </w:rPr>
        <w:t>.</w:t>
      </w:r>
      <w:r w:rsidRPr="00C06AE4">
        <w:rPr>
          <w:rFonts w:cs="Arial"/>
          <w:szCs w:val="18"/>
          <w:lang w:val="en-ZA" w:eastAsia="en-ZA"/>
        </w:rPr>
        <w:t>, Das A</w:t>
      </w:r>
      <w:r w:rsidRPr="003D5651">
        <w:rPr>
          <w:rFonts w:cs="Arial"/>
          <w:szCs w:val="18"/>
          <w:lang w:val="en-ZA" w:eastAsia="en-ZA"/>
        </w:rPr>
        <w:t>.</w:t>
      </w:r>
      <w:r w:rsidRPr="00C06AE4">
        <w:rPr>
          <w:rFonts w:cs="Arial"/>
          <w:szCs w:val="18"/>
          <w:lang w:val="en-ZA" w:eastAsia="en-ZA"/>
        </w:rPr>
        <w:t>, 2022</w:t>
      </w:r>
      <w:r w:rsidRPr="003D5651">
        <w:rPr>
          <w:rFonts w:cs="Arial"/>
          <w:szCs w:val="18"/>
          <w:lang w:val="en-ZA" w:eastAsia="en-ZA"/>
        </w:rPr>
        <w:t>,</w:t>
      </w:r>
      <w:r w:rsidRPr="00C06AE4">
        <w:rPr>
          <w:rFonts w:cs="Arial"/>
          <w:szCs w:val="18"/>
          <w:lang w:val="en-ZA" w:eastAsia="en-ZA"/>
        </w:rPr>
        <w:t xml:space="preserve"> Third-generation biofuels and food security</w:t>
      </w:r>
      <w:r w:rsidRPr="003D5651">
        <w:rPr>
          <w:rFonts w:cs="Arial"/>
          <w:szCs w:val="18"/>
          <w:lang w:val="en-ZA" w:eastAsia="en-ZA"/>
        </w:rPr>
        <w:t>,</w:t>
      </w:r>
      <w:r w:rsidRPr="00C06AE4">
        <w:rPr>
          <w:rFonts w:cs="Arial"/>
          <w:szCs w:val="18"/>
          <w:lang w:val="en-ZA" w:eastAsia="en-ZA"/>
        </w:rPr>
        <w:t xml:space="preserve"> Elsevier EBooks</w:t>
      </w:r>
      <w:r w:rsidRPr="003D5651">
        <w:rPr>
          <w:rFonts w:cs="Arial"/>
          <w:szCs w:val="18"/>
          <w:lang w:val="en-ZA" w:eastAsia="en-ZA"/>
        </w:rPr>
        <w:t>,</w:t>
      </w:r>
      <w:r w:rsidRPr="00C06AE4">
        <w:rPr>
          <w:rFonts w:cs="Arial"/>
          <w:szCs w:val="18"/>
          <w:lang w:val="en-ZA" w:eastAsia="en-ZA"/>
        </w:rPr>
        <w:t>757–</w:t>
      </w:r>
      <w:r w:rsidR="002E34F4">
        <w:rPr>
          <w:rFonts w:cs="Arial"/>
          <w:szCs w:val="18"/>
          <w:lang w:val="en-ZA" w:eastAsia="en-ZA"/>
        </w:rPr>
        <w:t>7</w:t>
      </w:r>
      <w:r w:rsidRPr="00C06AE4">
        <w:rPr>
          <w:rFonts w:cs="Arial"/>
          <w:szCs w:val="18"/>
          <w:lang w:val="en-ZA" w:eastAsia="en-ZA"/>
        </w:rPr>
        <w:t>68.</w:t>
      </w:r>
    </w:p>
    <w:p w14:paraId="1743159A" w14:textId="71E1391A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3D5651">
        <w:rPr>
          <w:rFonts w:cs="Arial"/>
          <w:szCs w:val="18"/>
          <w:lang w:val="en-ZA" w:eastAsia="en-ZA"/>
        </w:rPr>
        <w:t>Eswari A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P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Ravi Y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K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Kavitha S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Banu J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R</w:t>
      </w:r>
      <w:r w:rsidR="009F5735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23</w:t>
      </w:r>
      <w:r w:rsidR="000B7513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Recent Insight into Anaerobic Digestion of Lignocellulosic Biomass for Cost Effective Bioenergy Generation. E-Prime - Advances </w:t>
      </w:r>
      <w:r w:rsidR="003F05BA" w:rsidRPr="003D5651">
        <w:rPr>
          <w:rFonts w:cs="Arial"/>
          <w:szCs w:val="18"/>
          <w:lang w:val="en-ZA" w:eastAsia="en-ZA"/>
        </w:rPr>
        <w:t>in</w:t>
      </w:r>
      <w:r w:rsidRPr="003D5651">
        <w:rPr>
          <w:rFonts w:cs="Arial"/>
          <w:szCs w:val="18"/>
          <w:lang w:val="en-ZA" w:eastAsia="en-ZA"/>
        </w:rPr>
        <w:t xml:space="preserve"> Electrical Engineering, Electronics </w:t>
      </w:r>
      <w:r w:rsidR="00A236D9" w:rsidRPr="003D5651">
        <w:rPr>
          <w:rFonts w:cs="Arial"/>
          <w:szCs w:val="18"/>
          <w:lang w:val="en-ZA" w:eastAsia="en-ZA"/>
        </w:rPr>
        <w:t>and</w:t>
      </w:r>
      <w:r w:rsidRPr="003D5651">
        <w:rPr>
          <w:rFonts w:cs="Arial"/>
          <w:szCs w:val="18"/>
          <w:lang w:val="en-ZA" w:eastAsia="en-ZA"/>
        </w:rPr>
        <w:t xml:space="preserve"> Energy</w:t>
      </w:r>
      <w:r w:rsidR="000B7513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3</w:t>
      </w:r>
      <w:r w:rsidR="00C7680E">
        <w:rPr>
          <w:rFonts w:cs="Arial"/>
          <w:szCs w:val="18"/>
          <w:lang w:val="en-ZA" w:eastAsia="en-ZA"/>
        </w:rPr>
        <w:t xml:space="preserve">, </w:t>
      </w:r>
      <w:r w:rsidR="00C7680E" w:rsidRPr="003D5651">
        <w:rPr>
          <w:rFonts w:cs="Arial"/>
          <w:szCs w:val="18"/>
          <w:lang w:val="en-ZA" w:eastAsia="en-ZA"/>
        </w:rPr>
        <w:t>1–</w:t>
      </w:r>
      <w:r w:rsidR="00C7680E">
        <w:rPr>
          <w:rFonts w:cs="Arial"/>
          <w:szCs w:val="18"/>
          <w:lang w:val="en-ZA" w:eastAsia="en-ZA"/>
        </w:rPr>
        <w:t>12</w:t>
      </w:r>
      <w:r w:rsidR="000F7CC2">
        <w:rPr>
          <w:rFonts w:cs="Arial"/>
          <w:szCs w:val="18"/>
          <w:lang w:val="en-ZA" w:eastAsia="en-ZA"/>
        </w:rPr>
        <w:t>.</w:t>
      </w:r>
    </w:p>
    <w:p w14:paraId="03A071DE" w14:textId="2AD38C9E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proofErr w:type="spellStart"/>
      <w:r w:rsidRPr="003D5651">
        <w:rPr>
          <w:rFonts w:cs="Arial"/>
          <w:szCs w:val="18"/>
          <w:lang w:val="en-ZA" w:eastAsia="en-ZA"/>
        </w:rPr>
        <w:t>Fajobi</w:t>
      </w:r>
      <w:proofErr w:type="spellEnd"/>
      <w:r w:rsidRPr="003D5651">
        <w:rPr>
          <w:rFonts w:cs="Arial"/>
          <w:szCs w:val="18"/>
          <w:lang w:val="en-ZA" w:eastAsia="en-ZA"/>
        </w:rPr>
        <w:t xml:space="preserve"> M</w:t>
      </w:r>
      <w:r w:rsidR="00313AD1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O</w:t>
      </w:r>
      <w:r w:rsidR="00313AD1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Lasode</w:t>
      </w:r>
      <w:proofErr w:type="spellEnd"/>
      <w:r w:rsidRPr="003D5651">
        <w:rPr>
          <w:rFonts w:cs="Arial"/>
          <w:szCs w:val="18"/>
          <w:lang w:val="en-ZA" w:eastAsia="en-ZA"/>
        </w:rPr>
        <w:t xml:space="preserve"> O</w:t>
      </w:r>
      <w:r w:rsidR="00313AD1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A</w:t>
      </w:r>
      <w:r w:rsidR="00313AD1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Adeleke A</w:t>
      </w:r>
      <w:r w:rsidR="00313AD1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A</w:t>
      </w:r>
      <w:r w:rsidR="00313AD1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Ikubanni</w:t>
      </w:r>
      <w:proofErr w:type="spellEnd"/>
      <w:r w:rsidRPr="003D5651">
        <w:rPr>
          <w:rFonts w:cs="Arial"/>
          <w:szCs w:val="18"/>
          <w:lang w:val="en-ZA" w:eastAsia="en-ZA"/>
        </w:rPr>
        <w:t xml:space="preserve"> P</w:t>
      </w:r>
      <w:r w:rsidR="00313AD1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P</w:t>
      </w:r>
      <w:r w:rsidR="00313AD1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Balogun A</w:t>
      </w:r>
      <w:r w:rsidR="00313AD1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O</w:t>
      </w:r>
      <w:r w:rsidR="00313AD1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22</w:t>
      </w:r>
      <w:r w:rsidR="000B7513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Investigation of physicochemical characteristics of selected lignocellulose biomass</w:t>
      </w:r>
      <w:r w:rsidR="000B7513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Scientific Reports</w:t>
      </w:r>
      <w:r w:rsidR="00BE006F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12</w:t>
      </w:r>
      <w:r w:rsidR="00BE006F">
        <w:rPr>
          <w:rFonts w:cs="Arial"/>
          <w:szCs w:val="18"/>
          <w:lang w:val="en-ZA" w:eastAsia="en-ZA"/>
        </w:rPr>
        <w:t>,</w:t>
      </w:r>
      <w:r w:rsidR="006B79B0">
        <w:rPr>
          <w:rFonts w:cs="Arial"/>
          <w:szCs w:val="18"/>
          <w:lang w:val="en-ZA" w:eastAsia="en-ZA"/>
        </w:rPr>
        <w:t xml:space="preserve"> </w:t>
      </w:r>
      <w:r w:rsidR="000F12FB" w:rsidRPr="003D5651">
        <w:rPr>
          <w:rFonts w:cs="Arial"/>
          <w:szCs w:val="18"/>
          <w:lang w:val="en-ZA" w:eastAsia="en-ZA"/>
        </w:rPr>
        <w:t>1–</w:t>
      </w:r>
      <w:r w:rsidR="000F12FB">
        <w:rPr>
          <w:rFonts w:cs="Arial"/>
          <w:szCs w:val="18"/>
          <w:lang w:val="en-ZA" w:eastAsia="en-ZA"/>
        </w:rPr>
        <w:t>1</w:t>
      </w:r>
      <w:r w:rsidR="000F12FB">
        <w:rPr>
          <w:rFonts w:cs="Arial"/>
          <w:szCs w:val="18"/>
          <w:lang w:val="en-ZA" w:eastAsia="en-ZA"/>
        </w:rPr>
        <w:t>4</w:t>
      </w:r>
      <w:r w:rsidR="006B79B0">
        <w:rPr>
          <w:rFonts w:cs="Arial"/>
          <w:szCs w:val="18"/>
          <w:lang w:val="en-ZA" w:eastAsia="en-ZA"/>
        </w:rPr>
        <w:t>.</w:t>
      </w:r>
    </w:p>
    <w:p w14:paraId="3D3CF89D" w14:textId="24FCDB93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3D5651">
        <w:rPr>
          <w:rFonts w:cs="Arial"/>
          <w:szCs w:val="18"/>
          <w:lang w:val="en-ZA" w:eastAsia="en-ZA"/>
        </w:rPr>
        <w:t>Hernández C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Escamilla</w:t>
      </w:r>
      <w:r w:rsidRPr="003D5651">
        <w:rPr>
          <w:rFonts w:ascii="Cambria Math" w:hAnsi="Cambria Math" w:cs="Cambria Math"/>
          <w:szCs w:val="18"/>
          <w:lang w:val="en-ZA" w:eastAsia="en-ZA"/>
        </w:rPr>
        <w:t>‐</w:t>
      </w:r>
      <w:r w:rsidRPr="003D5651">
        <w:rPr>
          <w:rFonts w:cs="Arial"/>
          <w:szCs w:val="18"/>
          <w:lang w:val="en-ZA" w:eastAsia="en-ZA"/>
        </w:rPr>
        <w:t>Alvarado C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Sánchez A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Alarcón E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Ziarelli F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Musule</w:t>
      </w:r>
      <w:proofErr w:type="spellEnd"/>
      <w:r w:rsidRPr="003D5651">
        <w:rPr>
          <w:rFonts w:cs="Arial"/>
          <w:szCs w:val="18"/>
          <w:lang w:val="en-ZA" w:eastAsia="en-ZA"/>
        </w:rPr>
        <w:t xml:space="preserve"> R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Valdez</w:t>
      </w:r>
      <w:r w:rsidRPr="003D5651">
        <w:rPr>
          <w:rFonts w:ascii="Cambria Math" w:hAnsi="Cambria Math" w:cs="Cambria Math"/>
          <w:szCs w:val="18"/>
          <w:lang w:val="en-ZA" w:eastAsia="en-ZA"/>
        </w:rPr>
        <w:t>‐</w:t>
      </w:r>
      <w:r w:rsidRPr="003D5651">
        <w:rPr>
          <w:rFonts w:cs="Arial"/>
          <w:szCs w:val="18"/>
          <w:lang w:val="en-ZA" w:eastAsia="en-ZA"/>
        </w:rPr>
        <w:t>Vazquez I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19</w:t>
      </w:r>
      <w:r w:rsidR="00EB7911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Wheat straw, corn stover, sugarcane, and Agave biomasses: </w:t>
      </w:r>
      <w:r w:rsidR="00EB7911" w:rsidRPr="003D5651">
        <w:rPr>
          <w:rFonts w:cs="Arial"/>
          <w:szCs w:val="18"/>
          <w:lang w:val="en-ZA" w:eastAsia="en-ZA"/>
        </w:rPr>
        <w:t>C</w:t>
      </w:r>
      <w:r w:rsidRPr="003D5651">
        <w:rPr>
          <w:rFonts w:cs="Arial"/>
          <w:szCs w:val="18"/>
          <w:lang w:val="en-ZA" w:eastAsia="en-ZA"/>
        </w:rPr>
        <w:t xml:space="preserve">hemical </w:t>
      </w:r>
      <w:r w:rsidR="00EB7911" w:rsidRPr="003D5651">
        <w:rPr>
          <w:rFonts w:cs="Arial"/>
          <w:szCs w:val="18"/>
          <w:lang w:val="en-ZA" w:eastAsia="en-ZA"/>
        </w:rPr>
        <w:t>P</w:t>
      </w:r>
      <w:r w:rsidRPr="003D5651">
        <w:rPr>
          <w:rFonts w:cs="Arial"/>
          <w:szCs w:val="18"/>
          <w:lang w:val="en-ZA" w:eastAsia="en-ZA"/>
        </w:rPr>
        <w:t xml:space="preserve">roperties, </w:t>
      </w:r>
      <w:r w:rsidR="00EB7911" w:rsidRPr="003D5651">
        <w:rPr>
          <w:rFonts w:cs="Arial"/>
          <w:szCs w:val="18"/>
          <w:lang w:val="en-ZA" w:eastAsia="en-ZA"/>
        </w:rPr>
        <w:t>A</w:t>
      </w:r>
      <w:r w:rsidRPr="003D5651">
        <w:rPr>
          <w:rFonts w:cs="Arial"/>
          <w:szCs w:val="18"/>
          <w:lang w:val="en-ZA" w:eastAsia="en-ZA"/>
        </w:rPr>
        <w:t xml:space="preserve">vailability, and </w:t>
      </w:r>
      <w:r w:rsidR="00EB7911" w:rsidRPr="003D5651">
        <w:rPr>
          <w:rFonts w:cs="Arial"/>
          <w:szCs w:val="18"/>
          <w:lang w:val="en-ZA" w:eastAsia="en-ZA"/>
        </w:rPr>
        <w:t>C</w:t>
      </w:r>
      <w:r w:rsidRPr="003D5651">
        <w:rPr>
          <w:rFonts w:cs="Arial"/>
          <w:szCs w:val="18"/>
          <w:lang w:val="en-ZA" w:eastAsia="en-ZA"/>
        </w:rPr>
        <w:t>ellulosic</w:t>
      </w:r>
      <w:r w:rsidRPr="003D5651">
        <w:rPr>
          <w:rFonts w:ascii="Cambria Math" w:hAnsi="Cambria Math" w:cs="Cambria Math"/>
          <w:szCs w:val="18"/>
          <w:lang w:val="en-ZA" w:eastAsia="en-ZA"/>
        </w:rPr>
        <w:t>‐</w:t>
      </w:r>
      <w:r w:rsidR="00EB7911" w:rsidRPr="003D5651">
        <w:rPr>
          <w:rFonts w:cs="Arial"/>
          <w:szCs w:val="18"/>
          <w:lang w:val="en-ZA" w:eastAsia="en-ZA"/>
        </w:rPr>
        <w:t>B</w:t>
      </w:r>
      <w:r w:rsidRPr="003D5651">
        <w:rPr>
          <w:rFonts w:cs="Arial"/>
          <w:szCs w:val="18"/>
          <w:lang w:val="en-ZA" w:eastAsia="en-ZA"/>
        </w:rPr>
        <w:t xml:space="preserve">ioethanol </w:t>
      </w:r>
      <w:r w:rsidR="00D11B39" w:rsidRPr="003D5651">
        <w:rPr>
          <w:rFonts w:cs="Arial"/>
          <w:szCs w:val="18"/>
          <w:lang w:val="en-ZA" w:eastAsia="en-ZA"/>
        </w:rPr>
        <w:t>P</w:t>
      </w:r>
      <w:r w:rsidRPr="003D5651">
        <w:rPr>
          <w:rFonts w:cs="Arial"/>
          <w:szCs w:val="18"/>
          <w:lang w:val="en-ZA" w:eastAsia="en-ZA"/>
        </w:rPr>
        <w:t xml:space="preserve">roduction </w:t>
      </w:r>
      <w:r w:rsidR="00D11B39" w:rsidRPr="003D5651">
        <w:rPr>
          <w:rFonts w:cs="Arial"/>
          <w:szCs w:val="18"/>
          <w:lang w:val="en-ZA" w:eastAsia="en-ZA"/>
        </w:rPr>
        <w:t>P</w:t>
      </w:r>
      <w:r w:rsidRPr="003D5651">
        <w:rPr>
          <w:rFonts w:cs="Arial"/>
          <w:szCs w:val="18"/>
          <w:lang w:val="en-ZA" w:eastAsia="en-ZA"/>
        </w:rPr>
        <w:t>otential in Mexico</w:t>
      </w:r>
      <w:r w:rsidR="00D11B39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Biofuels, Bioproducts </w:t>
      </w:r>
      <w:r w:rsidR="00AB436A" w:rsidRPr="003D5651">
        <w:rPr>
          <w:rFonts w:cs="Arial"/>
          <w:szCs w:val="18"/>
          <w:lang w:val="en-ZA" w:eastAsia="en-ZA"/>
        </w:rPr>
        <w:t>and</w:t>
      </w:r>
      <w:r w:rsidRPr="003D5651">
        <w:rPr>
          <w:rFonts w:cs="Arial"/>
          <w:szCs w:val="18"/>
          <w:lang w:val="en-ZA" w:eastAsia="en-ZA"/>
        </w:rPr>
        <w:t xml:space="preserve"> Biorefining</w:t>
      </w:r>
      <w:r w:rsidR="00D11B39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13</w:t>
      </w:r>
      <w:r w:rsidR="004807FA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>1143–</w:t>
      </w:r>
      <w:r w:rsidR="00756AFB">
        <w:rPr>
          <w:rFonts w:cs="Arial"/>
          <w:szCs w:val="18"/>
          <w:lang w:val="en-ZA" w:eastAsia="en-ZA"/>
        </w:rPr>
        <w:t>11</w:t>
      </w:r>
      <w:r w:rsidRPr="003D5651">
        <w:rPr>
          <w:rFonts w:cs="Arial"/>
          <w:szCs w:val="18"/>
          <w:lang w:val="en-ZA" w:eastAsia="en-ZA"/>
        </w:rPr>
        <w:t>59.</w:t>
      </w:r>
    </w:p>
    <w:p w14:paraId="2D6D947E" w14:textId="53F26A47" w:rsidR="00BD6AD8" w:rsidRPr="003D5651" w:rsidRDefault="00BD6AD8" w:rsidP="00AC1C7F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BD6AD8">
        <w:rPr>
          <w:rFonts w:cs="Arial"/>
          <w:szCs w:val="18"/>
          <w:lang w:val="en-ZA" w:eastAsia="en-ZA"/>
        </w:rPr>
        <w:t>Holder N</w:t>
      </w:r>
      <w:r w:rsidR="00AC1C7F">
        <w:rPr>
          <w:rFonts w:cs="Arial"/>
          <w:szCs w:val="18"/>
          <w:lang w:val="en-ZA" w:eastAsia="en-ZA"/>
        </w:rPr>
        <w:t>.</w:t>
      </w:r>
      <w:r w:rsidRPr="00BD6AD8">
        <w:rPr>
          <w:rFonts w:cs="Arial"/>
          <w:szCs w:val="18"/>
          <w:lang w:val="en-ZA" w:eastAsia="en-ZA"/>
        </w:rPr>
        <w:t>, Persaud A</w:t>
      </w:r>
      <w:r w:rsidR="00AC1C7F">
        <w:rPr>
          <w:rFonts w:cs="Arial"/>
          <w:szCs w:val="18"/>
          <w:lang w:val="en-ZA" w:eastAsia="en-ZA"/>
        </w:rPr>
        <w:t>.</w:t>
      </w:r>
      <w:r w:rsidRPr="00BD6AD8">
        <w:rPr>
          <w:rFonts w:cs="Arial"/>
          <w:szCs w:val="18"/>
          <w:lang w:val="en-ZA" w:eastAsia="en-ZA"/>
        </w:rPr>
        <w:t>, Mota-Meira M</w:t>
      </w:r>
      <w:r w:rsidR="00AC1C7F">
        <w:rPr>
          <w:rFonts w:cs="Arial"/>
          <w:szCs w:val="18"/>
          <w:lang w:val="en-ZA" w:eastAsia="en-ZA"/>
        </w:rPr>
        <w:t>.</w:t>
      </w:r>
      <w:r w:rsidRPr="00BD6AD8">
        <w:rPr>
          <w:rFonts w:cs="Arial"/>
          <w:szCs w:val="18"/>
          <w:lang w:val="en-ZA" w:eastAsia="en-ZA"/>
        </w:rPr>
        <w:t>, Born J</w:t>
      </w:r>
      <w:r w:rsidR="00AC1C7F">
        <w:rPr>
          <w:rFonts w:cs="Arial"/>
          <w:szCs w:val="18"/>
          <w:lang w:val="en-ZA" w:eastAsia="en-ZA"/>
        </w:rPr>
        <w:t>.</w:t>
      </w:r>
      <w:r w:rsidRPr="00BD6AD8">
        <w:rPr>
          <w:rFonts w:cs="Arial"/>
          <w:szCs w:val="18"/>
          <w:lang w:val="en-ZA" w:eastAsia="en-ZA"/>
        </w:rPr>
        <w:t xml:space="preserve">, </w:t>
      </w:r>
      <w:proofErr w:type="spellStart"/>
      <w:r w:rsidRPr="00BD6AD8">
        <w:rPr>
          <w:rFonts w:cs="Arial"/>
          <w:szCs w:val="18"/>
          <w:lang w:val="en-ZA" w:eastAsia="en-ZA"/>
        </w:rPr>
        <w:t>Sutrina</w:t>
      </w:r>
      <w:proofErr w:type="spellEnd"/>
      <w:r w:rsidRPr="00BD6AD8">
        <w:rPr>
          <w:rFonts w:cs="Arial"/>
          <w:szCs w:val="18"/>
          <w:lang w:val="en-ZA" w:eastAsia="en-ZA"/>
        </w:rPr>
        <w:t xml:space="preserve"> S</w:t>
      </w:r>
      <w:r w:rsidR="00AC1C7F">
        <w:rPr>
          <w:rFonts w:cs="Arial"/>
          <w:szCs w:val="18"/>
          <w:lang w:val="en-ZA" w:eastAsia="en-ZA"/>
        </w:rPr>
        <w:t>.</w:t>
      </w:r>
      <w:r w:rsidRPr="00BD6AD8">
        <w:rPr>
          <w:rFonts w:cs="Arial"/>
          <w:szCs w:val="18"/>
          <w:lang w:val="en-ZA" w:eastAsia="en-ZA"/>
        </w:rPr>
        <w:t>L</w:t>
      </w:r>
      <w:r w:rsidR="00AC1C7F">
        <w:rPr>
          <w:rFonts w:cs="Arial"/>
          <w:szCs w:val="18"/>
          <w:lang w:val="en-ZA" w:eastAsia="en-ZA"/>
        </w:rPr>
        <w:t>.</w:t>
      </w:r>
      <w:r w:rsidRPr="00BD6AD8">
        <w:rPr>
          <w:rFonts w:cs="Arial"/>
          <w:szCs w:val="18"/>
          <w:lang w:val="en-ZA" w:eastAsia="en-ZA"/>
        </w:rPr>
        <w:t>, 2018</w:t>
      </w:r>
      <w:r w:rsidR="00AC1C7F">
        <w:rPr>
          <w:rFonts w:cs="Arial"/>
          <w:szCs w:val="18"/>
          <w:lang w:val="en-ZA" w:eastAsia="en-ZA"/>
        </w:rPr>
        <w:t>,</w:t>
      </w:r>
      <w:r w:rsidRPr="00BD6AD8">
        <w:rPr>
          <w:rFonts w:cs="Arial"/>
          <w:szCs w:val="18"/>
          <w:lang w:val="en-ZA" w:eastAsia="en-ZA"/>
        </w:rPr>
        <w:t xml:space="preserve"> The </w:t>
      </w:r>
      <w:r w:rsidR="00AC1C7F">
        <w:rPr>
          <w:rFonts w:cs="Arial"/>
          <w:szCs w:val="18"/>
          <w:lang w:val="en-ZA" w:eastAsia="en-ZA"/>
        </w:rPr>
        <w:t>I</w:t>
      </w:r>
      <w:r w:rsidRPr="00BD6AD8">
        <w:rPr>
          <w:rFonts w:cs="Arial"/>
          <w:szCs w:val="18"/>
          <w:lang w:val="en-ZA" w:eastAsia="en-ZA"/>
        </w:rPr>
        <w:t xml:space="preserve">nfluence of </w:t>
      </w:r>
      <w:proofErr w:type="spellStart"/>
      <w:r w:rsidR="00AC1C7F">
        <w:rPr>
          <w:rFonts w:cs="Arial"/>
          <w:szCs w:val="18"/>
          <w:lang w:val="en-ZA" w:eastAsia="en-ZA"/>
        </w:rPr>
        <w:t>P</w:t>
      </w:r>
      <w:r w:rsidRPr="00BD6AD8">
        <w:rPr>
          <w:rFonts w:cs="Arial"/>
          <w:szCs w:val="18"/>
          <w:lang w:val="en-ZA" w:eastAsia="en-ZA"/>
        </w:rPr>
        <w:t>hysico</w:t>
      </w:r>
      <w:proofErr w:type="spellEnd"/>
      <w:r w:rsidRPr="00BD6AD8">
        <w:rPr>
          <w:rFonts w:cs="Arial"/>
          <w:szCs w:val="18"/>
          <w:lang w:val="en-ZA" w:eastAsia="en-ZA"/>
        </w:rPr>
        <w:t xml:space="preserve">-chemical </w:t>
      </w:r>
      <w:r w:rsidR="00AC1C7F">
        <w:rPr>
          <w:rFonts w:cs="Arial"/>
          <w:szCs w:val="18"/>
          <w:lang w:val="en-ZA" w:eastAsia="en-ZA"/>
        </w:rPr>
        <w:t>P</w:t>
      </w:r>
      <w:r w:rsidRPr="00BD6AD8">
        <w:rPr>
          <w:rFonts w:cs="Arial"/>
          <w:szCs w:val="18"/>
          <w:lang w:val="en-ZA" w:eastAsia="en-ZA"/>
        </w:rPr>
        <w:t xml:space="preserve">arameters, </w:t>
      </w:r>
      <w:r w:rsidR="00AC1C7F">
        <w:rPr>
          <w:rFonts w:cs="Arial"/>
          <w:szCs w:val="18"/>
          <w:lang w:val="en-ZA" w:eastAsia="en-ZA"/>
        </w:rPr>
        <w:t>S</w:t>
      </w:r>
      <w:r w:rsidRPr="00BD6AD8">
        <w:rPr>
          <w:rFonts w:cs="Arial"/>
          <w:szCs w:val="18"/>
          <w:lang w:val="en-ZA" w:eastAsia="en-ZA"/>
        </w:rPr>
        <w:t xml:space="preserve">ubstrate </w:t>
      </w:r>
      <w:r w:rsidR="00AC1C7F">
        <w:rPr>
          <w:rFonts w:cs="Arial"/>
          <w:szCs w:val="18"/>
          <w:lang w:val="en-ZA" w:eastAsia="en-ZA"/>
        </w:rPr>
        <w:t>C</w:t>
      </w:r>
      <w:r w:rsidRPr="00BD6AD8">
        <w:rPr>
          <w:rFonts w:cs="Arial"/>
          <w:szCs w:val="18"/>
          <w:lang w:val="en-ZA" w:eastAsia="en-ZA"/>
        </w:rPr>
        <w:t xml:space="preserve">oncentration, and </w:t>
      </w:r>
      <w:r w:rsidR="00AC1C7F">
        <w:rPr>
          <w:rFonts w:cs="Arial"/>
          <w:szCs w:val="18"/>
          <w:lang w:val="en-ZA" w:eastAsia="en-ZA"/>
        </w:rPr>
        <w:t>S</w:t>
      </w:r>
      <w:r w:rsidRPr="00BD6AD8">
        <w:rPr>
          <w:rFonts w:cs="Arial"/>
          <w:szCs w:val="18"/>
          <w:lang w:val="en-ZA" w:eastAsia="en-ZA"/>
        </w:rPr>
        <w:t xml:space="preserve">pecies </w:t>
      </w:r>
      <w:r w:rsidR="00AC1C7F">
        <w:rPr>
          <w:rFonts w:cs="Arial"/>
          <w:szCs w:val="18"/>
          <w:lang w:val="en-ZA" w:eastAsia="en-ZA"/>
        </w:rPr>
        <w:t>V</w:t>
      </w:r>
      <w:r w:rsidRPr="00BD6AD8">
        <w:rPr>
          <w:rFonts w:cs="Arial"/>
          <w:szCs w:val="18"/>
          <w:lang w:val="en-ZA" w:eastAsia="en-ZA"/>
        </w:rPr>
        <w:t xml:space="preserve">ariations on the </w:t>
      </w:r>
      <w:r w:rsidR="00AC1C7F">
        <w:rPr>
          <w:rFonts w:cs="Arial"/>
          <w:szCs w:val="18"/>
          <w:lang w:val="en-ZA" w:eastAsia="en-ZA"/>
        </w:rPr>
        <w:t>B</w:t>
      </w:r>
      <w:r w:rsidRPr="00BD6AD8">
        <w:rPr>
          <w:rFonts w:cs="Arial"/>
          <w:szCs w:val="18"/>
          <w:lang w:val="en-ZA" w:eastAsia="en-ZA"/>
        </w:rPr>
        <w:t xml:space="preserve">iochemical </w:t>
      </w:r>
      <w:r w:rsidR="00AC1C7F">
        <w:rPr>
          <w:rFonts w:cs="Arial"/>
          <w:szCs w:val="18"/>
          <w:lang w:val="en-ZA" w:eastAsia="en-ZA"/>
        </w:rPr>
        <w:t>M</w:t>
      </w:r>
      <w:r w:rsidRPr="00BD6AD8">
        <w:rPr>
          <w:rFonts w:cs="Arial"/>
          <w:szCs w:val="18"/>
          <w:lang w:val="en-ZA" w:eastAsia="en-ZA"/>
        </w:rPr>
        <w:t xml:space="preserve">ethane </w:t>
      </w:r>
      <w:r w:rsidR="00AC1C7F">
        <w:rPr>
          <w:rFonts w:cs="Arial"/>
          <w:szCs w:val="18"/>
          <w:lang w:val="en-ZA" w:eastAsia="en-ZA"/>
        </w:rPr>
        <w:t>P</w:t>
      </w:r>
      <w:r w:rsidRPr="00BD6AD8">
        <w:rPr>
          <w:rFonts w:cs="Arial"/>
          <w:szCs w:val="18"/>
          <w:lang w:val="en-ZA" w:eastAsia="en-ZA"/>
        </w:rPr>
        <w:t>roduction rates of ten tropical/subtropical grasses</w:t>
      </w:r>
      <w:r w:rsidR="00AC1C7F">
        <w:rPr>
          <w:rFonts w:cs="Arial"/>
          <w:szCs w:val="18"/>
          <w:lang w:val="en-ZA" w:eastAsia="en-ZA"/>
        </w:rPr>
        <w:t>,</w:t>
      </w:r>
      <w:r w:rsidRPr="00BD6AD8">
        <w:rPr>
          <w:rFonts w:cs="Arial"/>
          <w:szCs w:val="18"/>
          <w:lang w:val="en-ZA" w:eastAsia="en-ZA"/>
        </w:rPr>
        <w:t xml:space="preserve"> Biofuels, Bioproducts </w:t>
      </w:r>
      <w:r w:rsidR="00AC1C7F">
        <w:rPr>
          <w:rFonts w:cs="Arial"/>
          <w:szCs w:val="18"/>
          <w:lang w:val="en-ZA" w:eastAsia="en-ZA"/>
        </w:rPr>
        <w:t>a</w:t>
      </w:r>
      <w:r w:rsidRPr="00BD6AD8">
        <w:rPr>
          <w:rFonts w:cs="Arial"/>
          <w:szCs w:val="18"/>
          <w:lang w:val="en-ZA" w:eastAsia="en-ZA"/>
        </w:rPr>
        <w:t xml:space="preserve">nd Biorefining </w:t>
      </w:r>
      <w:r w:rsidR="00AC1C7F">
        <w:rPr>
          <w:rFonts w:cs="Arial"/>
          <w:szCs w:val="18"/>
          <w:lang w:val="en-ZA" w:eastAsia="en-ZA"/>
        </w:rPr>
        <w:t>,</w:t>
      </w:r>
      <w:r w:rsidRPr="00BD6AD8">
        <w:rPr>
          <w:rFonts w:cs="Arial"/>
          <w:szCs w:val="18"/>
          <w:lang w:val="en-ZA" w:eastAsia="en-ZA"/>
        </w:rPr>
        <w:t>13</w:t>
      </w:r>
      <w:r w:rsidR="0026639B">
        <w:rPr>
          <w:rFonts w:cs="Arial"/>
          <w:szCs w:val="18"/>
          <w:lang w:val="en-ZA" w:eastAsia="en-ZA"/>
        </w:rPr>
        <w:t>,</w:t>
      </w:r>
      <w:r w:rsidR="00756AFB">
        <w:rPr>
          <w:rFonts w:cs="Arial"/>
          <w:szCs w:val="18"/>
          <w:lang w:val="en-ZA" w:eastAsia="en-ZA"/>
        </w:rPr>
        <w:t xml:space="preserve"> </w:t>
      </w:r>
      <w:r w:rsidRPr="00BD6AD8">
        <w:rPr>
          <w:rFonts w:cs="Arial"/>
          <w:szCs w:val="18"/>
          <w:lang w:val="en-ZA" w:eastAsia="en-ZA"/>
        </w:rPr>
        <w:t>21–36.</w:t>
      </w:r>
    </w:p>
    <w:p w14:paraId="671A63E4" w14:textId="15E414EA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3D5651">
        <w:rPr>
          <w:rFonts w:cs="Arial"/>
          <w:szCs w:val="18"/>
          <w:lang w:val="en-ZA" w:eastAsia="en-ZA"/>
        </w:rPr>
        <w:t>Huong V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T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T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Atjayutpokin</w:t>
      </w:r>
      <w:proofErr w:type="spellEnd"/>
      <w:r w:rsidRPr="003D5651">
        <w:rPr>
          <w:rFonts w:cs="Arial"/>
          <w:szCs w:val="18"/>
          <w:lang w:val="en-ZA" w:eastAsia="en-ZA"/>
        </w:rPr>
        <w:t xml:space="preserve"> T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Chinwatpaiboon</w:t>
      </w:r>
      <w:proofErr w:type="spellEnd"/>
      <w:r w:rsidRPr="003D5651">
        <w:rPr>
          <w:rFonts w:cs="Arial"/>
          <w:szCs w:val="18"/>
          <w:lang w:val="en-ZA" w:eastAsia="en-ZA"/>
        </w:rPr>
        <w:t xml:space="preserve"> P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Smith S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M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Boonyuen</w:t>
      </w:r>
      <w:proofErr w:type="spellEnd"/>
      <w:r w:rsidRPr="003D5651">
        <w:rPr>
          <w:rFonts w:cs="Arial"/>
          <w:szCs w:val="18"/>
          <w:lang w:val="en-ZA" w:eastAsia="en-ZA"/>
        </w:rPr>
        <w:t xml:space="preserve"> S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Luengnaruemitchai</w:t>
      </w:r>
      <w:proofErr w:type="spellEnd"/>
      <w:r w:rsidRPr="003D5651">
        <w:rPr>
          <w:rFonts w:cs="Arial"/>
          <w:szCs w:val="18"/>
          <w:lang w:val="en-ZA" w:eastAsia="en-ZA"/>
        </w:rPr>
        <w:t xml:space="preserve"> A</w:t>
      </w:r>
      <w:r w:rsidR="00EF79CD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22</w:t>
      </w:r>
      <w:r w:rsidR="00D11B39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Two-stage acid-alkali </w:t>
      </w:r>
      <w:r w:rsidR="00BD1F1B" w:rsidRPr="003D5651">
        <w:rPr>
          <w:rFonts w:cs="Arial"/>
          <w:szCs w:val="18"/>
          <w:lang w:val="en-ZA" w:eastAsia="en-ZA"/>
        </w:rPr>
        <w:t>p</w:t>
      </w:r>
      <w:r w:rsidRPr="003D5651">
        <w:rPr>
          <w:rFonts w:cs="Arial"/>
          <w:szCs w:val="18"/>
          <w:lang w:val="en-ZA" w:eastAsia="en-ZA"/>
        </w:rPr>
        <w:t>retreatment of vetiver grass to enhance the subsequent sugar release by cellulase digestion</w:t>
      </w:r>
      <w:r w:rsidR="00D11B39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Renewable Energy</w:t>
      </w:r>
      <w:r w:rsidR="001D3C92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195</w:t>
      </w:r>
      <w:r w:rsidR="004807FA">
        <w:rPr>
          <w:rFonts w:cs="Arial"/>
          <w:szCs w:val="18"/>
          <w:lang w:val="en-ZA" w:eastAsia="en-ZA"/>
        </w:rPr>
        <w:t>,</w:t>
      </w:r>
      <w:r w:rsidR="0026639B">
        <w:rPr>
          <w:rFonts w:cs="Arial"/>
          <w:szCs w:val="18"/>
          <w:lang w:val="en-ZA" w:eastAsia="en-ZA"/>
        </w:rPr>
        <w:t xml:space="preserve"> </w:t>
      </w:r>
      <w:r w:rsidRPr="003D5651">
        <w:rPr>
          <w:rFonts w:cs="Arial"/>
          <w:szCs w:val="18"/>
          <w:lang w:val="en-ZA" w:eastAsia="en-ZA"/>
        </w:rPr>
        <w:t>755–</w:t>
      </w:r>
      <w:r w:rsidR="00471394">
        <w:rPr>
          <w:rFonts w:cs="Arial"/>
          <w:szCs w:val="18"/>
          <w:lang w:val="en-ZA" w:eastAsia="en-ZA"/>
        </w:rPr>
        <w:t>7</w:t>
      </w:r>
      <w:r w:rsidRPr="003D5651">
        <w:rPr>
          <w:rFonts w:cs="Arial"/>
          <w:szCs w:val="18"/>
          <w:lang w:val="en-ZA" w:eastAsia="en-ZA"/>
        </w:rPr>
        <w:t>65.</w:t>
      </w:r>
    </w:p>
    <w:p w14:paraId="19E1A2FC" w14:textId="04662F72" w:rsidR="00C333B5" w:rsidRPr="003D5651" w:rsidRDefault="00C333B5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proofErr w:type="spellStart"/>
      <w:r w:rsidRPr="00C333B5">
        <w:rPr>
          <w:rFonts w:cs="Arial"/>
          <w:szCs w:val="18"/>
          <w:lang w:val="en-ZA" w:eastAsia="en-ZA"/>
        </w:rPr>
        <w:t>Induchoodan</w:t>
      </w:r>
      <w:proofErr w:type="spellEnd"/>
      <w:r w:rsidRPr="00C333B5">
        <w:rPr>
          <w:rFonts w:cs="Arial"/>
          <w:szCs w:val="18"/>
          <w:lang w:val="en-ZA" w:eastAsia="en-ZA"/>
        </w:rPr>
        <w:t xml:space="preserve"> T</w:t>
      </w:r>
      <w:r w:rsidRPr="003D5651">
        <w:rPr>
          <w:rFonts w:cs="Arial"/>
          <w:szCs w:val="18"/>
          <w:lang w:val="en-ZA" w:eastAsia="en-ZA"/>
        </w:rPr>
        <w:t>.</w:t>
      </w:r>
      <w:r w:rsidRPr="00C333B5">
        <w:rPr>
          <w:rFonts w:cs="Arial"/>
          <w:szCs w:val="18"/>
          <w:lang w:val="en-ZA" w:eastAsia="en-ZA"/>
        </w:rPr>
        <w:t>G</w:t>
      </w:r>
      <w:r w:rsidRPr="003D5651">
        <w:rPr>
          <w:rFonts w:cs="Arial"/>
          <w:szCs w:val="18"/>
          <w:lang w:val="en-ZA" w:eastAsia="en-ZA"/>
        </w:rPr>
        <w:t>.</w:t>
      </w:r>
      <w:r w:rsidRPr="00C333B5">
        <w:rPr>
          <w:rFonts w:cs="Arial"/>
          <w:szCs w:val="18"/>
          <w:lang w:val="en-ZA" w:eastAsia="en-ZA"/>
        </w:rPr>
        <w:t>, Haq I</w:t>
      </w:r>
      <w:r w:rsidR="00C45D57" w:rsidRPr="003D5651">
        <w:rPr>
          <w:rFonts w:cs="Arial"/>
          <w:szCs w:val="18"/>
          <w:lang w:val="en-ZA" w:eastAsia="en-ZA"/>
        </w:rPr>
        <w:t>.</w:t>
      </w:r>
      <w:r w:rsidRPr="00C333B5">
        <w:rPr>
          <w:rFonts w:cs="Arial"/>
          <w:szCs w:val="18"/>
          <w:lang w:val="en-ZA" w:eastAsia="en-ZA"/>
        </w:rPr>
        <w:t xml:space="preserve">, </w:t>
      </w:r>
      <w:proofErr w:type="spellStart"/>
      <w:r w:rsidRPr="00C333B5">
        <w:rPr>
          <w:rFonts w:cs="Arial"/>
          <w:szCs w:val="18"/>
          <w:lang w:val="en-ZA" w:eastAsia="en-ZA"/>
        </w:rPr>
        <w:t>Kalamdhad</w:t>
      </w:r>
      <w:proofErr w:type="spellEnd"/>
      <w:r w:rsidRPr="00C333B5">
        <w:rPr>
          <w:rFonts w:cs="Arial"/>
          <w:szCs w:val="18"/>
          <w:lang w:val="en-ZA" w:eastAsia="en-ZA"/>
        </w:rPr>
        <w:t xml:space="preserve"> A</w:t>
      </w:r>
      <w:r w:rsidR="00C45D57" w:rsidRPr="003D5651">
        <w:rPr>
          <w:rFonts w:cs="Arial"/>
          <w:szCs w:val="18"/>
          <w:lang w:val="en-ZA" w:eastAsia="en-ZA"/>
        </w:rPr>
        <w:t>.</w:t>
      </w:r>
      <w:r w:rsidRPr="00C333B5">
        <w:rPr>
          <w:rFonts w:cs="Arial"/>
          <w:szCs w:val="18"/>
          <w:lang w:val="en-ZA" w:eastAsia="en-ZA"/>
        </w:rPr>
        <w:t>S</w:t>
      </w:r>
      <w:r w:rsidR="00C45D57" w:rsidRPr="003D5651">
        <w:rPr>
          <w:rFonts w:cs="Arial"/>
          <w:szCs w:val="18"/>
          <w:lang w:val="en-ZA" w:eastAsia="en-ZA"/>
        </w:rPr>
        <w:t>.</w:t>
      </w:r>
      <w:r w:rsidRPr="00C333B5">
        <w:rPr>
          <w:rFonts w:cs="Arial"/>
          <w:szCs w:val="18"/>
          <w:lang w:val="en-ZA" w:eastAsia="en-ZA"/>
        </w:rPr>
        <w:t>, 2022</w:t>
      </w:r>
      <w:r w:rsidR="00C45D57" w:rsidRPr="003D5651">
        <w:rPr>
          <w:rFonts w:cs="Arial"/>
          <w:szCs w:val="18"/>
          <w:lang w:val="en-ZA" w:eastAsia="en-ZA"/>
        </w:rPr>
        <w:t>,</w:t>
      </w:r>
      <w:r w:rsidRPr="00C333B5">
        <w:rPr>
          <w:rFonts w:cs="Arial"/>
          <w:szCs w:val="18"/>
          <w:lang w:val="en-ZA" w:eastAsia="en-ZA"/>
        </w:rPr>
        <w:t xml:space="preserve"> Factors affecting anaerobic digestion for biogas production: a review</w:t>
      </w:r>
      <w:r w:rsidR="00C45D57" w:rsidRPr="003D5651">
        <w:rPr>
          <w:rFonts w:cs="Arial"/>
          <w:szCs w:val="18"/>
          <w:lang w:val="en-ZA" w:eastAsia="en-ZA"/>
        </w:rPr>
        <w:t>,</w:t>
      </w:r>
      <w:r w:rsidRPr="00C333B5">
        <w:rPr>
          <w:rFonts w:cs="Arial"/>
          <w:szCs w:val="18"/>
          <w:lang w:val="en-ZA" w:eastAsia="en-ZA"/>
        </w:rPr>
        <w:t xml:space="preserve"> Advanced Organic Waste Management</w:t>
      </w:r>
      <w:r w:rsidR="00C45D57" w:rsidRPr="003D5651">
        <w:rPr>
          <w:rFonts w:cs="Arial"/>
          <w:szCs w:val="18"/>
          <w:lang w:val="en-ZA" w:eastAsia="en-ZA"/>
        </w:rPr>
        <w:t>,</w:t>
      </w:r>
      <w:r w:rsidR="0026639B">
        <w:rPr>
          <w:rFonts w:cs="Arial"/>
          <w:szCs w:val="18"/>
          <w:lang w:val="en-ZA" w:eastAsia="en-ZA"/>
        </w:rPr>
        <w:t xml:space="preserve"> </w:t>
      </w:r>
      <w:r w:rsidRPr="00C333B5">
        <w:rPr>
          <w:rFonts w:cs="Arial"/>
          <w:szCs w:val="18"/>
          <w:lang w:val="en-ZA" w:eastAsia="en-ZA"/>
        </w:rPr>
        <w:t>223–</w:t>
      </w:r>
      <w:r w:rsidR="00471394">
        <w:rPr>
          <w:rFonts w:cs="Arial"/>
          <w:szCs w:val="18"/>
          <w:lang w:val="en-ZA" w:eastAsia="en-ZA"/>
        </w:rPr>
        <w:t>2</w:t>
      </w:r>
      <w:r w:rsidRPr="00C333B5">
        <w:rPr>
          <w:rFonts w:cs="Arial"/>
          <w:szCs w:val="18"/>
          <w:lang w:val="en-ZA" w:eastAsia="en-ZA"/>
        </w:rPr>
        <w:t>33.</w:t>
      </w:r>
    </w:p>
    <w:p w14:paraId="7A771F41" w14:textId="6A0316CB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proofErr w:type="spellStart"/>
      <w:r w:rsidRPr="003D5651">
        <w:rPr>
          <w:rFonts w:cs="Arial"/>
          <w:szCs w:val="18"/>
          <w:lang w:val="en-ZA" w:eastAsia="en-ZA"/>
        </w:rPr>
        <w:t>Kainthola</w:t>
      </w:r>
      <w:proofErr w:type="spellEnd"/>
      <w:r w:rsidRPr="003D5651">
        <w:rPr>
          <w:rFonts w:cs="Arial"/>
          <w:szCs w:val="18"/>
          <w:lang w:val="en-ZA" w:eastAsia="en-ZA"/>
        </w:rPr>
        <w:t xml:space="preserve"> J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Kalamdhad</w:t>
      </w:r>
      <w:proofErr w:type="spellEnd"/>
      <w:r w:rsidRPr="003D5651">
        <w:rPr>
          <w:rFonts w:cs="Arial"/>
          <w:szCs w:val="18"/>
          <w:lang w:val="en-ZA" w:eastAsia="en-ZA"/>
        </w:rPr>
        <w:t xml:space="preserve"> A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S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Goud V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V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19</w:t>
      </w:r>
      <w:r w:rsidR="00D11B39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A review on enhanced biogas production from anaerobic digestion of lignocellulosic biomass by different enhancement techniques</w:t>
      </w:r>
      <w:r w:rsidR="00D11B39" w:rsidRPr="003D5651">
        <w:rPr>
          <w:rFonts w:cs="Arial"/>
          <w:szCs w:val="18"/>
          <w:lang w:val="en-ZA" w:eastAsia="en-ZA"/>
        </w:rPr>
        <w:t xml:space="preserve">, </w:t>
      </w:r>
      <w:r w:rsidRPr="003D5651">
        <w:rPr>
          <w:rFonts w:cs="Arial"/>
          <w:szCs w:val="18"/>
          <w:lang w:val="en-ZA" w:eastAsia="en-ZA"/>
        </w:rPr>
        <w:t>Process Biochemistry</w:t>
      </w:r>
      <w:r w:rsidR="001D3C92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84</w:t>
      </w:r>
      <w:r w:rsidR="004807FA">
        <w:rPr>
          <w:rFonts w:cs="Arial"/>
          <w:szCs w:val="18"/>
          <w:lang w:val="en-ZA" w:eastAsia="en-ZA"/>
        </w:rPr>
        <w:t>,</w:t>
      </w:r>
      <w:r w:rsidR="0026639B">
        <w:rPr>
          <w:rFonts w:cs="Arial"/>
          <w:szCs w:val="18"/>
          <w:lang w:val="en-ZA" w:eastAsia="en-ZA"/>
        </w:rPr>
        <w:t xml:space="preserve"> </w:t>
      </w:r>
      <w:r w:rsidRPr="003D5651">
        <w:rPr>
          <w:rFonts w:cs="Arial"/>
          <w:szCs w:val="18"/>
          <w:lang w:val="en-ZA" w:eastAsia="en-ZA"/>
        </w:rPr>
        <w:t>81–90.</w:t>
      </w:r>
    </w:p>
    <w:p w14:paraId="0F5D5FF6" w14:textId="168027E5" w:rsidR="001C6FCB" w:rsidRPr="003D5651" w:rsidRDefault="00DF7913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proofErr w:type="spellStart"/>
      <w:r w:rsidRPr="003D5651">
        <w:rPr>
          <w:rFonts w:cs="Arial"/>
          <w:szCs w:val="18"/>
          <w:lang w:val="en-ZA" w:eastAsia="en-ZA"/>
        </w:rPr>
        <w:t>Kaloudas</w:t>
      </w:r>
      <w:proofErr w:type="spellEnd"/>
      <w:r w:rsidRPr="003D5651">
        <w:rPr>
          <w:rFonts w:cs="Arial"/>
          <w:szCs w:val="18"/>
          <w:lang w:val="en-ZA" w:eastAsia="en-ZA"/>
        </w:rPr>
        <w:t xml:space="preserve"> D, Pavlova N, </w:t>
      </w:r>
      <w:proofErr w:type="spellStart"/>
      <w:r w:rsidRPr="003D5651">
        <w:rPr>
          <w:rFonts w:cs="Arial"/>
          <w:szCs w:val="18"/>
          <w:lang w:val="en-ZA" w:eastAsia="en-ZA"/>
        </w:rPr>
        <w:t>Penchovsky</w:t>
      </w:r>
      <w:proofErr w:type="spellEnd"/>
      <w:r w:rsidRPr="003D5651">
        <w:rPr>
          <w:rFonts w:cs="Arial"/>
          <w:szCs w:val="18"/>
          <w:lang w:val="en-ZA" w:eastAsia="en-ZA"/>
        </w:rPr>
        <w:t xml:space="preserve"> R, 2021. Lignocellulose, algal biomass, biofuels and biohydrogen: a review. Environmental Chemistry Letters</w:t>
      </w:r>
      <w:r w:rsidR="0026639B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19</w:t>
      </w:r>
      <w:r w:rsidR="004807FA">
        <w:rPr>
          <w:rFonts w:cs="Arial"/>
          <w:szCs w:val="18"/>
          <w:lang w:val="en-ZA" w:eastAsia="en-ZA"/>
        </w:rPr>
        <w:t>,</w:t>
      </w:r>
      <w:r w:rsidR="0026639B">
        <w:rPr>
          <w:rFonts w:cs="Arial"/>
          <w:szCs w:val="18"/>
          <w:lang w:val="en-ZA" w:eastAsia="en-ZA"/>
        </w:rPr>
        <w:t xml:space="preserve"> </w:t>
      </w:r>
      <w:r w:rsidRPr="003D5651">
        <w:rPr>
          <w:rFonts w:cs="Arial"/>
          <w:szCs w:val="18"/>
          <w:lang w:val="en-ZA" w:eastAsia="en-ZA"/>
        </w:rPr>
        <w:t>2809–</w:t>
      </w:r>
      <w:r w:rsidR="00C21713">
        <w:rPr>
          <w:rFonts w:cs="Arial"/>
          <w:szCs w:val="18"/>
          <w:lang w:val="en-ZA" w:eastAsia="en-ZA"/>
        </w:rPr>
        <w:t>28</w:t>
      </w:r>
      <w:r w:rsidRPr="003D5651">
        <w:rPr>
          <w:rFonts w:cs="Arial"/>
          <w:szCs w:val="18"/>
          <w:lang w:val="en-ZA" w:eastAsia="en-ZA"/>
        </w:rPr>
        <w:t>24.</w:t>
      </w:r>
    </w:p>
    <w:p w14:paraId="4C9E3CE5" w14:textId="6D44389B" w:rsidR="004808E1" w:rsidRPr="003D5651" w:rsidRDefault="004808E1" w:rsidP="004808E1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4808E1">
        <w:rPr>
          <w:rFonts w:cs="Arial"/>
          <w:szCs w:val="18"/>
          <w:lang w:val="en-ZA" w:eastAsia="en-ZA"/>
        </w:rPr>
        <w:t>Ma S</w:t>
      </w:r>
      <w:r w:rsidR="00F53B0C" w:rsidRPr="00BA5372">
        <w:rPr>
          <w:rFonts w:cs="Arial"/>
          <w:szCs w:val="18"/>
          <w:lang w:val="en-ZA" w:eastAsia="en-ZA"/>
        </w:rPr>
        <w:t>.</w:t>
      </w:r>
      <w:r w:rsidRPr="004808E1">
        <w:rPr>
          <w:rFonts w:cs="Arial"/>
          <w:szCs w:val="18"/>
          <w:lang w:val="en-ZA" w:eastAsia="en-ZA"/>
        </w:rPr>
        <w:t>, Wang H</w:t>
      </w:r>
      <w:r w:rsidR="00F53B0C" w:rsidRPr="00BA5372">
        <w:rPr>
          <w:rFonts w:cs="Arial"/>
          <w:szCs w:val="18"/>
          <w:lang w:val="en-ZA" w:eastAsia="en-ZA"/>
        </w:rPr>
        <w:t>.</w:t>
      </w:r>
      <w:r w:rsidRPr="004808E1">
        <w:rPr>
          <w:rFonts w:cs="Arial"/>
          <w:szCs w:val="18"/>
          <w:lang w:val="en-ZA" w:eastAsia="en-ZA"/>
        </w:rPr>
        <w:t>, Li J</w:t>
      </w:r>
      <w:r w:rsidR="00F53B0C" w:rsidRPr="00BA5372">
        <w:rPr>
          <w:rFonts w:cs="Arial"/>
          <w:szCs w:val="18"/>
          <w:lang w:val="en-ZA" w:eastAsia="en-ZA"/>
        </w:rPr>
        <w:t>.</w:t>
      </w:r>
      <w:r w:rsidRPr="004808E1">
        <w:rPr>
          <w:rFonts w:cs="Arial"/>
          <w:szCs w:val="18"/>
          <w:lang w:val="en-ZA" w:eastAsia="en-ZA"/>
        </w:rPr>
        <w:t>, Fu Y</w:t>
      </w:r>
      <w:r w:rsidR="00F53B0C" w:rsidRPr="00BA5372">
        <w:rPr>
          <w:rFonts w:cs="Arial"/>
          <w:szCs w:val="18"/>
          <w:lang w:val="en-ZA" w:eastAsia="en-ZA"/>
        </w:rPr>
        <w:t>.</w:t>
      </w:r>
      <w:r w:rsidRPr="004808E1">
        <w:rPr>
          <w:rFonts w:cs="Arial"/>
          <w:szCs w:val="18"/>
          <w:lang w:val="en-ZA" w:eastAsia="en-ZA"/>
        </w:rPr>
        <w:t>, Zhu W</w:t>
      </w:r>
      <w:r w:rsidR="00BA5372" w:rsidRPr="00BA5372">
        <w:rPr>
          <w:rFonts w:cs="Arial"/>
          <w:szCs w:val="18"/>
          <w:lang w:val="en-ZA" w:eastAsia="en-ZA"/>
        </w:rPr>
        <w:t>.</w:t>
      </w:r>
      <w:r w:rsidRPr="004808E1">
        <w:rPr>
          <w:rFonts w:cs="Arial"/>
          <w:szCs w:val="18"/>
          <w:lang w:val="en-ZA" w:eastAsia="en-ZA"/>
        </w:rPr>
        <w:t>, 2019</w:t>
      </w:r>
      <w:r w:rsidR="00BA5372" w:rsidRPr="00BA5372">
        <w:rPr>
          <w:rFonts w:cs="Arial"/>
          <w:szCs w:val="18"/>
          <w:lang w:val="en-ZA" w:eastAsia="en-ZA"/>
        </w:rPr>
        <w:t>,</w:t>
      </w:r>
      <w:r w:rsidRPr="004808E1">
        <w:rPr>
          <w:rFonts w:cs="Arial"/>
          <w:szCs w:val="18"/>
          <w:lang w:val="en-ZA" w:eastAsia="en-ZA"/>
        </w:rPr>
        <w:t xml:space="preserve"> Methane production performances of different compositions in lignocellulosic biomass through anaerobic </w:t>
      </w:r>
      <w:proofErr w:type="spellStart"/>
      <w:proofErr w:type="gramStart"/>
      <w:r w:rsidRPr="004808E1">
        <w:rPr>
          <w:rFonts w:cs="Arial"/>
          <w:szCs w:val="18"/>
          <w:lang w:val="en-ZA" w:eastAsia="en-ZA"/>
        </w:rPr>
        <w:t>digestion</w:t>
      </w:r>
      <w:r w:rsidR="00BA5372">
        <w:rPr>
          <w:rFonts w:cs="Arial"/>
          <w:szCs w:val="18"/>
          <w:lang w:val="en-ZA" w:eastAsia="en-ZA"/>
        </w:rPr>
        <w:t>,</w:t>
      </w:r>
      <w:r w:rsidRPr="004808E1">
        <w:rPr>
          <w:rFonts w:cs="Arial"/>
          <w:szCs w:val="18"/>
          <w:lang w:val="en-ZA" w:eastAsia="en-ZA"/>
        </w:rPr>
        <w:t>Energy</w:t>
      </w:r>
      <w:proofErr w:type="spellEnd"/>
      <w:proofErr w:type="gramEnd"/>
      <w:r w:rsidRPr="004808E1">
        <w:rPr>
          <w:rFonts w:cs="Arial"/>
          <w:szCs w:val="18"/>
          <w:lang w:val="en-ZA" w:eastAsia="en-ZA"/>
        </w:rPr>
        <w:t xml:space="preserve"> </w:t>
      </w:r>
      <w:r w:rsidR="00F821CA">
        <w:rPr>
          <w:rFonts w:cs="Arial"/>
          <w:szCs w:val="18"/>
          <w:lang w:val="en-ZA" w:eastAsia="en-ZA"/>
        </w:rPr>
        <w:t>,</w:t>
      </w:r>
      <w:r w:rsidRPr="004808E1">
        <w:rPr>
          <w:rFonts w:cs="Arial"/>
          <w:szCs w:val="18"/>
          <w:lang w:val="en-ZA" w:eastAsia="en-ZA"/>
        </w:rPr>
        <w:t>189</w:t>
      </w:r>
      <w:r w:rsidR="00E32C6C">
        <w:rPr>
          <w:rFonts w:cs="Arial"/>
          <w:szCs w:val="18"/>
          <w:lang w:val="en-ZA" w:eastAsia="en-ZA"/>
        </w:rPr>
        <w:t>,</w:t>
      </w:r>
      <w:r w:rsidRPr="004808E1">
        <w:rPr>
          <w:rFonts w:cs="Arial"/>
          <w:szCs w:val="18"/>
          <w:lang w:val="en-ZA" w:eastAsia="en-ZA"/>
        </w:rPr>
        <w:t>116190.</w:t>
      </w:r>
    </w:p>
    <w:p w14:paraId="0D48DF47" w14:textId="4E427E5A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3D5651">
        <w:rPr>
          <w:rFonts w:cs="Arial"/>
          <w:szCs w:val="18"/>
          <w:lang w:val="en-ZA" w:eastAsia="en-ZA"/>
        </w:rPr>
        <w:t>Md Said M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Ghani W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A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K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Boon H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Hussain S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A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Ng D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K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19</w:t>
      </w:r>
      <w:r w:rsidR="00BD1F1B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Thermochemical Conversion of Napier Grass for Production of Renewable Syngas</w:t>
      </w:r>
      <w:r w:rsidR="00BD1F1B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Processes</w:t>
      </w:r>
      <w:r w:rsidR="00D8554A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7</w:t>
      </w:r>
      <w:r w:rsidR="00496768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>705.</w:t>
      </w:r>
    </w:p>
    <w:p w14:paraId="3FAA6E20" w14:textId="43EE563E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3D5651">
        <w:rPr>
          <w:rFonts w:cs="Arial"/>
          <w:szCs w:val="18"/>
          <w:lang w:val="en-ZA" w:eastAsia="en-ZA"/>
        </w:rPr>
        <w:t>Najafi H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Golrokh Sani A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Sobati</w:t>
      </w:r>
      <w:proofErr w:type="spellEnd"/>
      <w:r w:rsidRPr="003D5651">
        <w:rPr>
          <w:rFonts w:cs="Arial"/>
          <w:szCs w:val="18"/>
          <w:lang w:val="en-ZA" w:eastAsia="en-ZA"/>
        </w:rPr>
        <w:t xml:space="preserve"> M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A</w:t>
      </w:r>
      <w:r w:rsidR="0034231B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23</w:t>
      </w:r>
      <w:r w:rsidR="00D8554A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A comparative evaluation on the physicochemical properties of sugarcane residues for thermal conversion processes</w:t>
      </w:r>
      <w:r w:rsidR="00DB1063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Industrial Crops </w:t>
      </w:r>
      <w:r w:rsidR="00AB436A" w:rsidRPr="003D5651">
        <w:rPr>
          <w:rFonts w:cs="Arial"/>
          <w:szCs w:val="18"/>
          <w:lang w:val="en-ZA" w:eastAsia="en-ZA"/>
        </w:rPr>
        <w:t>and</w:t>
      </w:r>
      <w:r w:rsidRPr="003D5651">
        <w:rPr>
          <w:rFonts w:cs="Arial"/>
          <w:szCs w:val="18"/>
          <w:lang w:val="en-ZA" w:eastAsia="en-ZA"/>
        </w:rPr>
        <w:t xml:space="preserve"> Products</w:t>
      </w:r>
      <w:r w:rsidR="00DB1063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202</w:t>
      </w:r>
      <w:r w:rsidR="000F2990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117112. </w:t>
      </w:r>
    </w:p>
    <w:p w14:paraId="084F9878" w14:textId="6626C54C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proofErr w:type="spellStart"/>
      <w:r w:rsidRPr="003D5651">
        <w:rPr>
          <w:rFonts w:cs="Arial"/>
          <w:szCs w:val="18"/>
          <w:lang w:val="en-ZA" w:eastAsia="en-ZA"/>
        </w:rPr>
        <w:t>Restiawaty</w:t>
      </w:r>
      <w:proofErr w:type="spellEnd"/>
      <w:r w:rsidRPr="003D5651">
        <w:rPr>
          <w:rFonts w:cs="Arial"/>
          <w:szCs w:val="18"/>
          <w:lang w:val="en-ZA" w:eastAsia="en-ZA"/>
        </w:rPr>
        <w:t xml:space="preserve"> E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Dewi A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17</w:t>
      </w:r>
      <w:r w:rsidR="00DB1063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Comparison of Pretreatment Methods on Vetiver Leaves for Efficient Processes of Simultaneous Saccharification and Fermentation by </w:t>
      </w:r>
      <w:r w:rsidRPr="003D5651">
        <w:rPr>
          <w:rFonts w:cs="Arial"/>
          <w:i/>
          <w:iCs/>
          <w:szCs w:val="18"/>
          <w:lang w:val="en-ZA" w:eastAsia="en-ZA"/>
        </w:rPr>
        <w:t>Neurospora</w:t>
      </w:r>
      <w:r w:rsidRPr="003D5651">
        <w:rPr>
          <w:rFonts w:cs="Arial"/>
          <w:szCs w:val="18"/>
          <w:lang w:val="en-ZA" w:eastAsia="en-ZA"/>
        </w:rPr>
        <w:t xml:space="preserve"> </w:t>
      </w:r>
      <w:proofErr w:type="spellStart"/>
      <w:r w:rsidRPr="003D5651">
        <w:rPr>
          <w:rFonts w:cs="Arial"/>
          <w:szCs w:val="18"/>
          <w:lang w:val="en-ZA" w:eastAsia="en-ZA"/>
        </w:rPr>
        <w:t>sp</w:t>
      </w:r>
      <w:proofErr w:type="spellEnd"/>
      <w:r w:rsidR="00DB1063" w:rsidRPr="003D5651">
        <w:rPr>
          <w:rFonts w:cs="Arial"/>
          <w:szCs w:val="18"/>
          <w:lang w:val="en-ZA" w:eastAsia="en-ZA"/>
        </w:rPr>
        <w:t xml:space="preserve">, </w:t>
      </w:r>
      <w:r w:rsidRPr="003D5651">
        <w:rPr>
          <w:rFonts w:cs="Arial"/>
          <w:szCs w:val="18"/>
          <w:lang w:val="en-ZA" w:eastAsia="en-ZA"/>
        </w:rPr>
        <w:t xml:space="preserve">Journal </w:t>
      </w:r>
      <w:proofErr w:type="gramStart"/>
      <w:r w:rsidRPr="003D5651">
        <w:rPr>
          <w:rFonts w:cs="Arial"/>
          <w:szCs w:val="18"/>
          <w:lang w:val="en-ZA" w:eastAsia="en-ZA"/>
        </w:rPr>
        <w:t>Of</w:t>
      </w:r>
      <w:proofErr w:type="gramEnd"/>
      <w:r w:rsidRPr="003D5651">
        <w:rPr>
          <w:rFonts w:cs="Arial"/>
          <w:szCs w:val="18"/>
          <w:lang w:val="en-ZA" w:eastAsia="en-ZA"/>
        </w:rPr>
        <w:t xml:space="preserve"> Physics</w:t>
      </w:r>
      <w:r w:rsidR="00DB1063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877</w:t>
      </w:r>
      <w:r w:rsidR="000F2990">
        <w:rPr>
          <w:rFonts w:cs="Arial"/>
          <w:szCs w:val="18"/>
          <w:lang w:val="en-ZA" w:eastAsia="en-ZA"/>
        </w:rPr>
        <w:t xml:space="preserve">, </w:t>
      </w:r>
      <w:r w:rsidRPr="003D5651">
        <w:rPr>
          <w:rFonts w:cs="Arial"/>
          <w:szCs w:val="18"/>
          <w:lang w:val="en-ZA" w:eastAsia="en-ZA"/>
        </w:rPr>
        <w:t>012048.</w:t>
      </w:r>
    </w:p>
    <w:p w14:paraId="7098FB13" w14:textId="1428E467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3D5651">
        <w:rPr>
          <w:rFonts w:cs="Arial"/>
          <w:szCs w:val="18"/>
          <w:lang w:val="en-ZA" w:eastAsia="en-ZA"/>
        </w:rPr>
        <w:t>Rogelj J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Huppmann</w:t>
      </w:r>
      <w:proofErr w:type="spellEnd"/>
      <w:r w:rsidRPr="003D5651">
        <w:rPr>
          <w:rFonts w:cs="Arial"/>
          <w:szCs w:val="18"/>
          <w:lang w:val="en-ZA" w:eastAsia="en-ZA"/>
        </w:rPr>
        <w:t xml:space="preserve"> D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Krey V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Riahi K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Clarke L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Gidden M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Nicholls Z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Meinshausen</w:t>
      </w:r>
      <w:proofErr w:type="spellEnd"/>
      <w:r w:rsidRPr="003D5651">
        <w:rPr>
          <w:rFonts w:cs="Arial"/>
          <w:szCs w:val="18"/>
          <w:lang w:val="en-ZA" w:eastAsia="en-ZA"/>
        </w:rPr>
        <w:t xml:space="preserve"> M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19</w:t>
      </w:r>
      <w:r w:rsidR="00DB1063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A New Scenario Logic for the Paris Agreement long-term Temperature Goal</w:t>
      </w:r>
      <w:r w:rsidR="00DB1063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Nature</w:t>
      </w:r>
      <w:r w:rsidR="00DB1063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573</w:t>
      </w:r>
      <w:r w:rsidR="00302239">
        <w:rPr>
          <w:rFonts w:cs="Arial"/>
          <w:szCs w:val="18"/>
          <w:lang w:val="en-ZA" w:eastAsia="en-ZA"/>
        </w:rPr>
        <w:t xml:space="preserve">, </w:t>
      </w:r>
      <w:r w:rsidRPr="003D5651">
        <w:rPr>
          <w:rFonts w:cs="Arial"/>
          <w:szCs w:val="18"/>
          <w:lang w:val="en-ZA" w:eastAsia="en-ZA"/>
        </w:rPr>
        <w:t>357–</w:t>
      </w:r>
      <w:r w:rsidR="00CA54BC">
        <w:rPr>
          <w:rFonts w:cs="Arial"/>
          <w:szCs w:val="18"/>
          <w:lang w:val="en-ZA" w:eastAsia="en-ZA"/>
        </w:rPr>
        <w:t>3</w:t>
      </w:r>
      <w:r w:rsidRPr="003D5651">
        <w:rPr>
          <w:rFonts w:cs="Arial"/>
          <w:szCs w:val="18"/>
          <w:lang w:val="en-ZA" w:eastAsia="en-ZA"/>
        </w:rPr>
        <w:t>63.</w:t>
      </w:r>
    </w:p>
    <w:p w14:paraId="37E4ECAF" w14:textId="6493E1AE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3D5651">
        <w:rPr>
          <w:rFonts w:cs="Arial"/>
          <w:szCs w:val="18"/>
          <w:lang w:val="en-ZA" w:eastAsia="en-ZA"/>
        </w:rPr>
        <w:t>Thakur L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S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Varma A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K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Mondal P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17</w:t>
      </w:r>
      <w:r w:rsidR="00782BB2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Analysis of thermal </w:t>
      </w:r>
      <w:proofErr w:type="spellStart"/>
      <w:r w:rsidRPr="003D5651">
        <w:rPr>
          <w:rFonts w:cs="Arial"/>
          <w:szCs w:val="18"/>
          <w:lang w:val="en-ZA" w:eastAsia="en-ZA"/>
        </w:rPr>
        <w:t>behavior</w:t>
      </w:r>
      <w:proofErr w:type="spellEnd"/>
      <w:r w:rsidRPr="003D5651">
        <w:rPr>
          <w:rFonts w:cs="Arial"/>
          <w:szCs w:val="18"/>
          <w:lang w:val="en-ZA" w:eastAsia="en-ZA"/>
        </w:rPr>
        <w:t xml:space="preserve"> and pyrolytic characteristics of vetiver grass after phytoremediation through thermogravimetric analysis</w:t>
      </w:r>
      <w:r w:rsidR="00782BB2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Journal </w:t>
      </w:r>
      <w:r w:rsidR="00D6059D" w:rsidRPr="003D5651">
        <w:rPr>
          <w:rFonts w:cs="Arial"/>
          <w:szCs w:val="18"/>
          <w:lang w:val="en-ZA" w:eastAsia="en-ZA"/>
        </w:rPr>
        <w:t>of</w:t>
      </w:r>
      <w:r w:rsidRPr="003D5651">
        <w:rPr>
          <w:rFonts w:cs="Arial"/>
          <w:szCs w:val="18"/>
          <w:lang w:val="en-ZA" w:eastAsia="en-ZA"/>
        </w:rPr>
        <w:t xml:space="preserve"> Thermal Analysis </w:t>
      </w:r>
      <w:r w:rsidR="00AB436A" w:rsidRPr="003D5651">
        <w:rPr>
          <w:rFonts w:cs="Arial"/>
          <w:szCs w:val="18"/>
          <w:lang w:val="en-ZA" w:eastAsia="en-ZA"/>
        </w:rPr>
        <w:t>and</w:t>
      </w:r>
      <w:r w:rsidRPr="003D5651">
        <w:rPr>
          <w:rFonts w:cs="Arial"/>
          <w:szCs w:val="18"/>
          <w:lang w:val="en-ZA" w:eastAsia="en-ZA"/>
        </w:rPr>
        <w:t xml:space="preserve"> Calorimetry</w:t>
      </w:r>
      <w:r w:rsidR="00782BB2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131</w:t>
      </w:r>
      <w:r w:rsidR="008B266F" w:rsidRPr="003D5651">
        <w:rPr>
          <w:rFonts w:cs="Arial"/>
          <w:szCs w:val="18"/>
          <w:lang w:val="en-ZA" w:eastAsia="en-ZA"/>
        </w:rPr>
        <w:t xml:space="preserve">, </w:t>
      </w:r>
      <w:r w:rsidRPr="003D5651">
        <w:rPr>
          <w:rFonts w:cs="Arial"/>
          <w:szCs w:val="18"/>
          <w:lang w:val="en-ZA" w:eastAsia="en-ZA"/>
        </w:rPr>
        <w:t>3053–</w:t>
      </w:r>
      <w:r w:rsidR="00CA54BC">
        <w:rPr>
          <w:rFonts w:cs="Arial"/>
          <w:szCs w:val="18"/>
          <w:lang w:val="en-ZA" w:eastAsia="en-ZA"/>
        </w:rPr>
        <w:t>30</w:t>
      </w:r>
      <w:r w:rsidRPr="003D5651">
        <w:rPr>
          <w:rFonts w:cs="Arial"/>
          <w:szCs w:val="18"/>
          <w:lang w:val="en-ZA" w:eastAsia="en-ZA"/>
        </w:rPr>
        <w:t>64.</w:t>
      </w:r>
    </w:p>
    <w:p w14:paraId="6458B4E3" w14:textId="6E8F50F6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3D5651">
        <w:rPr>
          <w:rFonts w:cs="Arial"/>
          <w:szCs w:val="18"/>
          <w:lang w:val="en-ZA" w:eastAsia="en-ZA"/>
        </w:rPr>
        <w:t>Uddin M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M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Wright M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M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22</w:t>
      </w:r>
      <w:r w:rsidR="00782BB2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Anaerobic Digestion fundamentals, challenges, and Technological Advances</w:t>
      </w:r>
      <w:r w:rsidR="00782BB2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Physical Sciences Reviews </w:t>
      </w:r>
      <w:r w:rsidR="00007F53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>0</w:t>
      </w:r>
      <w:r w:rsidR="00007F53" w:rsidRPr="003D5651">
        <w:rPr>
          <w:rFonts w:cs="Arial"/>
          <w:szCs w:val="18"/>
          <w:lang w:val="en-ZA" w:eastAsia="en-ZA"/>
        </w:rPr>
        <w:t>.</w:t>
      </w:r>
    </w:p>
    <w:p w14:paraId="3A2054F6" w14:textId="6BFEF162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proofErr w:type="spellStart"/>
      <w:r w:rsidRPr="003D5651">
        <w:rPr>
          <w:rFonts w:cs="Arial"/>
          <w:szCs w:val="18"/>
          <w:lang w:val="en-ZA" w:eastAsia="en-ZA"/>
        </w:rPr>
        <w:t>Veluchamy</w:t>
      </w:r>
      <w:proofErr w:type="spellEnd"/>
      <w:r w:rsidRPr="003D5651">
        <w:rPr>
          <w:rFonts w:cs="Arial"/>
          <w:szCs w:val="18"/>
          <w:lang w:val="en-ZA" w:eastAsia="en-ZA"/>
        </w:rPr>
        <w:t xml:space="preserve"> C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Kalamdhad</w:t>
      </w:r>
      <w:proofErr w:type="spellEnd"/>
      <w:r w:rsidRPr="003D5651">
        <w:rPr>
          <w:rFonts w:cs="Arial"/>
          <w:szCs w:val="18"/>
          <w:lang w:val="en-ZA" w:eastAsia="en-ZA"/>
        </w:rPr>
        <w:t xml:space="preserve"> AS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17</w:t>
      </w:r>
      <w:r w:rsidR="008B266F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A Mass Diffusion Model on the Effect of Moisture Content for Solid-State Anaerobic Digestion</w:t>
      </w:r>
      <w:r w:rsidR="008B266F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Journal </w:t>
      </w:r>
      <w:r w:rsidR="00D6059D" w:rsidRPr="003D5651">
        <w:rPr>
          <w:rFonts w:cs="Arial"/>
          <w:szCs w:val="18"/>
          <w:lang w:val="en-ZA" w:eastAsia="en-ZA"/>
        </w:rPr>
        <w:t>of</w:t>
      </w:r>
      <w:r w:rsidRPr="003D5651">
        <w:rPr>
          <w:rFonts w:cs="Arial"/>
          <w:szCs w:val="18"/>
          <w:lang w:val="en-ZA" w:eastAsia="en-ZA"/>
        </w:rPr>
        <w:t xml:space="preserve"> Cleaner Production</w:t>
      </w:r>
      <w:r w:rsidR="008B266F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162</w:t>
      </w:r>
      <w:r w:rsidR="008B266F" w:rsidRPr="003D5651">
        <w:rPr>
          <w:rFonts w:cs="Arial"/>
          <w:szCs w:val="18"/>
          <w:lang w:val="en-ZA" w:eastAsia="en-ZA"/>
        </w:rPr>
        <w:t xml:space="preserve">, </w:t>
      </w:r>
      <w:r w:rsidRPr="003D5651">
        <w:rPr>
          <w:rFonts w:cs="Arial"/>
          <w:szCs w:val="18"/>
          <w:lang w:val="en-ZA" w:eastAsia="en-ZA"/>
        </w:rPr>
        <w:t>371–</w:t>
      </w:r>
      <w:r w:rsidR="00297FC8">
        <w:rPr>
          <w:rFonts w:cs="Arial"/>
          <w:szCs w:val="18"/>
          <w:lang w:val="en-ZA" w:eastAsia="en-ZA"/>
        </w:rPr>
        <w:t>37</w:t>
      </w:r>
      <w:r w:rsidRPr="003D5651">
        <w:rPr>
          <w:rFonts w:cs="Arial"/>
          <w:szCs w:val="18"/>
          <w:lang w:val="en-ZA" w:eastAsia="en-ZA"/>
        </w:rPr>
        <w:t>9.</w:t>
      </w:r>
    </w:p>
    <w:p w14:paraId="05683BCF" w14:textId="6EA42E21" w:rsidR="002A1120" w:rsidRPr="003D5651" w:rsidRDefault="002A1120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proofErr w:type="spellStart"/>
      <w:r w:rsidRPr="003D5651">
        <w:rPr>
          <w:rFonts w:cs="Arial"/>
          <w:szCs w:val="18"/>
          <w:lang w:val="en-ZA" w:eastAsia="en-ZA"/>
        </w:rPr>
        <w:t>Wongwatanapaiboon</w:t>
      </w:r>
      <w:proofErr w:type="spellEnd"/>
      <w:r w:rsidRPr="003D5651">
        <w:rPr>
          <w:rFonts w:cs="Arial"/>
          <w:szCs w:val="18"/>
          <w:lang w:val="en-ZA" w:eastAsia="en-ZA"/>
        </w:rPr>
        <w:t xml:space="preserve"> J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Kangvansaichol</w:t>
      </w:r>
      <w:proofErr w:type="spellEnd"/>
      <w:r w:rsidRPr="003D5651">
        <w:rPr>
          <w:rFonts w:cs="Arial"/>
          <w:szCs w:val="18"/>
          <w:lang w:val="en-ZA" w:eastAsia="en-ZA"/>
        </w:rPr>
        <w:t xml:space="preserve"> K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Burapatana</w:t>
      </w:r>
      <w:proofErr w:type="spellEnd"/>
      <w:r w:rsidRPr="003D5651">
        <w:rPr>
          <w:rFonts w:cs="Arial"/>
          <w:szCs w:val="18"/>
          <w:lang w:val="en-ZA" w:eastAsia="en-ZA"/>
        </w:rPr>
        <w:t xml:space="preserve"> V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Inochanon</w:t>
      </w:r>
      <w:proofErr w:type="spellEnd"/>
      <w:r w:rsidRPr="003D5651">
        <w:rPr>
          <w:rFonts w:cs="Arial"/>
          <w:szCs w:val="18"/>
          <w:lang w:val="en-ZA" w:eastAsia="en-ZA"/>
        </w:rPr>
        <w:t xml:space="preserve"> R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Winayanuwattikun</w:t>
      </w:r>
      <w:proofErr w:type="spellEnd"/>
      <w:r w:rsidRPr="003D5651">
        <w:rPr>
          <w:rFonts w:cs="Arial"/>
          <w:szCs w:val="18"/>
          <w:lang w:val="en-ZA" w:eastAsia="en-ZA"/>
        </w:rPr>
        <w:t xml:space="preserve"> P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Yongvanich T</w:t>
      </w:r>
      <w:r w:rsidR="00DC61F4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 xml:space="preserve">, </w:t>
      </w:r>
      <w:proofErr w:type="spellStart"/>
      <w:r w:rsidRPr="003D5651">
        <w:rPr>
          <w:rFonts w:cs="Arial"/>
          <w:szCs w:val="18"/>
          <w:lang w:val="en-ZA" w:eastAsia="en-ZA"/>
        </w:rPr>
        <w:t>Chulalaksananukul</w:t>
      </w:r>
      <w:proofErr w:type="spellEnd"/>
      <w:r w:rsidRPr="003D5651">
        <w:rPr>
          <w:rFonts w:cs="Arial"/>
          <w:szCs w:val="18"/>
          <w:lang w:val="en-ZA" w:eastAsia="en-ZA"/>
        </w:rPr>
        <w:t xml:space="preserve"> </w:t>
      </w:r>
      <w:r w:rsidR="00D6059D" w:rsidRPr="003D5651">
        <w:rPr>
          <w:rFonts w:cs="Arial"/>
          <w:szCs w:val="18"/>
          <w:lang w:val="en-ZA" w:eastAsia="en-ZA"/>
        </w:rPr>
        <w:t>of</w:t>
      </w:r>
      <w:r w:rsidRPr="003D5651">
        <w:rPr>
          <w:rFonts w:cs="Arial"/>
          <w:szCs w:val="18"/>
          <w:lang w:val="en-ZA" w:eastAsia="en-ZA"/>
        </w:rPr>
        <w:t>, 2012</w:t>
      </w:r>
      <w:r w:rsidR="008B266F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The Potential of Cellulosic Ethanol Production from Grasses in Thailand</w:t>
      </w:r>
      <w:r w:rsidR="008B266F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Journal </w:t>
      </w:r>
      <w:r w:rsidR="00D6059D" w:rsidRPr="003D5651">
        <w:rPr>
          <w:rFonts w:cs="Arial"/>
          <w:szCs w:val="18"/>
          <w:lang w:val="en-ZA" w:eastAsia="en-ZA"/>
        </w:rPr>
        <w:t>o</w:t>
      </w:r>
      <w:r w:rsidRPr="003D5651">
        <w:rPr>
          <w:rFonts w:cs="Arial"/>
          <w:szCs w:val="18"/>
          <w:lang w:val="en-ZA" w:eastAsia="en-ZA"/>
        </w:rPr>
        <w:t xml:space="preserve">f Biomedicine </w:t>
      </w:r>
      <w:r w:rsidR="00AB436A" w:rsidRPr="003D5651">
        <w:rPr>
          <w:rFonts w:cs="Arial"/>
          <w:szCs w:val="18"/>
          <w:lang w:val="en-ZA" w:eastAsia="en-ZA"/>
        </w:rPr>
        <w:t>and</w:t>
      </w:r>
      <w:r w:rsidRPr="003D5651">
        <w:rPr>
          <w:rFonts w:cs="Arial"/>
          <w:szCs w:val="18"/>
          <w:lang w:val="en-ZA" w:eastAsia="en-ZA"/>
        </w:rPr>
        <w:t xml:space="preserve"> Biotechnology</w:t>
      </w:r>
      <w:r w:rsidR="00096246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1–10.</w:t>
      </w:r>
    </w:p>
    <w:p w14:paraId="418A41D7" w14:textId="2D2AA403" w:rsidR="00D63A8C" w:rsidRPr="003D5651" w:rsidRDefault="00D63A8C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666CCE">
        <w:rPr>
          <w:rFonts w:cs="Arial"/>
          <w:szCs w:val="18"/>
          <w:lang w:val="en-ZA" w:eastAsia="en-ZA"/>
        </w:rPr>
        <w:t>Yan Q., Liu X., Wang Y</w:t>
      </w:r>
      <w:r w:rsidR="005C0A07" w:rsidRPr="00666CCE">
        <w:rPr>
          <w:rFonts w:cs="Arial"/>
          <w:szCs w:val="18"/>
          <w:lang w:val="en-ZA" w:eastAsia="en-ZA"/>
        </w:rPr>
        <w:t>.</w:t>
      </w:r>
      <w:r w:rsidRPr="00666CCE">
        <w:rPr>
          <w:rFonts w:cs="Arial"/>
          <w:szCs w:val="18"/>
          <w:lang w:val="en-ZA" w:eastAsia="en-ZA"/>
        </w:rPr>
        <w:t>, Li H</w:t>
      </w:r>
      <w:r w:rsidR="005C0A07" w:rsidRPr="00666CCE">
        <w:rPr>
          <w:rFonts w:cs="Arial"/>
          <w:szCs w:val="18"/>
          <w:lang w:val="en-ZA" w:eastAsia="en-ZA"/>
        </w:rPr>
        <w:t>.</w:t>
      </w:r>
      <w:r w:rsidRPr="00666CCE">
        <w:rPr>
          <w:rFonts w:cs="Arial"/>
          <w:szCs w:val="18"/>
          <w:lang w:val="en-ZA" w:eastAsia="en-ZA"/>
        </w:rPr>
        <w:t>, Li Z</w:t>
      </w:r>
      <w:r w:rsidR="005C0A07" w:rsidRPr="00666CCE">
        <w:rPr>
          <w:rFonts w:cs="Arial"/>
          <w:szCs w:val="18"/>
          <w:lang w:val="en-ZA" w:eastAsia="en-ZA"/>
        </w:rPr>
        <w:t>.</w:t>
      </w:r>
      <w:r w:rsidRPr="00666CCE">
        <w:rPr>
          <w:rFonts w:cs="Arial"/>
          <w:szCs w:val="18"/>
          <w:lang w:val="en-ZA" w:eastAsia="en-ZA"/>
        </w:rPr>
        <w:t>, Zhou L</w:t>
      </w:r>
      <w:r w:rsidR="005C0A07" w:rsidRPr="00666CCE">
        <w:rPr>
          <w:rFonts w:cs="Arial"/>
          <w:szCs w:val="18"/>
          <w:lang w:val="en-ZA" w:eastAsia="en-ZA"/>
        </w:rPr>
        <w:t>.</w:t>
      </w:r>
      <w:r w:rsidRPr="00666CCE">
        <w:rPr>
          <w:rFonts w:cs="Arial"/>
          <w:szCs w:val="18"/>
          <w:lang w:val="en-ZA" w:eastAsia="en-ZA"/>
        </w:rPr>
        <w:t>, Qu Y</w:t>
      </w:r>
      <w:r w:rsidR="005C0A07" w:rsidRPr="00666CCE">
        <w:rPr>
          <w:rFonts w:cs="Arial"/>
          <w:szCs w:val="18"/>
          <w:lang w:val="en-ZA" w:eastAsia="en-ZA"/>
        </w:rPr>
        <w:t>.</w:t>
      </w:r>
      <w:r w:rsidRPr="00666CCE">
        <w:rPr>
          <w:rFonts w:cs="Arial"/>
          <w:szCs w:val="18"/>
          <w:lang w:val="en-ZA" w:eastAsia="en-ZA"/>
        </w:rPr>
        <w:t>, Li Z</w:t>
      </w:r>
      <w:r w:rsidR="005C0A07" w:rsidRPr="00666CCE">
        <w:rPr>
          <w:rFonts w:cs="Arial"/>
          <w:szCs w:val="18"/>
          <w:lang w:val="en-ZA" w:eastAsia="en-ZA"/>
        </w:rPr>
        <w:t>.</w:t>
      </w:r>
      <w:r w:rsidRPr="00666CCE">
        <w:rPr>
          <w:rFonts w:cs="Arial"/>
          <w:szCs w:val="18"/>
          <w:lang w:val="en-ZA" w:eastAsia="en-ZA"/>
        </w:rPr>
        <w:t>, Bao X</w:t>
      </w:r>
      <w:r w:rsidR="005C0A07" w:rsidRPr="00666CCE">
        <w:rPr>
          <w:rFonts w:cs="Arial"/>
          <w:szCs w:val="18"/>
          <w:lang w:val="en-ZA" w:eastAsia="en-ZA"/>
        </w:rPr>
        <w:t>.</w:t>
      </w:r>
      <w:r w:rsidRPr="00666CCE">
        <w:rPr>
          <w:rFonts w:cs="Arial"/>
          <w:szCs w:val="18"/>
          <w:lang w:val="en-ZA" w:eastAsia="en-ZA"/>
        </w:rPr>
        <w:t>, 2018</w:t>
      </w:r>
      <w:r w:rsidR="00E31BAF" w:rsidRPr="00666CCE">
        <w:rPr>
          <w:rFonts w:cs="Arial"/>
          <w:szCs w:val="18"/>
          <w:lang w:val="en-ZA" w:eastAsia="en-ZA"/>
        </w:rPr>
        <w:t>,</w:t>
      </w:r>
      <w:r w:rsidRPr="00666CCE">
        <w:rPr>
          <w:rFonts w:cs="Arial"/>
          <w:szCs w:val="18"/>
          <w:lang w:val="en-ZA" w:eastAsia="en-ZA"/>
        </w:rPr>
        <w:t xml:space="preserve"> </w:t>
      </w:r>
      <w:r w:rsidRPr="00D63A8C">
        <w:rPr>
          <w:rFonts w:cs="Arial"/>
          <w:szCs w:val="18"/>
          <w:lang w:val="en-ZA" w:eastAsia="en-ZA"/>
        </w:rPr>
        <w:t>Cow manure as a lignocellulosic substrate for fungal cellulase expression and bioethanol production</w:t>
      </w:r>
      <w:r>
        <w:rPr>
          <w:rFonts w:cs="Arial"/>
          <w:szCs w:val="18"/>
          <w:lang w:val="en-ZA" w:eastAsia="en-ZA"/>
        </w:rPr>
        <w:t>,</w:t>
      </w:r>
      <w:r w:rsidRPr="00D63A8C">
        <w:rPr>
          <w:rFonts w:cs="Arial"/>
          <w:szCs w:val="18"/>
          <w:lang w:val="en-ZA" w:eastAsia="en-ZA"/>
        </w:rPr>
        <w:t xml:space="preserve"> AMB Express 8</w:t>
      </w:r>
      <w:r>
        <w:rPr>
          <w:rFonts w:cs="Arial"/>
          <w:szCs w:val="18"/>
          <w:lang w:val="en-ZA" w:eastAsia="en-ZA"/>
        </w:rPr>
        <w:t>,</w:t>
      </w:r>
      <w:r w:rsidRPr="00D63A8C">
        <w:rPr>
          <w:rFonts w:cs="Arial"/>
          <w:szCs w:val="18"/>
          <w:lang w:val="en-ZA" w:eastAsia="en-ZA"/>
        </w:rPr>
        <w:t xml:space="preserve">190. </w:t>
      </w:r>
    </w:p>
    <w:p w14:paraId="38B5BB64" w14:textId="3244939E" w:rsidR="005158AA" w:rsidRPr="003D5651" w:rsidRDefault="005158AA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5158AA">
        <w:rPr>
          <w:rFonts w:cs="Arial"/>
          <w:szCs w:val="18"/>
          <w:lang w:val="en-ZA" w:eastAsia="en-ZA"/>
        </w:rPr>
        <w:t>Zhao X</w:t>
      </w:r>
      <w:r>
        <w:rPr>
          <w:rFonts w:cs="Arial"/>
          <w:szCs w:val="18"/>
          <w:lang w:val="en-ZA" w:eastAsia="en-ZA"/>
        </w:rPr>
        <w:t>.</w:t>
      </w:r>
      <w:r w:rsidRPr="005158AA">
        <w:rPr>
          <w:rFonts w:cs="Arial"/>
          <w:szCs w:val="18"/>
          <w:lang w:val="en-ZA" w:eastAsia="en-ZA"/>
        </w:rPr>
        <w:t>, Zhang L</w:t>
      </w:r>
      <w:r>
        <w:rPr>
          <w:rFonts w:cs="Arial"/>
          <w:szCs w:val="18"/>
          <w:lang w:val="en-ZA" w:eastAsia="en-ZA"/>
        </w:rPr>
        <w:t>.</w:t>
      </w:r>
      <w:r w:rsidRPr="005158AA">
        <w:rPr>
          <w:rFonts w:cs="Arial"/>
          <w:szCs w:val="18"/>
          <w:lang w:val="en-ZA" w:eastAsia="en-ZA"/>
        </w:rPr>
        <w:t>, Liu D</w:t>
      </w:r>
      <w:r>
        <w:rPr>
          <w:rFonts w:cs="Arial"/>
          <w:szCs w:val="18"/>
          <w:lang w:val="en-ZA" w:eastAsia="en-ZA"/>
        </w:rPr>
        <w:t>.</w:t>
      </w:r>
      <w:r w:rsidRPr="005158AA">
        <w:rPr>
          <w:rFonts w:cs="Arial"/>
          <w:szCs w:val="18"/>
          <w:lang w:val="en-ZA" w:eastAsia="en-ZA"/>
        </w:rPr>
        <w:t>, 2012</w:t>
      </w:r>
      <w:r>
        <w:rPr>
          <w:rFonts w:cs="Arial"/>
          <w:szCs w:val="18"/>
          <w:lang w:val="en-ZA" w:eastAsia="en-ZA"/>
        </w:rPr>
        <w:t>,</w:t>
      </w:r>
      <w:r w:rsidRPr="005158AA">
        <w:rPr>
          <w:rFonts w:cs="Arial"/>
          <w:szCs w:val="18"/>
          <w:lang w:val="en-ZA" w:eastAsia="en-ZA"/>
        </w:rPr>
        <w:t xml:space="preserve"> Biomass recalcitrance Part I: the chemical compositions and physical structures affecting the enzymatic hydrolysis of lignocellulose</w:t>
      </w:r>
      <w:r w:rsidR="002F1D54">
        <w:rPr>
          <w:rFonts w:cs="Arial"/>
          <w:szCs w:val="18"/>
          <w:lang w:val="en-ZA" w:eastAsia="en-ZA"/>
        </w:rPr>
        <w:t>,</w:t>
      </w:r>
      <w:r w:rsidRPr="005158AA">
        <w:rPr>
          <w:rFonts w:cs="Arial"/>
          <w:szCs w:val="18"/>
          <w:lang w:val="en-ZA" w:eastAsia="en-ZA"/>
        </w:rPr>
        <w:t xml:space="preserve"> Biofuels, Bioproducts </w:t>
      </w:r>
      <w:r w:rsidR="002F1D54" w:rsidRPr="005158AA">
        <w:rPr>
          <w:rFonts w:cs="Arial"/>
          <w:szCs w:val="18"/>
          <w:lang w:val="en-ZA" w:eastAsia="en-ZA"/>
        </w:rPr>
        <w:t>and</w:t>
      </w:r>
      <w:r w:rsidRPr="005158AA">
        <w:rPr>
          <w:rFonts w:cs="Arial"/>
          <w:szCs w:val="18"/>
          <w:lang w:val="en-ZA" w:eastAsia="en-ZA"/>
        </w:rPr>
        <w:t xml:space="preserve"> Biorefining</w:t>
      </w:r>
      <w:r w:rsidR="002F1D54">
        <w:rPr>
          <w:rFonts w:cs="Arial"/>
          <w:szCs w:val="18"/>
          <w:lang w:val="en-ZA" w:eastAsia="en-ZA"/>
        </w:rPr>
        <w:t>,</w:t>
      </w:r>
      <w:r w:rsidRPr="005158AA">
        <w:rPr>
          <w:rFonts w:cs="Arial"/>
          <w:szCs w:val="18"/>
          <w:lang w:val="en-ZA" w:eastAsia="en-ZA"/>
        </w:rPr>
        <w:t xml:space="preserve"> 6</w:t>
      </w:r>
      <w:r w:rsidR="002F1D54">
        <w:rPr>
          <w:rFonts w:cs="Arial"/>
          <w:szCs w:val="18"/>
          <w:lang w:val="en-ZA" w:eastAsia="en-ZA"/>
        </w:rPr>
        <w:t>,</w:t>
      </w:r>
      <w:r w:rsidRPr="005158AA">
        <w:rPr>
          <w:rFonts w:cs="Arial"/>
          <w:szCs w:val="18"/>
          <w:lang w:val="en-ZA" w:eastAsia="en-ZA"/>
        </w:rPr>
        <w:t>465–</w:t>
      </w:r>
      <w:r w:rsidR="003E0052">
        <w:rPr>
          <w:rFonts w:cs="Arial"/>
          <w:szCs w:val="18"/>
          <w:lang w:val="en-ZA" w:eastAsia="en-ZA"/>
        </w:rPr>
        <w:t>4</w:t>
      </w:r>
      <w:r w:rsidRPr="005158AA">
        <w:rPr>
          <w:rFonts w:cs="Arial"/>
          <w:szCs w:val="18"/>
          <w:lang w:val="en-ZA" w:eastAsia="en-ZA"/>
        </w:rPr>
        <w:t>82.</w:t>
      </w:r>
    </w:p>
    <w:p w14:paraId="0A323D20" w14:textId="4D3100D7" w:rsidR="00FA712C" w:rsidRPr="003D5651" w:rsidRDefault="00FA712C" w:rsidP="00D05B2D">
      <w:pPr>
        <w:tabs>
          <w:tab w:val="clear" w:pos="7100"/>
        </w:tabs>
        <w:spacing w:line="240" w:lineRule="auto"/>
        <w:ind w:left="720" w:hanging="720"/>
        <w:rPr>
          <w:rFonts w:cs="Arial"/>
          <w:szCs w:val="18"/>
          <w:lang w:val="en-ZA" w:eastAsia="en-ZA"/>
        </w:rPr>
      </w:pPr>
      <w:r w:rsidRPr="003D5651">
        <w:rPr>
          <w:rFonts w:cs="Arial"/>
          <w:szCs w:val="18"/>
          <w:lang w:val="en-ZA" w:eastAsia="en-ZA"/>
        </w:rPr>
        <w:t>Zheng Z., Cai Y., Zhang Y., Zhao Y</w:t>
      </w:r>
      <w:r w:rsidR="004540C0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Gao Y</w:t>
      </w:r>
      <w:r w:rsidR="004540C0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Cui Z</w:t>
      </w:r>
      <w:r w:rsidR="004540C0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Hu Y</w:t>
      </w:r>
      <w:r w:rsidR="004540C0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Wang X</w:t>
      </w:r>
      <w:r w:rsidR="004540C0" w:rsidRPr="003D5651">
        <w:rPr>
          <w:rFonts w:cs="Arial"/>
          <w:szCs w:val="18"/>
          <w:lang w:val="en-ZA" w:eastAsia="en-ZA"/>
        </w:rPr>
        <w:t>.</w:t>
      </w:r>
      <w:r w:rsidRPr="003D5651">
        <w:rPr>
          <w:rFonts w:cs="Arial"/>
          <w:szCs w:val="18"/>
          <w:lang w:val="en-ZA" w:eastAsia="en-ZA"/>
        </w:rPr>
        <w:t>, 2021</w:t>
      </w:r>
      <w:r w:rsidR="004540C0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 xml:space="preserve"> The effects of C/N (10–25) on the relationship of substrates, metabolites, and microorganisms in ‘inhibited steady-state’ of anaerobic </w:t>
      </w:r>
      <w:r w:rsidR="00396C50" w:rsidRPr="003D5651">
        <w:rPr>
          <w:rFonts w:cs="Arial"/>
          <w:szCs w:val="18"/>
          <w:lang w:val="en-ZA" w:eastAsia="en-ZA"/>
        </w:rPr>
        <w:t>digestion, Water</w:t>
      </w:r>
      <w:r w:rsidRPr="003D5651">
        <w:rPr>
          <w:rFonts w:cs="Arial"/>
          <w:szCs w:val="18"/>
          <w:lang w:val="en-ZA" w:eastAsia="en-ZA"/>
        </w:rPr>
        <w:t xml:space="preserve"> Research</w:t>
      </w:r>
      <w:r w:rsidR="008364F0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>188</w:t>
      </w:r>
      <w:r w:rsidR="00396C50" w:rsidRPr="003D5651">
        <w:rPr>
          <w:rFonts w:cs="Arial"/>
          <w:szCs w:val="18"/>
          <w:lang w:val="en-ZA" w:eastAsia="en-ZA"/>
        </w:rPr>
        <w:t>,</w:t>
      </w:r>
      <w:r w:rsidRPr="003D5651">
        <w:rPr>
          <w:rFonts w:cs="Arial"/>
          <w:szCs w:val="18"/>
          <w:lang w:val="en-ZA" w:eastAsia="en-ZA"/>
        </w:rPr>
        <w:t>116466.</w:t>
      </w:r>
    </w:p>
    <w:sectPr w:rsidR="00FA712C" w:rsidRPr="003D5651" w:rsidSect="001B0896">
      <w:type w:val="continuous"/>
      <w:pgSz w:w="11906" w:h="16838" w:code="9"/>
      <w:pgMar w:top="1701" w:right="1418" w:bottom="1701" w:left="1701" w:header="1701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E9676C" w14:textId="77777777" w:rsidR="001B0896" w:rsidRDefault="001B0896" w:rsidP="004F5E36">
      <w:r>
        <w:separator/>
      </w:r>
    </w:p>
  </w:endnote>
  <w:endnote w:type="continuationSeparator" w:id="0">
    <w:p w14:paraId="60554B28" w14:textId="77777777" w:rsidR="001B0896" w:rsidRDefault="001B0896" w:rsidP="004F5E36">
      <w:r>
        <w:continuationSeparator/>
      </w:r>
    </w:p>
  </w:endnote>
  <w:endnote w:type="continuationNotice" w:id="1">
    <w:p w14:paraId="52035383" w14:textId="77777777" w:rsidR="001B0896" w:rsidRDefault="001B0896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inionPro-Regular">
    <w:altName w:val="Yu Gothic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dvP6960">
    <w:altName w:val="Cambria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Lato">
    <w:charset w:val="00"/>
    <w:family w:val="swiss"/>
    <w:pitch w:val="variable"/>
    <w:sig w:usb0="E10002FF" w:usb1="5000ECFF" w:usb2="0000002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D8EB0E" w14:textId="77777777" w:rsidR="001B0896" w:rsidRDefault="001B0896" w:rsidP="004F5E36">
      <w:r>
        <w:separator/>
      </w:r>
    </w:p>
  </w:footnote>
  <w:footnote w:type="continuationSeparator" w:id="0">
    <w:p w14:paraId="1B703F5B" w14:textId="77777777" w:rsidR="001B0896" w:rsidRDefault="001B0896" w:rsidP="004F5E36">
      <w:r>
        <w:continuationSeparator/>
      </w:r>
    </w:p>
  </w:footnote>
  <w:footnote w:type="continuationNotice" w:id="1">
    <w:p w14:paraId="4BC3F8C5" w14:textId="77777777" w:rsidR="001B0896" w:rsidRDefault="001B0896">
      <w:pPr>
        <w:spacing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E236EED"/>
    <w:multiLevelType w:val="multilevel"/>
    <w:tmpl w:val="85F45016"/>
    <w:lvl w:ilvl="0">
      <w:start w:val="2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1" w15:restartNumberingAfterBreak="0">
    <w:nsid w:val="2438217E"/>
    <w:multiLevelType w:val="multilevel"/>
    <w:tmpl w:val="CCE060FC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3"/>
      <w:numFmt w:val="decimal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30B7370"/>
    <w:multiLevelType w:val="hybridMultilevel"/>
    <w:tmpl w:val="12E2AD3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51E0394"/>
    <w:multiLevelType w:val="hybridMultilevel"/>
    <w:tmpl w:val="806658E2"/>
    <w:lvl w:ilvl="0" w:tplc="14B0F7A8">
      <w:start w:val="1"/>
      <w:numFmt w:val="bullet"/>
      <w:pStyle w:val="CETnumberingbullets"/>
      <w:lvlText w:val=""/>
      <w:lvlJc w:val="left"/>
      <w:pPr>
        <w:ind w:left="340" w:hanging="227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9C329B9"/>
    <w:multiLevelType w:val="hybridMultilevel"/>
    <w:tmpl w:val="A2E6C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CB100E8"/>
    <w:multiLevelType w:val="hybridMultilevel"/>
    <w:tmpl w:val="6F34C070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0A87BA7"/>
    <w:multiLevelType w:val="hybridMultilevel"/>
    <w:tmpl w:val="1F6A8AD4"/>
    <w:lvl w:ilvl="0" w:tplc="14B0F7A8">
      <w:start w:val="1"/>
      <w:numFmt w:val="bullet"/>
      <w:lvlText w:val=""/>
      <w:lvlJc w:val="left"/>
      <w:pPr>
        <w:ind w:left="340" w:hanging="227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2217387"/>
    <w:multiLevelType w:val="hybridMultilevel"/>
    <w:tmpl w:val="C2AE185A"/>
    <w:lvl w:ilvl="0" w:tplc="14090011">
      <w:start w:val="1"/>
      <w:numFmt w:val="decimal"/>
      <w:lvlText w:val="%1)"/>
      <w:lvlJc w:val="left"/>
      <w:pPr>
        <w:ind w:left="340" w:hanging="227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62015B5"/>
    <w:multiLevelType w:val="hybridMultilevel"/>
    <w:tmpl w:val="CCDE094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865266D"/>
    <w:multiLevelType w:val="hybridMultilevel"/>
    <w:tmpl w:val="F5BE3C4A"/>
    <w:lvl w:ilvl="0" w:tplc="9FC4D28C">
      <w:start w:val="1"/>
      <w:numFmt w:val="lowerLetter"/>
      <w:pStyle w:val="CETnumberinga"/>
      <w:lvlText w:val="%1."/>
      <w:lvlJc w:val="left"/>
      <w:pPr>
        <w:ind w:left="340" w:hanging="227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A77127C"/>
    <w:multiLevelType w:val="multilevel"/>
    <w:tmpl w:val="C77C937C"/>
    <w:lvl w:ilvl="0">
      <w:start w:val="2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 w16cid:durableId="364645170">
    <w:abstractNumId w:val="11"/>
  </w:num>
  <w:num w:numId="2" w16cid:durableId="1023435114">
    <w:abstractNumId w:val="8"/>
  </w:num>
  <w:num w:numId="3" w16cid:durableId="374084121">
    <w:abstractNumId w:val="3"/>
  </w:num>
  <w:num w:numId="4" w16cid:durableId="1419519434">
    <w:abstractNumId w:val="2"/>
  </w:num>
  <w:num w:numId="5" w16cid:durableId="2110856630">
    <w:abstractNumId w:val="1"/>
  </w:num>
  <w:num w:numId="6" w16cid:durableId="1755204957">
    <w:abstractNumId w:val="0"/>
  </w:num>
  <w:num w:numId="7" w16cid:durableId="36393128">
    <w:abstractNumId w:val="9"/>
  </w:num>
  <w:num w:numId="8" w16cid:durableId="315183860">
    <w:abstractNumId w:val="7"/>
  </w:num>
  <w:num w:numId="9" w16cid:durableId="1432047447">
    <w:abstractNumId w:val="6"/>
  </w:num>
  <w:num w:numId="10" w16cid:durableId="1369522648">
    <w:abstractNumId w:val="5"/>
  </w:num>
  <w:num w:numId="11" w16cid:durableId="1359892850">
    <w:abstractNumId w:val="4"/>
  </w:num>
  <w:num w:numId="12" w16cid:durableId="939797069">
    <w:abstractNumId w:val="18"/>
  </w:num>
  <w:num w:numId="13" w16cid:durableId="1279946876">
    <w:abstractNumId w:val="13"/>
  </w:num>
  <w:num w:numId="14" w16cid:durableId="1720208795">
    <w:abstractNumId w:val="19"/>
  </w:num>
  <w:num w:numId="15" w16cid:durableId="1721175009">
    <w:abstractNumId w:val="21"/>
  </w:num>
  <w:num w:numId="16" w16cid:durableId="526336727">
    <w:abstractNumId w:val="20"/>
  </w:num>
  <w:num w:numId="17" w16cid:durableId="1853568357">
    <w:abstractNumId w:val="12"/>
  </w:num>
  <w:num w:numId="18" w16cid:durableId="1110860382">
    <w:abstractNumId w:val="13"/>
    <w:lvlOverride w:ilvl="0">
      <w:startOverride w:val="1"/>
    </w:lvlOverride>
  </w:num>
  <w:num w:numId="19" w16cid:durableId="634919252">
    <w:abstractNumId w:val="17"/>
  </w:num>
  <w:num w:numId="20" w16cid:durableId="2059427293">
    <w:abstractNumId w:val="16"/>
  </w:num>
  <w:num w:numId="21" w16cid:durableId="1687367218">
    <w:abstractNumId w:val="15"/>
  </w:num>
  <w:num w:numId="22" w16cid:durableId="445082409">
    <w:abstractNumId w:val="14"/>
  </w:num>
  <w:num w:numId="23" w16cid:durableId="618535473">
    <w:abstractNumId w:val="11"/>
  </w:num>
  <w:num w:numId="24" w16cid:durableId="1321617312">
    <w:abstractNumId w:val="10"/>
  </w:num>
  <w:num w:numId="25" w16cid:durableId="804856040">
    <w:abstractNumId w:val="11"/>
  </w:num>
  <w:num w:numId="26" w16cid:durableId="1156845835">
    <w:abstractNumId w:val="11"/>
  </w:num>
  <w:num w:numId="27" w16cid:durableId="218787630">
    <w:abstractNumId w:val="22"/>
  </w:num>
  <w:num w:numId="28" w16cid:durableId="1111706639">
    <w:abstractNumId w:val="11"/>
  </w:num>
  <w:num w:numId="29" w16cid:durableId="2069331710">
    <w:abstractNumId w:val="11"/>
  </w:num>
  <w:num w:numId="30" w16cid:durableId="1568028216">
    <w:abstractNumId w:val="11"/>
  </w:num>
  <w:num w:numId="31" w16cid:durableId="699665897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autoFormatOverride/>
  <w:styleLockTheme/>
  <w:styleLockQFSet/>
  <w:defaultTabStop w:val="708"/>
  <w:hyphenationZone w:val="283"/>
  <w:clickAndTypeStyle w:val="CETBodytext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I0NzezsDA3M7MwMTJW0lEKTi0uzszPAymwrAUAugS3Iy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 Copy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2vex0xzgrxaw9eesdspevsar9rrfa5ae2dz&quot;&gt;Physiochemical paper&lt;record-ids&gt;&lt;item&gt;2&lt;/item&gt;&lt;item&gt;5&lt;/item&gt;&lt;item&gt;7&lt;/item&gt;&lt;item&gt;8&lt;/item&gt;&lt;item&gt;12&lt;/item&gt;&lt;item&gt;17&lt;/item&gt;&lt;item&gt;18&lt;/item&gt;&lt;item&gt;23&lt;/item&gt;&lt;item&gt;25&lt;/item&gt;&lt;item&gt;26&lt;/item&gt;&lt;item&gt;27&lt;/item&gt;&lt;item&gt;29&lt;/item&gt;&lt;item&gt;30&lt;/item&gt;&lt;item&gt;31&lt;/item&gt;&lt;item&gt;32&lt;/item&gt;&lt;item&gt;34&lt;/item&gt;&lt;item&gt;35&lt;/item&gt;&lt;item&gt;39&lt;/item&gt;&lt;item&gt;44&lt;/item&gt;&lt;item&gt;48&lt;/item&gt;&lt;item&gt;49&lt;/item&gt;&lt;item&gt;55&lt;/item&gt;&lt;item&gt;56&lt;/item&gt;&lt;item&gt;57&lt;/item&gt;&lt;item&gt;58&lt;/item&gt;&lt;/record-ids&gt;&lt;/item&gt;&lt;/Libraries&gt;"/>
  </w:docVars>
  <w:rsids>
    <w:rsidRoot w:val="000E414A"/>
    <w:rsid w:val="000004C3"/>
    <w:rsid w:val="00000E81"/>
    <w:rsid w:val="000011FE"/>
    <w:rsid w:val="00001201"/>
    <w:rsid w:val="000027C0"/>
    <w:rsid w:val="00002C65"/>
    <w:rsid w:val="00003AA2"/>
    <w:rsid w:val="00003C2C"/>
    <w:rsid w:val="000052FB"/>
    <w:rsid w:val="00005447"/>
    <w:rsid w:val="00005A19"/>
    <w:rsid w:val="00005AC4"/>
    <w:rsid w:val="00007F53"/>
    <w:rsid w:val="0001036F"/>
    <w:rsid w:val="000117CB"/>
    <w:rsid w:val="00011B50"/>
    <w:rsid w:val="000166FD"/>
    <w:rsid w:val="0001713C"/>
    <w:rsid w:val="00021230"/>
    <w:rsid w:val="000219ED"/>
    <w:rsid w:val="000224EC"/>
    <w:rsid w:val="00022BBA"/>
    <w:rsid w:val="00022CA4"/>
    <w:rsid w:val="00022F5F"/>
    <w:rsid w:val="0002316F"/>
    <w:rsid w:val="00023E68"/>
    <w:rsid w:val="00024DFE"/>
    <w:rsid w:val="0002530C"/>
    <w:rsid w:val="000253E2"/>
    <w:rsid w:val="000266F1"/>
    <w:rsid w:val="00027762"/>
    <w:rsid w:val="00030011"/>
    <w:rsid w:val="00030BB8"/>
    <w:rsid w:val="0003148D"/>
    <w:rsid w:val="00031EEC"/>
    <w:rsid w:val="00033264"/>
    <w:rsid w:val="00034BEF"/>
    <w:rsid w:val="0003658C"/>
    <w:rsid w:val="00037C67"/>
    <w:rsid w:val="00041575"/>
    <w:rsid w:val="00042736"/>
    <w:rsid w:val="00042E2E"/>
    <w:rsid w:val="00043306"/>
    <w:rsid w:val="00043736"/>
    <w:rsid w:val="000462C5"/>
    <w:rsid w:val="00046611"/>
    <w:rsid w:val="0004668E"/>
    <w:rsid w:val="00046969"/>
    <w:rsid w:val="000472ED"/>
    <w:rsid w:val="000476DD"/>
    <w:rsid w:val="00051566"/>
    <w:rsid w:val="00051D85"/>
    <w:rsid w:val="00052849"/>
    <w:rsid w:val="000531A3"/>
    <w:rsid w:val="00054288"/>
    <w:rsid w:val="000543C8"/>
    <w:rsid w:val="000558B1"/>
    <w:rsid w:val="000562A9"/>
    <w:rsid w:val="00056A56"/>
    <w:rsid w:val="00057EC5"/>
    <w:rsid w:val="000602F2"/>
    <w:rsid w:val="00060A24"/>
    <w:rsid w:val="00061269"/>
    <w:rsid w:val="00061E53"/>
    <w:rsid w:val="00062A9A"/>
    <w:rsid w:val="00062F77"/>
    <w:rsid w:val="000640FB"/>
    <w:rsid w:val="000646F4"/>
    <w:rsid w:val="0006481B"/>
    <w:rsid w:val="00065058"/>
    <w:rsid w:val="000654F3"/>
    <w:rsid w:val="000656CA"/>
    <w:rsid w:val="00065A6A"/>
    <w:rsid w:val="00065C84"/>
    <w:rsid w:val="00066A22"/>
    <w:rsid w:val="00066F47"/>
    <w:rsid w:val="000707AB"/>
    <w:rsid w:val="00070BF0"/>
    <w:rsid w:val="00071035"/>
    <w:rsid w:val="00072A51"/>
    <w:rsid w:val="00072ACC"/>
    <w:rsid w:val="000752F3"/>
    <w:rsid w:val="0008143A"/>
    <w:rsid w:val="000845C2"/>
    <w:rsid w:val="00084793"/>
    <w:rsid w:val="00084F65"/>
    <w:rsid w:val="00085BDE"/>
    <w:rsid w:val="00086C39"/>
    <w:rsid w:val="00087154"/>
    <w:rsid w:val="000878A9"/>
    <w:rsid w:val="0008791F"/>
    <w:rsid w:val="00087D41"/>
    <w:rsid w:val="00091C33"/>
    <w:rsid w:val="0009299A"/>
    <w:rsid w:val="00094F44"/>
    <w:rsid w:val="00095858"/>
    <w:rsid w:val="00095CB7"/>
    <w:rsid w:val="00095FCA"/>
    <w:rsid w:val="00096246"/>
    <w:rsid w:val="00096287"/>
    <w:rsid w:val="00096329"/>
    <w:rsid w:val="000969F2"/>
    <w:rsid w:val="00096C65"/>
    <w:rsid w:val="000A03B2"/>
    <w:rsid w:val="000A0860"/>
    <w:rsid w:val="000A14BB"/>
    <w:rsid w:val="000A3468"/>
    <w:rsid w:val="000A38D3"/>
    <w:rsid w:val="000A593D"/>
    <w:rsid w:val="000A5F9A"/>
    <w:rsid w:val="000A66E6"/>
    <w:rsid w:val="000A6A75"/>
    <w:rsid w:val="000A7B94"/>
    <w:rsid w:val="000A7E0F"/>
    <w:rsid w:val="000A7EE6"/>
    <w:rsid w:val="000B0AFD"/>
    <w:rsid w:val="000B1DF0"/>
    <w:rsid w:val="000B237E"/>
    <w:rsid w:val="000B2583"/>
    <w:rsid w:val="000B2FDE"/>
    <w:rsid w:val="000B338F"/>
    <w:rsid w:val="000B33B6"/>
    <w:rsid w:val="000B3608"/>
    <w:rsid w:val="000B40E5"/>
    <w:rsid w:val="000B43D7"/>
    <w:rsid w:val="000B4A86"/>
    <w:rsid w:val="000B5DF3"/>
    <w:rsid w:val="000B6122"/>
    <w:rsid w:val="000B7513"/>
    <w:rsid w:val="000B7AB0"/>
    <w:rsid w:val="000C07B5"/>
    <w:rsid w:val="000C097D"/>
    <w:rsid w:val="000C19EB"/>
    <w:rsid w:val="000C244A"/>
    <w:rsid w:val="000C4B27"/>
    <w:rsid w:val="000C7DB8"/>
    <w:rsid w:val="000D0268"/>
    <w:rsid w:val="000D06BF"/>
    <w:rsid w:val="000D1821"/>
    <w:rsid w:val="000D2190"/>
    <w:rsid w:val="000D34BE"/>
    <w:rsid w:val="000D3D71"/>
    <w:rsid w:val="000D423D"/>
    <w:rsid w:val="000D4CEB"/>
    <w:rsid w:val="000D53F1"/>
    <w:rsid w:val="000D561B"/>
    <w:rsid w:val="000D5D98"/>
    <w:rsid w:val="000D650E"/>
    <w:rsid w:val="000D7339"/>
    <w:rsid w:val="000D7BD5"/>
    <w:rsid w:val="000E052B"/>
    <w:rsid w:val="000E074E"/>
    <w:rsid w:val="000E102F"/>
    <w:rsid w:val="000E2418"/>
    <w:rsid w:val="000E26E0"/>
    <w:rsid w:val="000E2722"/>
    <w:rsid w:val="000E2933"/>
    <w:rsid w:val="000E36F1"/>
    <w:rsid w:val="000E3A73"/>
    <w:rsid w:val="000E3CDA"/>
    <w:rsid w:val="000E414A"/>
    <w:rsid w:val="000E4319"/>
    <w:rsid w:val="000E4674"/>
    <w:rsid w:val="000E4C49"/>
    <w:rsid w:val="000E4D82"/>
    <w:rsid w:val="000E5294"/>
    <w:rsid w:val="000E6929"/>
    <w:rsid w:val="000E7202"/>
    <w:rsid w:val="000F0261"/>
    <w:rsid w:val="000F0809"/>
    <w:rsid w:val="000F093C"/>
    <w:rsid w:val="000F12FB"/>
    <w:rsid w:val="000F135E"/>
    <w:rsid w:val="000F2990"/>
    <w:rsid w:val="000F3493"/>
    <w:rsid w:val="000F5FE3"/>
    <w:rsid w:val="000F7361"/>
    <w:rsid w:val="000F787B"/>
    <w:rsid w:val="000F7CC2"/>
    <w:rsid w:val="00100008"/>
    <w:rsid w:val="00100A03"/>
    <w:rsid w:val="00101E56"/>
    <w:rsid w:val="00101FAD"/>
    <w:rsid w:val="00102295"/>
    <w:rsid w:val="00102CCA"/>
    <w:rsid w:val="00104241"/>
    <w:rsid w:val="00106F29"/>
    <w:rsid w:val="00107DC1"/>
    <w:rsid w:val="001103D3"/>
    <w:rsid w:val="00112D09"/>
    <w:rsid w:val="0011303E"/>
    <w:rsid w:val="00113046"/>
    <w:rsid w:val="001134A5"/>
    <w:rsid w:val="00113588"/>
    <w:rsid w:val="00115652"/>
    <w:rsid w:val="00115A4D"/>
    <w:rsid w:val="00115DAF"/>
    <w:rsid w:val="001173D3"/>
    <w:rsid w:val="00117930"/>
    <w:rsid w:val="00117A18"/>
    <w:rsid w:val="0012091F"/>
    <w:rsid w:val="00121E34"/>
    <w:rsid w:val="00122601"/>
    <w:rsid w:val="00124D69"/>
    <w:rsid w:val="001261B3"/>
    <w:rsid w:val="0012646E"/>
    <w:rsid w:val="00126BC2"/>
    <w:rsid w:val="001279AC"/>
    <w:rsid w:val="00130503"/>
    <w:rsid w:val="001308B6"/>
    <w:rsid w:val="00130EC5"/>
    <w:rsid w:val="0013121F"/>
    <w:rsid w:val="00131FE6"/>
    <w:rsid w:val="001324EB"/>
    <w:rsid w:val="0013263F"/>
    <w:rsid w:val="00132811"/>
    <w:rsid w:val="001331DF"/>
    <w:rsid w:val="00133FC5"/>
    <w:rsid w:val="00134602"/>
    <w:rsid w:val="001346B5"/>
    <w:rsid w:val="001347B9"/>
    <w:rsid w:val="001349DA"/>
    <w:rsid w:val="00134DE4"/>
    <w:rsid w:val="0013574C"/>
    <w:rsid w:val="00137109"/>
    <w:rsid w:val="001372A5"/>
    <w:rsid w:val="001374AD"/>
    <w:rsid w:val="0014034D"/>
    <w:rsid w:val="00141BA1"/>
    <w:rsid w:val="001422CA"/>
    <w:rsid w:val="00142479"/>
    <w:rsid w:val="001431C4"/>
    <w:rsid w:val="00143393"/>
    <w:rsid w:val="00143AD6"/>
    <w:rsid w:val="00144C6B"/>
    <w:rsid w:val="00144D16"/>
    <w:rsid w:val="00146109"/>
    <w:rsid w:val="00146BB4"/>
    <w:rsid w:val="00150DA2"/>
    <w:rsid w:val="00150E59"/>
    <w:rsid w:val="0015186B"/>
    <w:rsid w:val="001524A9"/>
    <w:rsid w:val="00152DE3"/>
    <w:rsid w:val="00157142"/>
    <w:rsid w:val="00157791"/>
    <w:rsid w:val="001613B8"/>
    <w:rsid w:val="00161890"/>
    <w:rsid w:val="00161DD0"/>
    <w:rsid w:val="00164BD3"/>
    <w:rsid w:val="00164CF9"/>
    <w:rsid w:val="001667A6"/>
    <w:rsid w:val="00166A65"/>
    <w:rsid w:val="001672B9"/>
    <w:rsid w:val="001705B0"/>
    <w:rsid w:val="00170649"/>
    <w:rsid w:val="00170DAA"/>
    <w:rsid w:val="0017115A"/>
    <w:rsid w:val="001717F0"/>
    <w:rsid w:val="0017273B"/>
    <w:rsid w:val="00173753"/>
    <w:rsid w:val="001741EB"/>
    <w:rsid w:val="001744CC"/>
    <w:rsid w:val="00174B9E"/>
    <w:rsid w:val="00174BCF"/>
    <w:rsid w:val="00174FE1"/>
    <w:rsid w:val="00176129"/>
    <w:rsid w:val="00176B78"/>
    <w:rsid w:val="0018029E"/>
    <w:rsid w:val="001806BD"/>
    <w:rsid w:val="00182EA2"/>
    <w:rsid w:val="00182F1E"/>
    <w:rsid w:val="00183818"/>
    <w:rsid w:val="00183E26"/>
    <w:rsid w:val="00184AD6"/>
    <w:rsid w:val="00184E5D"/>
    <w:rsid w:val="00185D9F"/>
    <w:rsid w:val="001866DD"/>
    <w:rsid w:val="0018671A"/>
    <w:rsid w:val="0018705A"/>
    <w:rsid w:val="0018713A"/>
    <w:rsid w:val="001878C2"/>
    <w:rsid w:val="00187B04"/>
    <w:rsid w:val="001907C3"/>
    <w:rsid w:val="00191946"/>
    <w:rsid w:val="001934FA"/>
    <w:rsid w:val="00193B14"/>
    <w:rsid w:val="001944E5"/>
    <w:rsid w:val="001947B5"/>
    <w:rsid w:val="0019575E"/>
    <w:rsid w:val="00195907"/>
    <w:rsid w:val="001A077D"/>
    <w:rsid w:val="001A198B"/>
    <w:rsid w:val="001A2417"/>
    <w:rsid w:val="001A4AF7"/>
    <w:rsid w:val="001A5975"/>
    <w:rsid w:val="001A5DE7"/>
    <w:rsid w:val="001A6143"/>
    <w:rsid w:val="001A6822"/>
    <w:rsid w:val="001B0349"/>
    <w:rsid w:val="001B07E5"/>
    <w:rsid w:val="001B0896"/>
    <w:rsid w:val="001B1BE9"/>
    <w:rsid w:val="001B1E93"/>
    <w:rsid w:val="001B280F"/>
    <w:rsid w:val="001B4228"/>
    <w:rsid w:val="001B5CE8"/>
    <w:rsid w:val="001B6404"/>
    <w:rsid w:val="001B65C1"/>
    <w:rsid w:val="001B7B14"/>
    <w:rsid w:val="001B7F55"/>
    <w:rsid w:val="001C028E"/>
    <w:rsid w:val="001C0960"/>
    <w:rsid w:val="001C1033"/>
    <w:rsid w:val="001C17E8"/>
    <w:rsid w:val="001C1EDA"/>
    <w:rsid w:val="001C1FEC"/>
    <w:rsid w:val="001C2C36"/>
    <w:rsid w:val="001C373F"/>
    <w:rsid w:val="001C4336"/>
    <w:rsid w:val="001C4BF1"/>
    <w:rsid w:val="001C52E8"/>
    <w:rsid w:val="001C56E2"/>
    <w:rsid w:val="001C5CA5"/>
    <w:rsid w:val="001C684B"/>
    <w:rsid w:val="001C6FCB"/>
    <w:rsid w:val="001D076C"/>
    <w:rsid w:val="001D0BCB"/>
    <w:rsid w:val="001D0CFB"/>
    <w:rsid w:val="001D1312"/>
    <w:rsid w:val="001D1631"/>
    <w:rsid w:val="001D17B7"/>
    <w:rsid w:val="001D1897"/>
    <w:rsid w:val="001D21AF"/>
    <w:rsid w:val="001D239B"/>
    <w:rsid w:val="001D29CD"/>
    <w:rsid w:val="001D2ADC"/>
    <w:rsid w:val="001D3B89"/>
    <w:rsid w:val="001D3C92"/>
    <w:rsid w:val="001D4A48"/>
    <w:rsid w:val="001D4F13"/>
    <w:rsid w:val="001D508F"/>
    <w:rsid w:val="001D5330"/>
    <w:rsid w:val="001D538B"/>
    <w:rsid w:val="001D53FC"/>
    <w:rsid w:val="001D7675"/>
    <w:rsid w:val="001E0EB6"/>
    <w:rsid w:val="001E1A56"/>
    <w:rsid w:val="001E1EBB"/>
    <w:rsid w:val="001E26E1"/>
    <w:rsid w:val="001E3447"/>
    <w:rsid w:val="001E374E"/>
    <w:rsid w:val="001E4F07"/>
    <w:rsid w:val="001E50C5"/>
    <w:rsid w:val="001E6CBE"/>
    <w:rsid w:val="001E76BD"/>
    <w:rsid w:val="001E7941"/>
    <w:rsid w:val="001E7DFF"/>
    <w:rsid w:val="001F0592"/>
    <w:rsid w:val="001F0594"/>
    <w:rsid w:val="001F169C"/>
    <w:rsid w:val="001F1731"/>
    <w:rsid w:val="001F23CF"/>
    <w:rsid w:val="001F2E3A"/>
    <w:rsid w:val="001F40AD"/>
    <w:rsid w:val="001F426C"/>
    <w:rsid w:val="001F42A5"/>
    <w:rsid w:val="001F4890"/>
    <w:rsid w:val="001F6144"/>
    <w:rsid w:val="001F63CE"/>
    <w:rsid w:val="001F7B9D"/>
    <w:rsid w:val="00200E30"/>
    <w:rsid w:val="002018F2"/>
    <w:rsid w:val="00201C93"/>
    <w:rsid w:val="00205794"/>
    <w:rsid w:val="00205799"/>
    <w:rsid w:val="00205E06"/>
    <w:rsid w:val="002068D9"/>
    <w:rsid w:val="00207E9F"/>
    <w:rsid w:val="002135EB"/>
    <w:rsid w:val="00213E67"/>
    <w:rsid w:val="00214439"/>
    <w:rsid w:val="00214D16"/>
    <w:rsid w:val="00216147"/>
    <w:rsid w:val="00216153"/>
    <w:rsid w:val="0021634F"/>
    <w:rsid w:val="00220296"/>
    <w:rsid w:val="00220849"/>
    <w:rsid w:val="0022136C"/>
    <w:rsid w:val="00221AD5"/>
    <w:rsid w:val="00221C0A"/>
    <w:rsid w:val="002224B4"/>
    <w:rsid w:val="00223B4E"/>
    <w:rsid w:val="00223E58"/>
    <w:rsid w:val="00225637"/>
    <w:rsid w:val="002257AE"/>
    <w:rsid w:val="00226EC7"/>
    <w:rsid w:val="002271BD"/>
    <w:rsid w:val="00227C52"/>
    <w:rsid w:val="00231715"/>
    <w:rsid w:val="00231DE8"/>
    <w:rsid w:val="0023257D"/>
    <w:rsid w:val="00232599"/>
    <w:rsid w:val="00233FD5"/>
    <w:rsid w:val="002359F7"/>
    <w:rsid w:val="002375BF"/>
    <w:rsid w:val="002377DD"/>
    <w:rsid w:val="002401C9"/>
    <w:rsid w:val="00241ADA"/>
    <w:rsid w:val="00242D6A"/>
    <w:rsid w:val="0024336D"/>
    <w:rsid w:val="00243F2F"/>
    <w:rsid w:val="002447EF"/>
    <w:rsid w:val="002449C2"/>
    <w:rsid w:val="00244EC2"/>
    <w:rsid w:val="0024560E"/>
    <w:rsid w:val="00245870"/>
    <w:rsid w:val="00245D01"/>
    <w:rsid w:val="002462ED"/>
    <w:rsid w:val="00246E36"/>
    <w:rsid w:val="00246F85"/>
    <w:rsid w:val="00247E9E"/>
    <w:rsid w:val="0025089B"/>
    <w:rsid w:val="00251550"/>
    <w:rsid w:val="0025192D"/>
    <w:rsid w:val="002524C8"/>
    <w:rsid w:val="002526E2"/>
    <w:rsid w:val="00252B3B"/>
    <w:rsid w:val="00252D94"/>
    <w:rsid w:val="00253932"/>
    <w:rsid w:val="00254F87"/>
    <w:rsid w:val="00255199"/>
    <w:rsid w:val="0025563E"/>
    <w:rsid w:val="00256DF8"/>
    <w:rsid w:val="00257F91"/>
    <w:rsid w:val="0026026F"/>
    <w:rsid w:val="0026142B"/>
    <w:rsid w:val="00261515"/>
    <w:rsid w:val="00262EFA"/>
    <w:rsid w:val="00263698"/>
    <w:rsid w:val="00263B05"/>
    <w:rsid w:val="00263DAA"/>
    <w:rsid w:val="00265AD9"/>
    <w:rsid w:val="0026606B"/>
    <w:rsid w:val="0026639B"/>
    <w:rsid w:val="002672EE"/>
    <w:rsid w:val="002675B1"/>
    <w:rsid w:val="00267E7F"/>
    <w:rsid w:val="00270889"/>
    <w:rsid w:val="0027100E"/>
    <w:rsid w:val="00271567"/>
    <w:rsid w:val="00271686"/>
    <w:rsid w:val="0027221A"/>
    <w:rsid w:val="002727C8"/>
    <w:rsid w:val="00272833"/>
    <w:rsid w:val="00272B2A"/>
    <w:rsid w:val="00275698"/>
    <w:rsid w:val="00275B61"/>
    <w:rsid w:val="002770F5"/>
    <w:rsid w:val="00280FAF"/>
    <w:rsid w:val="00282656"/>
    <w:rsid w:val="00283CA6"/>
    <w:rsid w:val="002850A6"/>
    <w:rsid w:val="002857AF"/>
    <w:rsid w:val="00285932"/>
    <w:rsid w:val="00285DBC"/>
    <w:rsid w:val="002864D8"/>
    <w:rsid w:val="00290953"/>
    <w:rsid w:val="00293D85"/>
    <w:rsid w:val="00294522"/>
    <w:rsid w:val="00294D93"/>
    <w:rsid w:val="00295595"/>
    <w:rsid w:val="002964CB"/>
    <w:rsid w:val="002966E0"/>
    <w:rsid w:val="00296B83"/>
    <w:rsid w:val="00296FA1"/>
    <w:rsid w:val="00297598"/>
    <w:rsid w:val="00297970"/>
    <w:rsid w:val="00297FC8"/>
    <w:rsid w:val="00297FFB"/>
    <w:rsid w:val="002A0241"/>
    <w:rsid w:val="002A04F8"/>
    <w:rsid w:val="002A1120"/>
    <w:rsid w:val="002A3831"/>
    <w:rsid w:val="002A462B"/>
    <w:rsid w:val="002A4663"/>
    <w:rsid w:val="002A4B69"/>
    <w:rsid w:val="002A501C"/>
    <w:rsid w:val="002A6494"/>
    <w:rsid w:val="002A6914"/>
    <w:rsid w:val="002A6AEF"/>
    <w:rsid w:val="002B0E8D"/>
    <w:rsid w:val="002B1765"/>
    <w:rsid w:val="002B1F75"/>
    <w:rsid w:val="002B274C"/>
    <w:rsid w:val="002B27E3"/>
    <w:rsid w:val="002B3174"/>
    <w:rsid w:val="002B359D"/>
    <w:rsid w:val="002B36D9"/>
    <w:rsid w:val="002B38A6"/>
    <w:rsid w:val="002B4015"/>
    <w:rsid w:val="002B5440"/>
    <w:rsid w:val="002B654E"/>
    <w:rsid w:val="002B6578"/>
    <w:rsid w:val="002B6F40"/>
    <w:rsid w:val="002B78CE"/>
    <w:rsid w:val="002B7BC2"/>
    <w:rsid w:val="002C01C7"/>
    <w:rsid w:val="002C12D9"/>
    <w:rsid w:val="002C15BC"/>
    <w:rsid w:val="002C2EA3"/>
    <w:rsid w:val="002C2FB6"/>
    <w:rsid w:val="002C3D26"/>
    <w:rsid w:val="002C4037"/>
    <w:rsid w:val="002C44FA"/>
    <w:rsid w:val="002C5169"/>
    <w:rsid w:val="002C5905"/>
    <w:rsid w:val="002C679D"/>
    <w:rsid w:val="002C6E91"/>
    <w:rsid w:val="002C72FC"/>
    <w:rsid w:val="002D0659"/>
    <w:rsid w:val="002D0F3B"/>
    <w:rsid w:val="002D1ACE"/>
    <w:rsid w:val="002D297B"/>
    <w:rsid w:val="002D4613"/>
    <w:rsid w:val="002D475F"/>
    <w:rsid w:val="002D5401"/>
    <w:rsid w:val="002D75E7"/>
    <w:rsid w:val="002E1212"/>
    <w:rsid w:val="002E287C"/>
    <w:rsid w:val="002E2D1C"/>
    <w:rsid w:val="002E3135"/>
    <w:rsid w:val="002E34F4"/>
    <w:rsid w:val="002E5FA7"/>
    <w:rsid w:val="002E60DE"/>
    <w:rsid w:val="002E6B55"/>
    <w:rsid w:val="002E6D30"/>
    <w:rsid w:val="002E6E12"/>
    <w:rsid w:val="002E7A5B"/>
    <w:rsid w:val="002F07EB"/>
    <w:rsid w:val="002F125C"/>
    <w:rsid w:val="002F1D54"/>
    <w:rsid w:val="002F1F99"/>
    <w:rsid w:val="002F2035"/>
    <w:rsid w:val="002F22F4"/>
    <w:rsid w:val="002F301D"/>
    <w:rsid w:val="002F3309"/>
    <w:rsid w:val="002F3F27"/>
    <w:rsid w:val="002F4268"/>
    <w:rsid w:val="002F4F5E"/>
    <w:rsid w:val="002F5B02"/>
    <w:rsid w:val="002F6251"/>
    <w:rsid w:val="002F67DA"/>
    <w:rsid w:val="002F6ED2"/>
    <w:rsid w:val="003005A1"/>
    <w:rsid w:val="003008CE"/>
    <w:rsid w:val="003009B7"/>
    <w:rsid w:val="00300BBD"/>
    <w:rsid w:val="00300E56"/>
    <w:rsid w:val="0030152C"/>
    <w:rsid w:val="00301F5E"/>
    <w:rsid w:val="00302239"/>
    <w:rsid w:val="00303814"/>
    <w:rsid w:val="00303BBF"/>
    <w:rsid w:val="00304214"/>
    <w:rsid w:val="0030469C"/>
    <w:rsid w:val="00304B4C"/>
    <w:rsid w:val="00304C75"/>
    <w:rsid w:val="003064E8"/>
    <w:rsid w:val="00306662"/>
    <w:rsid w:val="003118B9"/>
    <w:rsid w:val="00311ED1"/>
    <w:rsid w:val="00312535"/>
    <w:rsid w:val="00312921"/>
    <w:rsid w:val="00313215"/>
    <w:rsid w:val="00313870"/>
    <w:rsid w:val="00313AD1"/>
    <w:rsid w:val="00314065"/>
    <w:rsid w:val="003145B4"/>
    <w:rsid w:val="00314B78"/>
    <w:rsid w:val="00315A5C"/>
    <w:rsid w:val="0031633B"/>
    <w:rsid w:val="003164F1"/>
    <w:rsid w:val="0031771D"/>
    <w:rsid w:val="00317936"/>
    <w:rsid w:val="0032038B"/>
    <w:rsid w:val="00320650"/>
    <w:rsid w:val="00320AA9"/>
    <w:rsid w:val="003211D9"/>
    <w:rsid w:val="0032179E"/>
    <w:rsid w:val="00321C67"/>
    <w:rsid w:val="00321CA6"/>
    <w:rsid w:val="00322D2D"/>
    <w:rsid w:val="00323763"/>
    <w:rsid w:val="00323C5F"/>
    <w:rsid w:val="00324B1A"/>
    <w:rsid w:val="00324B82"/>
    <w:rsid w:val="003251ED"/>
    <w:rsid w:val="00325418"/>
    <w:rsid w:val="00325421"/>
    <w:rsid w:val="003256B1"/>
    <w:rsid w:val="00326237"/>
    <w:rsid w:val="003270A5"/>
    <w:rsid w:val="0033029A"/>
    <w:rsid w:val="00330459"/>
    <w:rsid w:val="0033047D"/>
    <w:rsid w:val="003315AD"/>
    <w:rsid w:val="003319C8"/>
    <w:rsid w:val="00331AFF"/>
    <w:rsid w:val="00332352"/>
    <w:rsid w:val="0033382A"/>
    <w:rsid w:val="00334C09"/>
    <w:rsid w:val="003358D0"/>
    <w:rsid w:val="00337505"/>
    <w:rsid w:val="00337A4E"/>
    <w:rsid w:val="0034027D"/>
    <w:rsid w:val="00341D26"/>
    <w:rsid w:val="0034231B"/>
    <w:rsid w:val="00342EA3"/>
    <w:rsid w:val="00342FC6"/>
    <w:rsid w:val="00343D30"/>
    <w:rsid w:val="003445AC"/>
    <w:rsid w:val="00344D1B"/>
    <w:rsid w:val="0034694E"/>
    <w:rsid w:val="003506FF"/>
    <w:rsid w:val="00351011"/>
    <w:rsid w:val="003514C6"/>
    <w:rsid w:val="003526AF"/>
    <w:rsid w:val="00352769"/>
    <w:rsid w:val="00352865"/>
    <w:rsid w:val="00352C6A"/>
    <w:rsid w:val="00352DBF"/>
    <w:rsid w:val="003535C4"/>
    <w:rsid w:val="00353A8A"/>
    <w:rsid w:val="00354AD5"/>
    <w:rsid w:val="00356E54"/>
    <w:rsid w:val="00357F53"/>
    <w:rsid w:val="00360B21"/>
    <w:rsid w:val="0036167A"/>
    <w:rsid w:val="003629A6"/>
    <w:rsid w:val="003642F8"/>
    <w:rsid w:val="0036716D"/>
    <w:rsid w:val="0037017A"/>
    <w:rsid w:val="00371BF6"/>
    <w:rsid w:val="0037204B"/>
    <w:rsid w:val="003721B7"/>
    <w:rsid w:val="003723D4"/>
    <w:rsid w:val="00373959"/>
    <w:rsid w:val="00373A67"/>
    <w:rsid w:val="00374300"/>
    <w:rsid w:val="0037468A"/>
    <w:rsid w:val="00374D08"/>
    <w:rsid w:val="00375ABE"/>
    <w:rsid w:val="00375D74"/>
    <w:rsid w:val="00375FC1"/>
    <w:rsid w:val="00381905"/>
    <w:rsid w:val="003821B4"/>
    <w:rsid w:val="003828E6"/>
    <w:rsid w:val="00382DC8"/>
    <w:rsid w:val="00383293"/>
    <w:rsid w:val="0038465D"/>
    <w:rsid w:val="00384CC8"/>
    <w:rsid w:val="0038521C"/>
    <w:rsid w:val="00385269"/>
    <w:rsid w:val="003856B1"/>
    <w:rsid w:val="003871FD"/>
    <w:rsid w:val="00387750"/>
    <w:rsid w:val="0039046F"/>
    <w:rsid w:val="00392D34"/>
    <w:rsid w:val="00393760"/>
    <w:rsid w:val="00393EC5"/>
    <w:rsid w:val="00394AEE"/>
    <w:rsid w:val="00396C50"/>
    <w:rsid w:val="003A0BA1"/>
    <w:rsid w:val="003A1E30"/>
    <w:rsid w:val="003A1E9B"/>
    <w:rsid w:val="003A211A"/>
    <w:rsid w:val="003A280C"/>
    <w:rsid w:val="003A2829"/>
    <w:rsid w:val="003A36B6"/>
    <w:rsid w:val="003A3B83"/>
    <w:rsid w:val="003A51AB"/>
    <w:rsid w:val="003A6073"/>
    <w:rsid w:val="003A62C4"/>
    <w:rsid w:val="003A6AA1"/>
    <w:rsid w:val="003A6B5C"/>
    <w:rsid w:val="003A6FC9"/>
    <w:rsid w:val="003A7621"/>
    <w:rsid w:val="003A7BB7"/>
    <w:rsid w:val="003A7D1C"/>
    <w:rsid w:val="003B0094"/>
    <w:rsid w:val="003B09BE"/>
    <w:rsid w:val="003B23CE"/>
    <w:rsid w:val="003B304B"/>
    <w:rsid w:val="003B3146"/>
    <w:rsid w:val="003B40B5"/>
    <w:rsid w:val="003B4362"/>
    <w:rsid w:val="003B7688"/>
    <w:rsid w:val="003B7C50"/>
    <w:rsid w:val="003B7E3E"/>
    <w:rsid w:val="003C0D00"/>
    <w:rsid w:val="003C1A0E"/>
    <w:rsid w:val="003C48C9"/>
    <w:rsid w:val="003C4D39"/>
    <w:rsid w:val="003C5A9F"/>
    <w:rsid w:val="003C7A91"/>
    <w:rsid w:val="003C7F42"/>
    <w:rsid w:val="003D0919"/>
    <w:rsid w:val="003D0ACB"/>
    <w:rsid w:val="003D0D1F"/>
    <w:rsid w:val="003D0ED8"/>
    <w:rsid w:val="003D171F"/>
    <w:rsid w:val="003D19CC"/>
    <w:rsid w:val="003D2505"/>
    <w:rsid w:val="003D32FC"/>
    <w:rsid w:val="003D4036"/>
    <w:rsid w:val="003D4434"/>
    <w:rsid w:val="003D5651"/>
    <w:rsid w:val="003D5D88"/>
    <w:rsid w:val="003D7504"/>
    <w:rsid w:val="003E0052"/>
    <w:rsid w:val="003E068B"/>
    <w:rsid w:val="003E1772"/>
    <w:rsid w:val="003E27BB"/>
    <w:rsid w:val="003E2B91"/>
    <w:rsid w:val="003E31C3"/>
    <w:rsid w:val="003E388C"/>
    <w:rsid w:val="003E3915"/>
    <w:rsid w:val="003E3DAF"/>
    <w:rsid w:val="003E3E26"/>
    <w:rsid w:val="003E4058"/>
    <w:rsid w:val="003E43B4"/>
    <w:rsid w:val="003E4592"/>
    <w:rsid w:val="003E4A63"/>
    <w:rsid w:val="003E4C1B"/>
    <w:rsid w:val="003E5041"/>
    <w:rsid w:val="003E5131"/>
    <w:rsid w:val="003E6424"/>
    <w:rsid w:val="003E7994"/>
    <w:rsid w:val="003F015E"/>
    <w:rsid w:val="003F05BA"/>
    <w:rsid w:val="003F08A8"/>
    <w:rsid w:val="003F0A99"/>
    <w:rsid w:val="003F0B73"/>
    <w:rsid w:val="003F0CC2"/>
    <w:rsid w:val="003F11AF"/>
    <w:rsid w:val="003F172C"/>
    <w:rsid w:val="003F17FA"/>
    <w:rsid w:val="003F2DEB"/>
    <w:rsid w:val="003F47E8"/>
    <w:rsid w:val="003F53E0"/>
    <w:rsid w:val="003F5680"/>
    <w:rsid w:val="003F58DA"/>
    <w:rsid w:val="003F5A4D"/>
    <w:rsid w:val="003F61E1"/>
    <w:rsid w:val="003F6D42"/>
    <w:rsid w:val="003F6EF4"/>
    <w:rsid w:val="00400414"/>
    <w:rsid w:val="00401DF7"/>
    <w:rsid w:val="004023AE"/>
    <w:rsid w:val="004023CF"/>
    <w:rsid w:val="0040268B"/>
    <w:rsid w:val="00403968"/>
    <w:rsid w:val="00403CBC"/>
    <w:rsid w:val="00404177"/>
    <w:rsid w:val="00406534"/>
    <w:rsid w:val="00412CBF"/>
    <w:rsid w:val="0041446B"/>
    <w:rsid w:val="00414CEF"/>
    <w:rsid w:val="00414E04"/>
    <w:rsid w:val="0041515C"/>
    <w:rsid w:val="00416ACA"/>
    <w:rsid w:val="00416ED1"/>
    <w:rsid w:val="00416F7A"/>
    <w:rsid w:val="00420C1B"/>
    <w:rsid w:val="0042128C"/>
    <w:rsid w:val="00422C25"/>
    <w:rsid w:val="00422E7E"/>
    <w:rsid w:val="00422FD4"/>
    <w:rsid w:val="00422FF6"/>
    <w:rsid w:val="00423651"/>
    <w:rsid w:val="00424760"/>
    <w:rsid w:val="004250EF"/>
    <w:rsid w:val="004258B8"/>
    <w:rsid w:val="00426598"/>
    <w:rsid w:val="00427AF8"/>
    <w:rsid w:val="00427BDD"/>
    <w:rsid w:val="00430FF0"/>
    <w:rsid w:val="00431871"/>
    <w:rsid w:val="00433052"/>
    <w:rsid w:val="00433100"/>
    <w:rsid w:val="00434A63"/>
    <w:rsid w:val="00434BD4"/>
    <w:rsid w:val="00435E6A"/>
    <w:rsid w:val="004372E3"/>
    <w:rsid w:val="0044071E"/>
    <w:rsid w:val="00440CED"/>
    <w:rsid w:val="00441B33"/>
    <w:rsid w:val="004427DE"/>
    <w:rsid w:val="0044329C"/>
    <w:rsid w:val="004434D9"/>
    <w:rsid w:val="004448C1"/>
    <w:rsid w:val="00444E28"/>
    <w:rsid w:val="00445027"/>
    <w:rsid w:val="0044514A"/>
    <w:rsid w:val="00445316"/>
    <w:rsid w:val="00445F55"/>
    <w:rsid w:val="0044622C"/>
    <w:rsid w:val="004468B8"/>
    <w:rsid w:val="004475E6"/>
    <w:rsid w:val="00451529"/>
    <w:rsid w:val="00451BAB"/>
    <w:rsid w:val="00452F53"/>
    <w:rsid w:val="004535A8"/>
    <w:rsid w:val="00453931"/>
    <w:rsid w:val="00453C84"/>
    <w:rsid w:val="00453E24"/>
    <w:rsid w:val="004540C0"/>
    <w:rsid w:val="004552A7"/>
    <w:rsid w:val="00455CC9"/>
    <w:rsid w:val="00456C82"/>
    <w:rsid w:val="00456D4C"/>
    <w:rsid w:val="00456F4E"/>
    <w:rsid w:val="00457456"/>
    <w:rsid w:val="004574A0"/>
    <w:rsid w:val="004577FC"/>
    <w:rsid w:val="004577FE"/>
    <w:rsid w:val="00457B9C"/>
    <w:rsid w:val="00457F9B"/>
    <w:rsid w:val="00460038"/>
    <w:rsid w:val="004608E2"/>
    <w:rsid w:val="00461581"/>
    <w:rsid w:val="0046164A"/>
    <w:rsid w:val="004620FA"/>
    <w:rsid w:val="004628D2"/>
    <w:rsid w:val="00462DCD"/>
    <w:rsid w:val="00463460"/>
    <w:rsid w:val="00464138"/>
    <w:rsid w:val="004648AD"/>
    <w:rsid w:val="0046543A"/>
    <w:rsid w:val="00467E95"/>
    <w:rsid w:val="004703A9"/>
    <w:rsid w:val="00470946"/>
    <w:rsid w:val="00471394"/>
    <w:rsid w:val="004717C8"/>
    <w:rsid w:val="00471E5D"/>
    <w:rsid w:val="00472162"/>
    <w:rsid w:val="0047240F"/>
    <w:rsid w:val="00474164"/>
    <w:rsid w:val="004760DE"/>
    <w:rsid w:val="004761D1"/>
    <w:rsid w:val="004763D7"/>
    <w:rsid w:val="00476645"/>
    <w:rsid w:val="004770C1"/>
    <w:rsid w:val="00477378"/>
    <w:rsid w:val="004807FA"/>
    <w:rsid w:val="004808E1"/>
    <w:rsid w:val="004813DE"/>
    <w:rsid w:val="00481B1E"/>
    <w:rsid w:val="00481DC1"/>
    <w:rsid w:val="00483C34"/>
    <w:rsid w:val="00485491"/>
    <w:rsid w:val="004858C6"/>
    <w:rsid w:val="004870FB"/>
    <w:rsid w:val="00487197"/>
    <w:rsid w:val="00487476"/>
    <w:rsid w:val="004876C1"/>
    <w:rsid w:val="00487972"/>
    <w:rsid w:val="00490118"/>
    <w:rsid w:val="0049191D"/>
    <w:rsid w:val="00491C80"/>
    <w:rsid w:val="0049318F"/>
    <w:rsid w:val="004937A0"/>
    <w:rsid w:val="00493ECE"/>
    <w:rsid w:val="004940E8"/>
    <w:rsid w:val="00494E21"/>
    <w:rsid w:val="00495310"/>
    <w:rsid w:val="00495DB7"/>
    <w:rsid w:val="00496768"/>
    <w:rsid w:val="004971E5"/>
    <w:rsid w:val="004A004E"/>
    <w:rsid w:val="004A11DA"/>
    <w:rsid w:val="004A1A55"/>
    <w:rsid w:val="004A1BD3"/>
    <w:rsid w:val="004A1D59"/>
    <w:rsid w:val="004A247A"/>
    <w:rsid w:val="004A24CF"/>
    <w:rsid w:val="004A24EB"/>
    <w:rsid w:val="004A389C"/>
    <w:rsid w:val="004A4E1D"/>
    <w:rsid w:val="004A5451"/>
    <w:rsid w:val="004A5AAC"/>
    <w:rsid w:val="004A6250"/>
    <w:rsid w:val="004A79DA"/>
    <w:rsid w:val="004A7F4B"/>
    <w:rsid w:val="004B0598"/>
    <w:rsid w:val="004B13E8"/>
    <w:rsid w:val="004B19AA"/>
    <w:rsid w:val="004B1FE1"/>
    <w:rsid w:val="004B26D0"/>
    <w:rsid w:val="004B2E4D"/>
    <w:rsid w:val="004B4435"/>
    <w:rsid w:val="004B4B51"/>
    <w:rsid w:val="004B5F7B"/>
    <w:rsid w:val="004B6DAE"/>
    <w:rsid w:val="004B7202"/>
    <w:rsid w:val="004C03D9"/>
    <w:rsid w:val="004C3D1D"/>
    <w:rsid w:val="004C3D84"/>
    <w:rsid w:val="004C4FA0"/>
    <w:rsid w:val="004C5DE3"/>
    <w:rsid w:val="004C5EEC"/>
    <w:rsid w:val="004C60A4"/>
    <w:rsid w:val="004C6307"/>
    <w:rsid w:val="004C6B19"/>
    <w:rsid w:val="004C74F4"/>
    <w:rsid w:val="004C7913"/>
    <w:rsid w:val="004C7CD3"/>
    <w:rsid w:val="004D0355"/>
    <w:rsid w:val="004D06CE"/>
    <w:rsid w:val="004D17A6"/>
    <w:rsid w:val="004D1EB5"/>
    <w:rsid w:val="004D2404"/>
    <w:rsid w:val="004D39BE"/>
    <w:rsid w:val="004D3B9F"/>
    <w:rsid w:val="004D3CF4"/>
    <w:rsid w:val="004D65B7"/>
    <w:rsid w:val="004D6BD0"/>
    <w:rsid w:val="004D6E57"/>
    <w:rsid w:val="004D7C06"/>
    <w:rsid w:val="004E0755"/>
    <w:rsid w:val="004E0ED9"/>
    <w:rsid w:val="004E1094"/>
    <w:rsid w:val="004E1A66"/>
    <w:rsid w:val="004E2016"/>
    <w:rsid w:val="004E258C"/>
    <w:rsid w:val="004E2E55"/>
    <w:rsid w:val="004E2FBF"/>
    <w:rsid w:val="004E37B5"/>
    <w:rsid w:val="004E4C4B"/>
    <w:rsid w:val="004E4DD6"/>
    <w:rsid w:val="004E5512"/>
    <w:rsid w:val="004E5AEE"/>
    <w:rsid w:val="004E652D"/>
    <w:rsid w:val="004E6781"/>
    <w:rsid w:val="004E6A8A"/>
    <w:rsid w:val="004E76CD"/>
    <w:rsid w:val="004E7A65"/>
    <w:rsid w:val="004E7BA9"/>
    <w:rsid w:val="004E7D07"/>
    <w:rsid w:val="004E7F30"/>
    <w:rsid w:val="004F0498"/>
    <w:rsid w:val="004F0F6A"/>
    <w:rsid w:val="004F240B"/>
    <w:rsid w:val="004F27CF"/>
    <w:rsid w:val="004F2E0E"/>
    <w:rsid w:val="004F2FFA"/>
    <w:rsid w:val="004F4950"/>
    <w:rsid w:val="004F50EC"/>
    <w:rsid w:val="004F5298"/>
    <w:rsid w:val="004F5E36"/>
    <w:rsid w:val="004F650D"/>
    <w:rsid w:val="004F743C"/>
    <w:rsid w:val="004F7918"/>
    <w:rsid w:val="005012E3"/>
    <w:rsid w:val="0050159E"/>
    <w:rsid w:val="00503493"/>
    <w:rsid w:val="0050349A"/>
    <w:rsid w:val="0050376D"/>
    <w:rsid w:val="00504017"/>
    <w:rsid w:val="005047EA"/>
    <w:rsid w:val="0050505C"/>
    <w:rsid w:val="0050580F"/>
    <w:rsid w:val="00506781"/>
    <w:rsid w:val="00506F89"/>
    <w:rsid w:val="00507B47"/>
    <w:rsid w:val="00507BEF"/>
    <w:rsid w:val="00507CC9"/>
    <w:rsid w:val="005119A5"/>
    <w:rsid w:val="00511B4F"/>
    <w:rsid w:val="005125F8"/>
    <w:rsid w:val="00512787"/>
    <w:rsid w:val="0051284F"/>
    <w:rsid w:val="0051382E"/>
    <w:rsid w:val="00514515"/>
    <w:rsid w:val="005158AA"/>
    <w:rsid w:val="00517F56"/>
    <w:rsid w:val="00520DBF"/>
    <w:rsid w:val="00520FC9"/>
    <w:rsid w:val="005212F7"/>
    <w:rsid w:val="005235E6"/>
    <w:rsid w:val="005238DE"/>
    <w:rsid w:val="00523957"/>
    <w:rsid w:val="00523F0B"/>
    <w:rsid w:val="005256AE"/>
    <w:rsid w:val="005257E2"/>
    <w:rsid w:val="00526FB0"/>
    <w:rsid w:val="005278B7"/>
    <w:rsid w:val="00530712"/>
    <w:rsid w:val="00532016"/>
    <w:rsid w:val="0053286E"/>
    <w:rsid w:val="00533F9C"/>
    <w:rsid w:val="0053421B"/>
    <w:rsid w:val="005346C8"/>
    <w:rsid w:val="00534AE0"/>
    <w:rsid w:val="005353FF"/>
    <w:rsid w:val="005358CA"/>
    <w:rsid w:val="00535CA6"/>
    <w:rsid w:val="00536351"/>
    <w:rsid w:val="005365A9"/>
    <w:rsid w:val="005369E7"/>
    <w:rsid w:val="005378EE"/>
    <w:rsid w:val="00537B7A"/>
    <w:rsid w:val="005404A9"/>
    <w:rsid w:val="00541E84"/>
    <w:rsid w:val="0054265A"/>
    <w:rsid w:val="00542F60"/>
    <w:rsid w:val="00543901"/>
    <w:rsid w:val="00543E7D"/>
    <w:rsid w:val="005452BF"/>
    <w:rsid w:val="00545754"/>
    <w:rsid w:val="0054586B"/>
    <w:rsid w:val="00545FC7"/>
    <w:rsid w:val="005465CB"/>
    <w:rsid w:val="00547A68"/>
    <w:rsid w:val="00550076"/>
    <w:rsid w:val="00551882"/>
    <w:rsid w:val="00551AF6"/>
    <w:rsid w:val="005531C9"/>
    <w:rsid w:val="00553B2E"/>
    <w:rsid w:val="0055448C"/>
    <w:rsid w:val="00555CC8"/>
    <w:rsid w:val="00555F7C"/>
    <w:rsid w:val="00556136"/>
    <w:rsid w:val="005577F6"/>
    <w:rsid w:val="00557A98"/>
    <w:rsid w:val="00557E00"/>
    <w:rsid w:val="00560B5F"/>
    <w:rsid w:val="00561020"/>
    <w:rsid w:val="005629D7"/>
    <w:rsid w:val="005633FB"/>
    <w:rsid w:val="00563515"/>
    <w:rsid w:val="00563AE5"/>
    <w:rsid w:val="00564910"/>
    <w:rsid w:val="00564CCA"/>
    <w:rsid w:val="00564E30"/>
    <w:rsid w:val="00564F39"/>
    <w:rsid w:val="00565A86"/>
    <w:rsid w:val="00565C54"/>
    <w:rsid w:val="005673F1"/>
    <w:rsid w:val="00570C43"/>
    <w:rsid w:val="00571381"/>
    <w:rsid w:val="00571696"/>
    <w:rsid w:val="00571B1E"/>
    <w:rsid w:val="00571B49"/>
    <w:rsid w:val="00572A30"/>
    <w:rsid w:val="0057370D"/>
    <w:rsid w:val="00573C57"/>
    <w:rsid w:val="00574681"/>
    <w:rsid w:val="00574C67"/>
    <w:rsid w:val="005777B4"/>
    <w:rsid w:val="00577C5B"/>
    <w:rsid w:val="005814EE"/>
    <w:rsid w:val="00581669"/>
    <w:rsid w:val="00581981"/>
    <w:rsid w:val="00582D80"/>
    <w:rsid w:val="005830C2"/>
    <w:rsid w:val="00583B9B"/>
    <w:rsid w:val="00584259"/>
    <w:rsid w:val="00585C20"/>
    <w:rsid w:val="005864A9"/>
    <w:rsid w:val="005864D9"/>
    <w:rsid w:val="00586554"/>
    <w:rsid w:val="00586657"/>
    <w:rsid w:val="00586C38"/>
    <w:rsid w:val="00587741"/>
    <w:rsid w:val="00592176"/>
    <w:rsid w:val="005943F6"/>
    <w:rsid w:val="005974F1"/>
    <w:rsid w:val="005A0A14"/>
    <w:rsid w:val="005A1498"/>
    <w:rsid w:val="005A1A33"/>
    <w:rsid w:val="005A2983"/>
    <w:rsid w:val="005A2A94"/>
    <w:rsid w:val="005A3480"/>
    <w:rsid w:val="005A3B22"/>
    <w:rsid w:val="005A3C38"/>
    <w:rsid w:val="005A47AF"/>
    <w:rsid w:val="005A59C5"/>
    <w:rsid w:val="005A6BBE"/>
    <w:rsid w:val="005A746A"/>
    <w:rsid w:val="005A7758"/>
    <w:rsid w:val="005B1256"/>
    <w:rsid w:val="005B16DA"/>
    <w:rsid w:val="005B1AD2"/>
    <w:rsid w:val="005B2110"/>
    <w:rsid w:val="005B295C"/>
    <w:rsid w:val="005B3B9C"/>
    <w:rsid w:val="005B49B6"/>
    <w:rsid w:val="005B61E6"/>
    <w:rsid w:val="005B7265"/>
    <w:rsid w:val="005B78AF"/>
    <w:rsid w:val="005C0A07"/>
    <w:rsid w:val="005C1AEB"/>
    <w:rsid w:val="005C1B11"/>
    <w:rsid w:val="005C36D4"/>
    <w:rsid w:val="005C4127"/>
    <w:rsid w:val="005C4E9B"/>
    <w:rsid w:val="005C56BB"/>
    <w:rsid w:val="005C6025"/>
    <w:rsid w:val="005C748E"/>
    <w:rsid w:val="005C77E1"/>
    <w:rsid w:val="005D02EF"/>
    <w:rsid w:val="005D0BAD"/>
    <w:rsid w:val="005D17E7"/>
    <w:rsid w:val="005D31BD"/>
    <w:rsid w:val="005D3331"/>
    <w:rsid w:val="005D4DF8"/>
    <w:rsid w:val="005D52CD"/>
    <w:rsid w:val="005D668A"/>
    <w:rsid w:val="005D690B"/>
    <w:rsid w:val="005D6A2F"/>
    <w:rsid w:val="005D6B4F"/>
    <w:rsid w:val="005E09B0"/>
    <w:rsid w:val="005E0A0C"/>
    <w:rsid w:val="005E1662"/>
    <w:rsid w:val="005E1A82"/>
    <w:rsid w:val="005E251F"/>
    <w:rsid w:val="005E4720"/>
    <w:rsid w:val="005E6494"/>
    <w:rsid w:val="005E794C"/>
    <w:rsid w:val="005F0A28"/>
    <w:rsid w:val="005F0E5E"/>
    <w:rsid w:val="005F1401"/>
    <w:rsid w:val="005F20BD"/>
    <w:rsid w:val="005F3238"/>
    <w:rsid w:val="005F37CA"/>
    <w:rsid w:val="005F45A1"/>
    <w:rsid w:val="005F58B2"/>
    <w:rsid w:val="005F5CAE"/>
    <w:rsid w:val="005F68DC"/>
    <w:rsid w:val="00600535"/>
    <w:rsid w:val="00600CC7"/>
    <w:rsid w:val="006012EC"/>
    <w:rsid w:val="006014A7"/>
    <w:rsid w:val="00601B94"/>
    <w:rsid w:val="00602D23"/>
    <w:rsid w:val="00603715"/>
    <w:rsid w:val="0060594D"/>
    <w:rsid w:val="0060607D"/>
    <w:rsid w:val="006061F1"/>
    <w:rsid w:val="00606DD6"/>
    <w:rsid w:val="00607869"/>
    <w:rsid w:val="00607CB6"/>
    <w:rsid w:val="00607DD7"/>
    <w:rsid w:val="00610CD6"/>
    <w:rsid w:val="00610F7E"/>
    <w:rsid w:val="006113ED"/>
    <w:rsid w:val="0061153E"/>
    <w:rsid w:val="006116E4"/>
    <w:rsid w:val="006121E0"/>
    <w:rsid w:val="0061242C"/>
    <w:rsid w:val="00612D79"/>
    <w:rsid w:val="006132A2"/>
    <w:rsid w:val="0061364B"/>
    <w:rsid w:val="00613ACE"/>
    <w:rsid w:val="00616140"/>
    <w:rsid w:val="00616E34"/>
    <w:rsid w:val="00617227"/>
    <w:rsid w:val="00620CD8"/>
    <w:rsid w:val="00620DEE"/>
    <w:rsid w:val="006216D1"/>
    <w:rsid w:val="00621D27"/>
    <w:rsid w:val="00621F61"/>
    <w:rsid w:val="00621F92"/>
    <w:rsid w:val="00622768"/>
    <w:rsid w:val="0062280A"/>
    <w:rsid w:val="00622F45"/>
    <w:rsid w:val="006246C4"/>
    <w:rsid w:val="00625639"/>
    <w:rsid w:val="006260CD"/>
    <w:rsid w:val="00626192"/>
    <w:rsid w:val="00626368"/>
    <w:rsid w:val="00626705"/>
    <w:rsid w:val="006300A8"/>
    <w:rsid w:val="006305DF"/>
    <w:rsid w:val="00631B33"/>
    <w:rsid w:val="0063349E"/>
    <w:rsid w:val="006343D3"/>
    <w:rsid w:val="006348D8"/>
    <w:rsid w:val="0063495B"/>
    <w:rsid w:val="006349B9"/>
    <w:rsid w:val="00634AFC"/>
    <w:rsid w:val="00634B80"/>
    <w:rsid w:val="00635784"/>
    <w:rsid w:val="006363C4"/>
    <w:rsid w:val="00636F47"/>
    <w:rsid w:val="00640504"/>
    <w:rsid w:val="00640FA3"/>
    <w:rsid w:val="006413BF"/>
    <w:rsid w:val="00641569"/>
    <w:rsid w:val="0064184D"/>
    <w:rsid w:val="00641FE2"/>
    <w:rsid w:val="006422CC"/>
    <w:rsid w:val="00642766"/>
    <w:rsid w:val="00642DF4"/>
    <w:rsid w:val="0064318C"/>
    <w:rsid w:val="00643833"/>
    <w:rsid w:val="00643CF2"/>
    <w:rsid w:val="0064493A"/>
    <w:rsid w:val="00644D3A"/>
    <w:rsid w:val="00645440"/>
    <w:rsid w:val="00645819"/>
    <w:rsid w:val="00645A0E"/>
    <w:rsid w:val="00646466"/>
    <w:rsid w:val="00647D5F"/>
    <w:rsid w:val="0065099D"/>
    <w:rsid w:val="00650A1D"/>
    <w:rsid w:val="00650F8A"/>
    <w:rsid w:val="00651DAB"/>
    <w:rsid w:val="006525A8"/>
    <w:rsid w:val="00652F0B"/>
    <w:rsid w:val="00653990"/>
    <w:rsid w:val="006539C4"/>
    <w:rsid w:val="00655BF0"/>
    <w:rsid w:val="00656963"/>
    <w:rsid w:val="00656F6D"/>
    <w:rsid w:val="006570F0"/>
    <w:rsid w:val="006571B3"/>
    <w:rsid w:val="00657287"/>
    <w:rsid w:val="00657F8D"/>
    <w:rsid w:val="00660D8E"/>
    <w:rsid w:val="00660E3E"/>
    <w:rsid w:val="00661352"/>
    <w:rsid w:val="00661E24"/>
    <w:rsid w:val="00662E74"/>
    <w:rsid w:val="00663BFD"/>
    <w:rsid w:val="006650A5"/>
    <w:rsid w:val="006651CE"/>
    <w:rsid w:val="00666CCE"/>
    <w:rsid w:val="00667145"/>
    <w:rsid w:val="0067147B"/>
    <w:rsid w:val="00671893"/>
    <w:rsid w:val="006726AF"/>
    <w:rsid w:val="00672D51"/>
    <w:rsid w:val="0067367E"/>
    <w:rsid w:val="00674FA9"/>
    <w:rsid w:val="0067663B"/>
    <w:rsid w:val="00676B54"/>
    <w:rsid w:val="006807D9"/>
    <w:rsid w:val="00680C23"/>
    <w:rsid w:val="00680FD6"/>
    <w:rsid w:val="00682157"/>
    <w:rsid w:val="00682C69"/>
    <w:rsid w:val="00687366"/>
    <w:rsid w:val="0069092E"/>
    <w:rsid w:val="00690E6E"/>
    <w:rsid w:val="006912EB"/>
    <w:rsid w:val="00691ABB"/>
    <w:rsid w:val="00692689"/>
    <w:rsid w:val="006926F5"/>
    <w:rsid w:val="00692A6F"/>
    <w:rsid w:val="00692E90"/>
    <w:rsid w:val="0069312C"/>
    <w:rsid w:val="00693766"/>
    <w:rsid w:val="0069453B"/>
    <w:rsid w:val="006A10E5"/>
    <w:rsid w:val="006A11E5"/>
    <w:rsid w:val="006A1CBF"/>
    <w:rsid w:val="006A23FB"/>
    <w:rsid w:val="006A2A94"/>
    <w:rsid w:val="006A305E"/>
    <w:rsid w:val="006A3281"/>
    <w:rsid w:val="006A3690"/>
    <w:rsid w:val="006A3A66"/>
    <w:rsid w:val="006A447F"/>
    <w:rsid w:val="006A535E"/>
    <w:rsid w:val="006A5887"/>
    <w:rsid w:val="006A59E2"/>
    <w:rsid w:val="006A6BE2"/>
    <w:rsid w:val="006A757A"/>
    <w:rsid w:val="006A7809"/>
    <w:rsid w:val="006A7A5B"/>
    <w:rsid w:val="006B1160"/>
    <w:rsid w:val="006B2398"/>
    <w:rsid w:val="006B2DDA"/>
    <w:rsid w:val="006B4888"/>
    <w:rsid w:val="006B5F0D"/>
    <w:rsid w:val="006B6C81"/>
    <w:rsid w:val="006B6ED1"/>
    <w:rsid w:val="006B79B0"/>
    <w:rsid w:val="006C05A5"/>
    <w:rsid w:val="006C142B"/>
    <w:rsid w:val="006C182A"/>
    <w:rsid w:val="006C2E45"/>
    <w:rsid w:val="006C359C"/>
    <w:rsid w:val="006C3630"/>
    <w:rsid w:val="006C3ACC"/>
    <w:rsid w:val="006C3B0B"/>
    <w:rsid w:val="006C4394"/>
    <w:rsid w:val="006C5579"/>
    <w:rsid w:val="006C559E"/>
    <w:rsid w:val="006C6597"/>
    <w:rsid w:val="006D0BD0"/>
    <w:rsid w:val="006D3452"/>
    <w:rsid w:val="006D369F"/>
    <w:rsid w:val="006D3B9C"/>
    <w:rsid w:val="006D4AC7"/>
    <w:rsid w:val="006D4CCF"/>
    <w:rsid w:val="006D5771"/>
    <w:rsid w:val="006D58E7"/>
    <w:rsid w:val="006D6A2E"/>
    <w:rsid w:val="006D6E8B"/>
    <w:rsid w:val="006D6F12"/>
    <w:rsid w:val="006E057B"/>
    <w:rsid w:val="006E0812"/>
    <w:rsid w:val="006E0F49"/>
    <w:rsid w:val="006E1A1F"/>
    <w:rsid w:val="006E1DF1"/>
    <w:rsid w:val="006E2307"/>
    <w:rsid w:val="006E3199"/>
    <w:rsid w:val="006E4702"/>
    <w:rsid w:val="006E5C88"/>
    <w:rsid w:val="006E67C4"/>
    <w:rsid w:val="006E6BDF"/>
    <w:rsid w:val="006E737D"/>
    <w:rsid w:val="006E782A"/>
    <w:rsid w:val="006E7A07"/>
    <w:rsid w:val="006F2AC3"/>
    <w:rsid w:val="006F31BF"/>
    <w:rsid w:val="006F41A3"/>
    <w:rsid w:val="006F5426"/>
    <w:rsid w:val="006F54C1"/>
    <w:rsid w:val="006F5628"/>
    <w:rsid w:val="006F5EDD"/>
    <w:rsid w:val="006F6480"/>
    <w:rsid w:val="006F689A"/>
    <w:rsid w:val="006F7425"/>
    <w:rsid w:val="006F7A35"/>
    <w:rsid w:val="00700365"/>
    <w:rsid w:val="007003F7"/>
    <w:rsid w:val="00700BB0"/>
    <w:rsid w:val="00701C79"/>
    <w:rsid w:val="00701E0A"/>
    <w:rsid w:val="0070237F"/>
    <w:rsid w:val="00702AAB"/>
    <w:rsid w:val="00702AC7"/>
    <w:rsid w:val="00702D1D"/>
    <w:rsid w:val="007050CC"/>
    <w:rsid w:val="00705BD7"/>
    <w:rsid w:val="00707015"/>
    <w:rsid w:val="00707330"/>
    <w:rsid w:val="00707DD1"/>
    <w:rsid w:val="00710DE0"/>
    <w:rsid w:val="00711444"/>
    <w:rsid w:val="00712869"/>
    <w:rsid w:val="00713973"/>
    <w:rsid w:val="007141A9"/>
    <w:rsid w:val="007151FD"/>
    <w:rsid w:val="00715F2D"/>
    <w:rsid w:val="0071696B"/>
    <w:rsid w:val="0071770E"/>
    <w:rsid w:val="0072080E"/>
    <w:rsid w:val="00720A24"/>
    <w:rsid w:val="00721183"/>
    <w:rsid w:val="0072181A"/>
    <w:rsid w:val="007220C8"/>
    <w:rsid w:val="0072211A"/>
    <w:rsid w:val="0072218A"/>
    <w:rsid w:val="00722826"/>
    <w:rsid w:val="00722A59"/>
    <w:rsid w:val="00722BC5"/>
    <w:rsid w:val="00723A9D"/>
    <w:rsid w:val="00723FBC"/>
    <w:rsid w:val="00724D22"/>
    <w:rsid w:val="00725076"/>
    <w:rsid w:val="00725943"/>
    <w:rsid w:val="00726ED8"/>
    <w:rsid w:val="00727481"/>
    <w:rsid w:val="00727F82"/>
    <w:rsid w:val="00730303"/>
    <w:rsid w:val="00731225"/>
    <w:rsid w:val="00731559"/>
    <w:rsid w:val="007315E4"/>
    <w:rsid w:val="007322DD"/>
    <w:rsid w:val="00732386"/>
    <w:rsid w:val="007328B2"/>
    <w:rsid w:val="00733234"/>
    <w:rsid w:val="00733676"/>
    <w:rsid w:val="00733A71"/>
    <w:rsid w:val="0073400B"/>
    <w:rsid w:val="007344CE"/>
    <w:rsid w:val="00734B57"/>
    <w:rsid w:val="00734BE3"/>
    <w:rsid w:val="007350C3"/>
    <w:rsid w:val="0073514D"/>
    <w:rsid w:val="007353DE"/>
    <w:rsid w:val="007358D4"/>
    <w:rsid w:val="00735FC8"/>
    <w:rsid w:val="0073706E"/>
    <w:rsid w:val="007412B7"/>
    <w:rsid w:val="00741454"/>
    <w:rsid w:val="0074252C"/>
    <w:rsid w:val="00742C5E"/>
    <w:rsid w:val="00743EB9"/>
    <w:rsid w:val="007447F3"/>
    <w:rsid w:val="00744A86"/>
    <w:rsid w:val="00745B75"/>
    <w:rsid w:val="007465CD"/>
    <w:rsid w:val="007469A9"/>
    <w:rsid w:val="00747981"/>
    <w:rsid w:val="00750B56"/>
    <w:rsid w:val="00753325"/>
    <w:rsid w:val="0075429B"/>
    <w:rsid w:val="0075499F"/>
    <w:rsid w:val="007551DF"/>
    <w:rsid w:val="00755526"/>
    <w:rsid w:val="0075619E"/>
    <w:rsid w:val="00756AFB"/>
    <w:rsid w:val="00757871"/>
    <w:rsid w:val="00760B85"/>
    <w:rsid w:val="007617E2"/>
    <w:rsid w:val="00761E08"/>
    <w:rsid w:val="0076304F"/>
    <w:rsid w:val="00763124"/>
    <w:rsid w:val="007638AC"/>
    <w:rsid w:val="00765B58"/>
    <w:rsid w:val="007661C8"/>
    <w:rsid w:val="00766261"/>
    <w:rsid w:val="0076686A"/>
    <w:rsid w:val="00767DB6"/>
    <w:rsid w:val="00770006"/>
    <w:rsid w:val="00770744"/>
    <w:rsid w:val="0077098D"/>
    <w:rsid w:val="0077219F"/>
    <w:rsid w:val="00772995"/>
    <w:rsid w:val="00772DF8"/>
    <w:rsid w:val="0077399D"/>
    <w:rsid w:val="00773A32"/>
    <w:rsid w:val="00773B78"/>
    <w:rsid w:val="007760D2"/>
    <w:rsid w:val="0077672C"/>
    <w:rsid w:val="007801AF"/>
    <w:rsid w:val="00780762"/>
    <w:rsid w:val="0078087F"/>
    <w:rsid w:val="00780D3C"/>
    <w:rsid w:val="00782BB2"/>
    <w:rsid w:val="00783725"/>
    <w:rsid w:val="00783786"/>
    <w:rsid w:val="00785EBA"/>
    <w:rsid w:val="007862BD"/>
    <w:rsid w:val="0078630D"/>
    <w:rsid w:val="0078655D"/>
    <w:rsid w:val="007868AB"/>
    <w:rsid w:val="007877CA"/>
    <w:rsid w:val="00787D9F"/>
    <w:rsid w:val="007908E7"/>
    <w:rsid w:val="00790A13"/>
    <w:rsid w:val="0079224A"/>
    <w:rsid w:val="007931FA"/>
    <w:rsid w:val="0079347E"/>
    <w:rsid w:val="00793743"/>
    <w:rsid w:val="00793F24"/>
    <w:rsid w:val="007943DD"/>
    <w:rsid w:val="007944DA"/>
    <w:rsid w:val="007949AF"/>
    <w:rsid w:val="00795C78"/>
    <w:rsid w:val="007960D1"/>
    <w:rsid w:val="00797DC0"/>
    <w:rsid w:val="007A0355"/>
    <w:rsid w:val="007A0530"/>
    <w:rsid w:val="007A0A03"/>
    <w:rsid w:val="007A1EB0"/>
    <w:rsid w:val="007A2BE8"/>
    <w:rsid w:val="007A3621"/>
    <w:rsid w:val="007A373E"/>
    <w:rsid w:val="007A3E26"/>
    <w:rsid w:val="007A458B"/>
    <w:rsid w:val="007A481B"/>
    <w:rsid w:val="007A4861"/>
    <w:rsid w:val="007A503C"/>
    <w:rsid w:val="007A5085"/>
    <w:rsid w:val="007A5EFF"/>
    <w:rsid w:val="007A6B4E"/>
    <w:rsid w:val="007A71D1"/>
    <w:rsid w:val="007A7996"/>
    <w:rsid w:val="007A7BBA"/>
    <w:rsid w:val="007A7F70"/>
    <w:rsid w:val="007B0C50"/>
    <w:rsid w:val="007B2143"/>
    <w:rsid w:val="007B2264"/>
    <w:rsid w:val="007B2AC7"/>
    <w:rsid w:val="007B2BAF"/>
    <w:rsid w:val="007B2EE7"/>
    <w:rsid w:val="007B48F9"/>
    <w:rsid w:val="007B4E08"/>
    <w:rsid w:val="007B4F79"/>
    <w:rsid w:val="007B5246"/>
    <w:rsid w:val="007B686C"/>
    <w:rsid w:val="007B7761"/>
    <w:rsid w:val="007B78EE"/>
    <w:rsid w:val="007B7AF2"/>
    <w:rsid w:val="007B7BBA"/>
    <w:rsid w:val="007C0B32"/>
    <w:rsid w:val="007C0C23"/>
    <w:rsid w:val="007C1633"/>
    <w:rsid w:val="007C1A43"/>
    <w:rsid w:val="007C1D1E"/>
    <w:rsid w:val="007C2092"/>
    <w:rsid w:val="007C5AAF"/>
    <w:rsid w:val="007C634D"/>
    <w:rsid w:val="007C7911"/>
    <w:rsid w:val="007D0951"/>
    <w:rsid w:val="007D124D"/>
    <w:rsid w:val="007D27B3"/>
    <w:rsid w:val="007D45B1"/>
    <w:rsid w:val="007D48A9"/>
    <w:rsid w:val="007D4E11"/>
    <w:rsid w:val="007D543C"/>
    <w:rsid w:val="007D6126"/>
    <w:rsid w:val="007D6F41"/>
    <w:rsid w:val="007D736D"/>
    <w:rsid w:val="007D79AA"/>
    <w:rsid w:val="007E0175"/>
    <w:rsid w:val="007E1610"/>
    <w:rsid w:val="007E16D5"/>
    <w:rsid w:val="007E18D9"/>
    <w:rsid w:val="007E230C"/>
    <w:rsid w:val="007E316B"/>
    <w:rsid w:val="007E3E1C"/>
    <w:rsid w:val="007E3E51"/>
    <w:rsid w:val="007E5078"/>
    <w:rsid w:val="007E51DB"/>
    <w:rsid w:val="007E52E0"/>
    <w:rsid w:val="007F072F"/>
    <w:rsid w:val="007F1328"/>
    <w:rsid w:val="007F2844"/>
    <w:rsid w:val="007F2F54"/>
    <w:rsid w:val="007F3813"/>
    <w:rsid w:val="007F54DC"/>
    <w:rsid w:val="007F5598"/>
    <w:rsid w:val="007F66AA"/>
    <w:rsid w:val="0080001D"/>
    <w:rsid w:val="008000F8"/>
    <w:rsid w:val="0080013E"/>
    <w:rsid w:val="008006D1"/>
    <w:rsid w:val="00800F26"/>
    <w:rsid w:val="00801F3B"/>
    <w:rsid w:val="00805154"/>
    <w:rsid w:val="0080583E"/>
    <w:rsid w:val="008059F3"/>
    <w:rsid w:val="00805A94"/>
    <w:rsid w:val="00805F5E"/>
    <w:rsid w:val="0081034B"/>
    <w:rsid w:val="0081061A"/>
    <w:rsid w:val="008127DB"/>
    <w:rsid w:val="00813288"/>
    <w:rsid w:val="00814D56"/>
    <w:rsid w:val="008155A9"/>
    <w:rsid w:val="008168FC"/>
    <w:rsid w:val="00816E9B"/>
    <w:rsid w:val="00817856"/>
    <w:rsid w:val="00820881"/>
    <w:rsid w:val="00820E09"/>
    <w:rsid w:val="008220A1"/>
    <w:rsid w:val="0082511D"/>
    <w:rsid w:val="00825889"/>
    <w:rsid w:val="00825963"/>
    <w:rsid w:val="00826954"/>
    <w:rsid w:val="008300CE"/>
    <w:rsid w:val="00830996"/>
    <w:rsid w:val="008310C8"/>
    <w:rsid w:val="00832853"/>
    <w:rsid w:val="00832A70"/>
    <w:rsid w:val="0083403A"/>
    <w:rsid w:val="00834102"/>
    <w:rsid w:val="008345F1"/>
    <w:rsid w:val="008347B1"/>
    <w:rsid w:val="00834E60"/>
    <w:rsid w:val="00834E63"/>
    <w:rsid w:val="008364F0"/>
    <w:rsid w:val="00836D3B"/>
    <w:rsid w:val="00836F5B"/>
    <w:rsid w:val="00836FF8"/>
    <w:rsid w:val="00840662"/>
    <w:rsid w:val="008406B8"/>
    <w:rsid w:val="008407FC"/>
    <w:rsid w:val="008415DA"/>
    <w:rsid w:val="0084183F"/>
    <w:rsid w:val="00841CAC"/>
    <w:rsid w:val="00842460"/>
    <w:rsid w:val="00842A30"/>
    <w:rsid w:val="00842C2A"/>
    <w:rsid w:val="00843012"/>
    <w:rsid w:val="00844973"/>
    <w:rsid w:val="00844CE9"/>
    <w:rsid w:val="008461F1"/>
    <w:rsid w:val="00846C9B"/>
    <w:rsid w:val="00850E43"/>
    <w:rsid w:val="0085104E"/>
    <w:rsid w:val="008517AD"/>
    <w:rsid w:val="0085289F"/>
    <w:rsid w:val="008544B3"/>
    <w:rsid w:val="00854E8B"/>
    <w:rsid w:val="00855CFA"/>
    <w:rsid w:val="00855FB3"/>
    <w:rsid w:val="00856EC6"/>
    <w:rsid w:val="00857CDB"/>
    <w:rsid w:val="008600D3"/>
    <w:rsid w:val="00860D47"/>
    <w:rsid w:val="0086153B"/>
    <w:rsid w:val="00861769"/>
    <w:rsid w:val="00863680"/>
    <w:rsid w:val="008658C8"/>
    <w:rsid w:val="00865B07"/>
    <w:rsid w:val="00865C60"/>
    <w:rsid w:val="008660B9"/>
    <w:rsid w:val="0086651B"/>
    <w:rsid w:val="00866659"/>
    <w:rsid w:val="008667EA"/>
    <w:rsid w:val="008676A9"/>
    <w:rsid w:val="00867ECF"/>
    <w:rsid w:val="008704F1"/>
    <w:rsid w:val="00870ADC"/>
    <w:rsid w:val="008719EA"/>
    <w:rsid w:val="008727F1"/>
    <w:rsid w:val="00873588"/>
    <w:rsid w:val="008750D6"/>
    <w:rsid w:val="00875116"/>
    <w:rsid w:val="0087524E"/>
    <w:rsid w:val="0087637F"/>
    <w:rsid w:val="00876C13"/>
    <w:rsid w:val="00876FE8"/>
    <w:rsid w:val="008771BF"/>
    <w:rsid w:val="00877DB4"/>
    <w:rsid w:val="00877DCD"/>
    <w:rsid w:val="00880B9F"/>
    <w:rsid w:val="00883101"/>
    <w:rsid w:val="00883804"/>
    <w:rsid w:val="008846E9"/>
    <w:rsid w:val="00886E54"/>
    <w:rsid w:val="008872E1"/>
    <w:rsid w:val="008873BC"/>
    <w:rsid w:val="00887701"/>
    <w:rsid w:val="008908B6"/>
    <w:rsid w:val="00891DF8"/>
    <w:rsid w:val="00892AD5"/>
    <w:rsid w:val="00892FD9"/>
    <w:rsid w:val="0089321C"/>
    <w:rsid w:val="00896102"/>
    <w:rsid w:val="00896903"/>
    <w:rsid w:val="00896B59"/>
    <w:rsid w:val="00896B9D"/>
    <w:rsid w:val="008A094A"/>
    <w:rsid w:val="008A1512"/>
    <w:rsid w:val="008A1843"/>
    <w:rsid w:val="008A1C23"/>
    <w:rsid w:val="008A1F6A"/>
    <w:rsid w:val="008A22A9"/>
    <w:rsid w:val="008A22AD"/>
    <w:rsid w:val="008A29A0"/>
    <w:rsid w:val="008A2D58"/>
    <w:rsid w:val="008A4F5A"/>
    <w:rsid w:val="008A4FB7"/>
    <w:rsid w:val="008A5E58"/>
    <w:rsid w:val="008A64A0"/>
    <w:rsid w:val="008A6905"/>
    <w:rsid w:val="008A769A"/>
    <w:rsid w:val="008B22A1"/>
    <w:rsid w:val="008B23E7"/>
    <w:rsid w:val="008B266F"/>
    <w:rsid w:val="008B470A"/>
    <w:rsid w:val="008B4A6C"/>
    <w:rsid w:val="008B4F89"/>
    <w:rsid w:val="008B57C2"/>
    <w:rsid w:val="008B7525"/>
    <w:rsid w:val="008B76F8"/>
    <w:rsid w:val="008B7FEF"/>
    <w:rsid w:val="008C0054"/>
    <w:rsid w:val="008C0307"/>
    <w:rsid w:val="008C2A1B"/>
    <w:rsid w:val="008C2EB8"/>
    <w:rsid w:val="008C2F30"/>
    <w:rsid w:val="008C3EA5"/>
    <w:rsid w:val="008C5591"/>
    <w:rsid w:val="008C5C76"/>
    <w:rsid w:val="008C677B"/>
    <w:rsid w:val="008C6D9C"/>
    <w:rsid w:val="008C7164"/>
    <w:rsid w:val="008D08D6"/>
    <w:rsid w:val="008D10A3"/>
    <w:rsid w:val="008D10DD"/>
    <w:rsid w:val="008D19B9"/>
    <w:rsid w:val="008D2210"/>
    <w:rsid w:val="008D258C"/>
    <w:rsid w:val="008D32B9"/>
    <w:rsid w:val="008D433B"/>
    <w:rsid w:val="008D4A16"/>
    <w:rsid w:val="008D6D6D"/>
    <w:rsid w:val="008D730E"/>
    <w:rsid w:val="008E11BF"/>
    <w:rsid w:val="008E151E"/>
    <w:rsid w:val="008E1C40"/>
    <w:rsid w:val="008E3B47"/>
    <w:rsid w:val="008E4CFE"/>
    <w:rsid w:val="008E533D"/>
    <w:rsid w:val="008E566E"/>
    <w:rsid w:val="008E5BC1"/>
    <w:rsid w:val="008E5BDE"/>
    <w:rsid w:val="008E60EA"/>
    <w:rsid w:val="008E6249"/>
    <w:rsid w:val="008E6802"/>
    <w:rsid w:val="008F101D"/>
    <w:rsid w:val="008F1F16"/>
    <w:rsid w:val="008F272F"/>
    <w:rsid w:val="008F2FF8"/>
    <w:rsid w:val="008F316C"/>
    <w:rsid w:val="008F325E"/>
    <w:rsid w:val="008F3712"/>
    <w:rsid w:val="008F417E"/>
    <w:rsid w:val="008F4833"/>
    <w:rsid w:val="008F4C86"/>
    <w:rsid w:val="008F5183"/>
    <w:rsid w:val="008F67C7"/>
    <w:rsid w:val="008F7A10"/>
    <w:rsid w:val="0090139C"/>
    <w:rsid w:val="00901544"/>
    <w:rsid w:val="0090161A"/>
    <w:rsid w:val="00901EB6"/>
    <w:rsid w:val="00902850"/>
    <w:rsid w:val="00904C62"/>
    <w:rsid w:val="00904DB1"/>
    <w:rsid w:val="009053A5"/>
    <w:rsid w:val="009066B6"/>
    <w:rsid w:val="009066FA"/>
    <w:rsid w:val="00907148"/>
    <w:rsid w:val="00910C92"/>
    <w:rsid w:val="009112AC"/>
    <w:rsid w:val="009114B6"/>
    <w:rsid w:val="00912321"/>
    <w:rsid w:val="0091251B"/>
    <w:rsid w:val="00913C64"/>
    <w:rsid w:val="00913CFA"/>
    <w:rsid w:val="00914035"/>
    <w:rsid w:val="009148C5"/>
    <w:rsid w:val="0091567C"/>
    <w:rsid w:val="00915DC9"/>
    <w:rsid w:val="00916A8C"/>
    <w:rsid w:val="00916C41"/>
    <w:rsid w:val="00917A2B"/>
    <w:rsid w:val="00922079"/>
    <w:rsid w:val="00922BA7"/>
    <w:rsid w:val="00922BA8"/>
    <w:rsid w:val="00922BD7"/>
    <w:rsid w:val="00923A40"/>
    <w:rsid w:val="00924DAC"/>
    <w:rsid w:val="009252AF"/>
    <w:rsid w:val="009257CB"/>
    <w:rsid w:val="009269C6"/>
    <w:rsid w:val="00927058"/>
    <w:rsid w:val="009345A2"/>
    <w:rsid w:val="00934874"/>
    <w:rsid w:val="0093585A"/>
    <w:rsid w:val="00935F53"/>
    <w:rsid w:val="00936344"/>
    <w:rsid w:val="009400CD"/>
    <w:rsid w:val="00942750"/>
    <w:rsid w:val="00943037"/>
    <w:rsid w:val="00943F2E"/>
    <w:rsid w:val="009450CE"/>
    <w:rsid w:val="00945128"/>
    <w:rsid w:val="009453F9"/>
    <w:rsid w:val="009459BB"/>
    <w:rsid w:val="00947179"/>
    <w:rsid w:val="00950341"/>
    <w:rsid w:val="009505D7"/>
    <w:rsid w:val="0095164B"/>
    <w:rsid w:val="00951E04"/>
    <w:rsid w:val="00952473"/>
    <w:rsid w:val="009534DD"/>
    <w:rsid w:val="0095400E"/>
    <w:rsid w:val="00954090"/>
    <w:rsid w:val="0095443D"/>
    <w:rsid w:val="00954F22"/>
    <w:rsid w:val="00956121"/>
    <w:rsid w:val="00956FC5"/>
    <w:rsid w:val="009573E7"/>
    <w:rsid w:val="00960891"/>
    <w:rsid w:val="009609E6"/>
    <w:rsid w:val="00960FAF"/>
    <w:rsid w:val="009616C4"/>
    <w:rsid w:val="00961A66"/>
    <w:rsid w:val="009625CE"/>
    <w:rsid w:val="00962A03"/>
    <w:rsid w:val="00963E05"/>
    <w:rsid w:val="00964A45"/>
    <w:rsid w:val="00965419"/>
    <w:rsid w:val="00965749"/>
    <w:rsid w:val="00965889"/>
    <w:rsid w:val="00965FBA"/>
    <w:rsid w:val="009660F3"/>
    <w:rsid w:val="00966F55"/>
    <w:rsid w:val="00967782"/>
    <w:rsid w:val="00967843"/>
    <w:rsid w:val="00967C17"/>
    <w:rsid w:val="00967D54"/>
    <w:rsid w:val="00971028"/>
    <w:rsid w:val="0097155F"/>
    <w:rsid w:val="009730F8"/>
    <w:rsid w:val="009731D0"/>
    <w:rsid w:val="009734D0"/>
    <w:rsid w:val="009735FF"/>
    <w:rsid w:val="009737FD"/>
    <w:rsid w:val="00981A85"/>
    <w:rsid w:val="0098212D"/>
    <w:rsid w:val="00984629"/>
    <w:rsid w:val="0098491A"/>
    <w:rsid w:val="00984B24"/>
    <w:rsid w:val="00984ED8"/>
    <w:rsid w:val="00985116"/>
    <w:rsid w:val="0098610D"/>
    <w:rsid w:val="0098770E"/>
    <w:rsid w:val="009901DE"/>
    <w:rsid w:val="00990F91"/>
    <w:rsid w:val="00992382"/>
    <w:rsid w:val="009923B6"/>
    <w:rsid w:val="00993967"/>
    <w:rsid w:val="00993B84"/>
    <w:rsid w:val="00994268"/>
    <w:rsid w:val="009954CA"/>
    <w:rsid w:val="00995B5B"/>
    <w:rsid w:val="00996483"/>
    <w:rsid w:val="009967B1"/>
    <w:rsid w:val="00996F5A"/>
    <w:rsid w:val="00997CA1"/>
    <w:rsid w:val="009A1115"/>
    <w:rsid w:val="009A37CB"/>
    <w:rsid w:val="009A3FCF"/>
    <w:rsid w:val="009A4714"/>
    <w:rsid w:val="009A4A3E"/>
    <w:rsid w:val="009A7CAE"/>
    <w:rsid w:val="009B0240"/>
    <w:rsid w:val="009B041A"/>
    <w:rsid w:val="009B193F"/>
    <w:rsid w:val="009B33D2"/>
    <w:rsid w:val="009B4B56"/>
    <w:rsid w:val="009B50B5"/>
    <w:rsid w:val="009B5DEC"/>
    <w:rsid w:val="009C1AC7"/>
    <w:rsid w:val="009C1CCA"/>
    <w:rsid w:val="009C25CE"/>
    <w:rsid w:val="009C304D"/>
    <w:rsid w:val="009C37C3"/>
    <w:rsid w:val="009C4E7F"/>
    <w:rsid w:val="009C5979"/>
    <w:rsid w:val="009C5E0D"/>
    <w:rsid w:val="009C63BF"/>
    <w:rsid w:val="009C64AA"/>
    <w:rsid w:val="009C670B"/>
    <w:rsid w:val="009C7045"/>
    <w:rsid w:val="009C7C86"/>
    <w:rsid w:val="009D133F"/>
    <w:rsid w:val="009D1817"/>
    <w:rsid w:val="009D2FF7"/>
    <w:rsid w:val="009D384E"/>
    <w:rsid w:val="009D4370"/>
    <w:rsid w:val="009D53B4"/>
    <w:rsid w:val="009D5551"/>
    <w:rsid w:val="009D5588"/>
    <w:rsid w:val="009D592C"/>
    <w:rsid w:val="009D647C"/>
    <w:rsid w:val="009D66D4"/>
    <w:rsid w:val="009D70D7"/>
    <w:rsid w:val="009E03F9"/>
    <w:rsid w:val="009E27BE"/>
    <w:rsid w:val="009E4C29"/>
    <w:rsid w:val="009E5894"/>
    <w:rsid w:val="009E6E17"/>
    <w:rsid w:val="009E76CE"/>
    <w:rsid w:val="009E7884"/>
    <w:rsid w:val="009E788A"/>
    <w:rsid w:val="009F0E08"/>
    <w:rsid w:val="009F2F01"/>
    <w:rsid w:val="009F3C45"/>
    <w:rsid w:val="009F5735"/>
    <w:rsid w:val="009F5D99"/>
    <w:rsid w:val="009F62D8"/>
    <w:rsid w:val="009F6CEF"/>
    <w:rsid w:val="009F7EAF"/>
    <w:rsid w:val="00A00C86"/>
    <w:rsid w:val="00A00EC5"/>
    <w:rsid w:val="00A01DE1"/>
    <w:rsid w:val="00A02419"/>
    <w:rsid w:val="00A0271E"/>
    <w:rsid w:val="00A02F26"/>
    <w:rsid w:val="00A05DA7"/>
    <w:rsid w:val="00A073CA"/>
    <w:rsid w:val="00A07435"/>
    <w:rsid w:val="00A074DA"/>
    <w:rsid w:val="00A07FF8"/>
    <w:rsid w:val="00A102D6"/>
    <w:rsid w:val="00A103FC"/>
    <w:rsid w:val="00A10F9B"/>
    <w:rsid w:val="00A11230"/>
    <w:rsid w:val="00A11658"/>
    <w:rsid w:val="00A12154"/>
    <w:rsid w:val="00A13E18"/>
    <w:rsid w:val="00A14726"/>
    <w:rsid w:val="00A14FF0"/>
    <w:rsid w:val="00A15397"/>
    <w:rsid w:val="00A1763D"/>
    <w:rsid w:val="00A17CEC"/>
    <w:rsid w:val="00A213B0"/>
    <w:rsid w:val="00A21AD8"/>
    <w:rsid w:val="00A222F9"/>
    <w:rsid w:val="00A22A3E"/>
    <w:rsid w:val="00A22CEE"/>
    <w:rsid w:val="00A23339"/>
    <w:rsid w:val="00A236D9"/>
    <w:rsid w:val="00A24C02"/>
    <w:rsid w:val="00A262B0"/>
    <w:rsid w:val="00A2689A"/>
    <w:rsid w:val="00A278E8"/>
    <w:rsid w:val="00A27EF0"/>
    <w:rsid w:val="00A3003F"/>
    <w:rsid w:val="00A30F2E"/>
    <w:rsid w:val="00A30F3B"/>
    <w:rsid w:val="00A3144A"/>
    <w:rsid w:val="00A3236F"/>
    <w:rsid w:val="00A337EA"/>
    <w:rsid w:val="00A34272"/>
    <w:rsid w:val="00A34DC9"/>
    <w:rsid w:val="00A354EC"/>
    <w:rsid w:val="00A36370"/>
    <w:rsid w:val="00A376B0"/>
    <w:rsid w:val="00A4004E"/>
    <w:rsid w:val="00A40CCA"/>
    <w:rsid w:val="00A42361"/>
    <w:rsid w:val="00A443A9"/>
    <w:rsid w:val="00A44DAA"/>
    <w:rsid w:val="00A454FF"/>
    <w:rsid w:val="00A45D56"/>
    <w:rsid w:val="00A467F8"/>
    <w:rsid w:val="00A469DF"/>
    <w:rsid w:val="00A47553"/>
    <w:rsid w:val="00A47A9F"/>
    <w:rsid w:val="00A50B20"/>
    <w:rsid w:val="00A51290"/>
    <w:rsid w:val="00A51390"/>
    <w:rsid w:val="00A51497"/>
    <w:rsid w:val="00A5186B"/>
    <w:rsid w:val="00A546B4"/>
    <w:rsid w:val="00A54DC3"/>
    <w:rsid w:val="00A5621C"/>
    <w:rsid w:val="00A608DF"/>
    <w:rsid w:val="00A60D13"/>
    <w:rsid w:val="00A61ACD"/>
    <w:rsid w:val="00A62458"/>
    <w:rsid w:val="00A624E2"/>
    <w:rsid w:val="00A62CAC"/>
    <w:rsid w:val="00A64008"/>
    <w:rsid w:val="00A64F10"/>
    <w:rsid w:val="00A659AB"/>
    <w:rsid w:val="00A66F3E"/>
    <w:rsid w:val="00A677FE"/>
    <w:rsid w:val="00A70AF8"/>
    <w:rsid w:val="00A710F8"/>
    <w:rsid w:val="00A71C01"/>
    <w:rsid w:val="00A7223D"/>
    <w:rsid w:val="00A72745"/>
    <w:rsid w:val="00A72D5C"/>
    <w:rsid w:val="00A731D6"/>
    <w:rsid w:val="00A74FD1"/>
    <w:rsid w:val="00A7522B"/>
    <w:rsid w:val="00A767E4"/>
    <w:rsid w:val="00A76EFC"/>
    <w:rsid w:val="00A7718F"/>
    <w:rsid w:val="00A77DA2"/>
    <w:rsid w:val="00A81D11"/>
    <w:rsid w:val="00A81D2D"/>
    <w:rsid w:val="00A8246E"/>
    <w:rsid w:val="00A82BA4"/>
    <w:rsid w:val="00A834D5"/>
    <w:rsid w:val="00A83522"/>
    <w:rsid w:val="00A844FE"/>
    <w:rsid w:val="00A8467B"/>
    <w:rsid w:val="00A85600"/>
    <w:rsid w:val="00A85935"/>
    <w:rsid w:val="00A87D50"/>
    <w:rsid w:val="00A87EA3"/>
    <w:rsid w:val="00A90ACE"/>
    <w:rsid w:val="00A91010"/>
    <w:rsid w:val="00A91D14"/>
    <w:rsid w:val="00A91D38"/>
    <w:rsid w:val="00A923EC"/>
    <w:rsid w:val="00A92521"/>
    <w:rsid w:val="00A92A81"/>
    <w:rsid w:val="00A93332"/>
    <w:rsid w:val="00A93436"/>
    <w:rsid w:val="00A94370"/>
    <w:rsid w:val="00A94824"/>
    <w:rsid w:val="00A9636C"/>
    <w:rsid w:val="00A970B7"/>
    <w:rsid w:val="00A97EB3"/>
    <w:rsid w:val="00A97F29"/>
    <w:rsid w:val="00AA0760"/>
    <w:rsid w:val="00AA0DAA"/>
    <w:rsid w:val="00AA161F"/>
    <w:rsid w:val="00AA1F6D"/>
    <w:rsid w:val="00AA1FF2"/>
    <w:rsid w:val="00AA369C"/>
    <w:rsid w:val="00AA477D"/>
    <w:rsid w:val="00AA60A1"/>
    <w:rsid w:val="00AA702E"/>
    <w:rsid w:val="00AA76C9"/>
    <w:rsid w:val="00AA78EA"/>
    <w:rsid w:val="00AA7D26"/>
    <w:rsid w:val="00AB062D"/>
    <w:rsid w:val="00AB0964"/>
    <w:rsid w:val="00AB1240"/>
    <w:rsid w:val="00AB1A1E"/>
    <w:rsid w:val="00AB2667"/>
    <w:rsid w:val="00AB32CD"/>
    <w:rsid w:val="00AB436A"/>
    <w:rsid w:val="00AB48A8"/>
    <w:rsid w:val="00AB5011"/>
    <w:rsid w:val="00AB52A4"/>
    <w:rsid w:val="00AB5362"/>
    <w:rsid w:val="00AB65EA"/>
    <w:rsid w:val="00AB6A0F"/>
    <w:rsid w:val="00AB6AED"/>
    <w:rsid w:val="00AC04F8"/>
    <w:rsid w:val="00AC0728"/>
    <w:rsid w:val="00AC17BA"/>
    <w:rsid w:val="00AC184F"/>
    <w:rsid w:val="00AC1C7F"/>
    <w:rsid w:val="00AC2B85"/>
    <w:rsid w:val="00AC3045"/>
    <w:rsid w:val="00AC3307"/>
    <w:rsid w:val="00AC3DF3"/>
    <w:rsid w:val="00AC3EC9"/>
    <w:rsid w:val="00AC4473"/>
    <w:rsid w:val="00AC4CB1"/>
    <w:rsid w:val="00AC506F"/>
    <w:rsid w:val="00AC66EE"/>
    <w:rsid w:val="00AC7368"/>
    <w:rsid w:val="00AC74DE"/>
    <w:rsid w:val="00AC7840"/>
    <w:rsid w:val="00AD031A"/>
    <w:rsid w:val="00AD0A6D"/>
    <w:rsid w:val="00AD16B9"/>
    <w:rsid w:val="00AD3CC6"/>
    <w:rsid w:val="00AD4389"/>
    <w:rsid w:val="00AD4BBF"/>
    <w:rsid w:val="00AD642E"/>
    <w:rsid w:val="00AD70AD"/>
    <w:rsid w:val="00AE13A1"/>
    <w:rsid w:val="00AE1BDC"/>
    <w:rsid w:val="00AE1D3B"/>
    <w:rsid w:val="00AE1D6F"/>
    <w:rsid w:val="00AE377D"/>
    <w:rsid w:val="00AE3E06"/>
    <w:rsid w:val="00AE52F0"/>
    <w:rsid w:val="00AE564A"/>
    <w:rsid w:val="00AE5CCE"/>
    <w:rsid w:val="00AE6529"/>
    <w:rsid w:val="00AE6A70"/>
    <w:rsid w:val="00AE797E"/>
    <w:rsid w:val="00AF0709"/>
    <w:rsid w:val="00AF0EBA"/>
    <w:rsid w:val="00AF17FF"/>
    <w:rsid w:val="00AF336A"/>
    <w:rsid w:val="00AF33FC"/>
    <w:rsid w:val="00AF363E"/>
    <w:rsid w:val="00AF36F4"/>
    <w:rsid w:val="00AF3CBB"/>
    <w:rsid w:val="00AF74DB"/>
    <w:rsid w:val="00AF7E79"/>
    <w:rsid w:val="00B01794"/>
    <w:rsid w:val="00B02C8A"/>
    <w:rsid w:val="00B05C81"/>
    <w:rsid w:val="00B05F80"/>
    <w:rsid w:val="00B0677F"/>
    <w:rsid w:val="00B06B25"/>
    <w:rsid w:val="00B07159"/>
    <w:rsid w:val="00B074EF"/>
    <w:rsid w:val="00B07ED5"/>
    <w:rsid w:val="00B1012B"/>
    <w:rsid w:val="00B11254"/>
    <w:rsid w:val="00B114AE"/>
    <w:rsid w:val="00B11970"/>
    <w:rsid w:val="00B12BDC"/>
    <w:rsid w:val="00B13546"/>
    <w:rsid w:val="00B139B4"/>
    <w:rsid w:val="00B16F9D"/>
    <w:rsid w:val="00B17FBD"/>
    <w:rsid w:val="00B20059"/>
    <w:rsid w:val="00B2036C"/>
    <w:rsid w:val="00B21B07"/>
    <w:rsid w:val="00B22AFD"/>
    <w:rsid w:val="00B234A6"/>
    <w:rsid w:val="00B24704"/>
    <w:rsid w:val="00B26454"/>
    <w:rsid w:val="00B271D6"/>
    <w:rsid w:val="00B277EE"/>
    <w:rsid w:val="00B27E0D"/>
    <w:rsid w:val="00B27E50"/>
    <w:rsid w:val="00B30D6A"/>
    <w:rsid w:val="00B30F30"/>
    <w:rsid w:val="00B315A6"/>
    <w:rsid w:val="00B31813"/>
    <w:rsid w:val="00B31CFB"/>
    <w:rsid w:val="00B320DC"/>
    <w:rsid w:val="00B32241"/>
    <w:rsid w:val="00B32DB4"/>
    <w:rsid w:val="00B33365"/>
    <w:rsid w:val="00B3352C"/>
    <w:rsid w:val="00B33646"/>
    <w:rsid w:val="00B33B31"/>
    <w:rsid w:val="00B33D7F"/>
    <w:rsid w:val="00B34633"/>
    <w:rsid w:val="00B34AF1"/>
    <w:rsid w:val="00B40416"/>
    <w:rsid w:val="00B409C8"/>
    <w:rsid w:val="00B41196"/>
    <w:rsid w:val="00B423D0"/>
    <w:rsid w:val="00B430E3"/>
    <w:rsid w:val="00B4330D"/>
    <w:rsid w:val="00B433CF"/>
    <w:rsid w:val="00B45634"/>
    <w:rsid w:val="00B4573A"/>
    <w:rsid w:val="00B45805"/>
    <w:rsid w:val="00B460EA"/>
    <w:rsid w:val="00B471E2"/>
    <w:rsid w:val="00B5012A"/>
    <w:rsid w:val="00B50B4D"/>
    <w:rsid w:val="00B527A8"/>
    <w:rsid w:val="00B52D5F"/>
    <w:rsid w:val="00B53D0E"/>
    <w:rsid w:val="00B54DE4"/>
    <w:rsid w:val="00B55287"/>
    <w:rsid w:val="00B55E3F"/>
    <w:rsid w:val="00B56256"/>
    <w:rsid w:val="00B562E2"/>
    <w:rsid w:val="00B56CD0"/>
    <w:rsid w:val="00B57B36"/>
    <w:rsid w:val="00B57E6F"/>
    <w:rsid w:val="00B612BD"/>
    <w:rsid w:val="00B6242D"/>
    <w:rsid w:val="00B63148"/>
    <w:rsid w:val="00B631B3"/>
    <w:rsid w:val="00B638F1"/>
    <w:rsid w:val="00B639EB"/>
    <w:rsid w:val="00B64B71"/>
    <w:rsid w:val="00B64EFB"/>
    <w:rsid w:val="00B651E5"/>
    <w:rsid w:val="00B6555A"/>
    <w:rsid w:val="00B6737B"/>
    <w:rsid w:val="00B67A92"/>
    <w:rsid w:val="00B67EE4"/>
    <w:rsid w:val="00B7137B"/>
    <w:rsid w:val="00B71EC7"/>
    <w:rsid w:val="00B7232B"/>
    <w:rsid w:val="00B72A42"/>
    <w:rsid w:val="00B72F24"/>
    <w:rsid w:val="00B735B0"/>
    <w:rsid w:val="00B75CFD"/>
    <w:rsid w:val="00B75D9F"/>
    <w:rsid w:val="00B75E7B"/>
    <w:rsid w:val="00B765EF"/>
    <w:rsid w:val="00B76B26"/>
    <w:rsid w:val="00B76C1D"/>
    <w:rsid w:val="00B76EF1"/>
    <w:rsid w:val="00B77409"/>
    <w:rsid w:val="00B80CDB"/>
    <w:rsid w:val="00B81022"/>
    <w:rsid w:val="00B82BA2"/>
    <w:rsid w:val="00B85F4F"/>
    <w:rsid w:val="00B86133"/>
    <w:rsid w:val="00B8686D"/>
    <w:rsid w:val="00B86A03"/>
    <w:rsid w:val="00B86F17"/>
    <w:rsid w:val="00B87B43"/>
    <w:rsid w:val="00B87C95"/>
    <w:rsid w:val="00B90A30"/>
    <w:rsid w:val="00B90C96"/>
    <w:rsid w:val="00B90D07"/>
    <w:rsid w:val="00B90E90"/>
    <w:rsid w:val="00B91891"/>
    <w:rsid w:val="00B91A9C"/>
    <w:rsid w:val="00B933E9"/>
    <w:rsid w:val="00B93550"/>
    <w:rsid w:val="00B93E48"/>
    <w:rsid w:val="00B93F69"/>
    <w:rsid w:val="00B953F3"/>
    <w:rsid w:val="00B958F7"/>
    <w:rsid w:val="00B95D4D"/>
    <w:rsid w:val="00B96241"/>
    <w:rsid w:val="00B96B70"/>
    <w:rsid w:val="00BA05CF"/>
    <w:rsid w:val="00BA0696"/>
    <w:rsid w:val="00BA16DC"/>
    <w:rsid w:val="00BA290E"/>
    <w:rsid w:val="00BA3638"/>
    <w:rsid w:val="00BA3B1C"/>
    <w:rsid w:val="00BA44D0"/>
    <w:rsid w:val="00BA5372"/>
    <w:rsid w:val="00BA6F76"/>
    <w:rsid w:val="00BB01B4"/>
    <w:rsid w:val="00BB1DDC"/>
    <w:rsid w:val="00BB217A"/>
    <w:rsid w:val="00BB25B8"/>
    <w:rsid w:val="00BB2898"/>
    <w:rsid w:val="00BB2E3F"/>
    <w:rsid w:val="00BB4F60"/>
    <w:rsid w:val="00BB56E9"/>
    <w:rsid w:val="00BB7111"/>
    <w:rsid w:val="00BB7523"/>
    <w:rsid w:val="00BC233F"/>
    <w:rsid w:val="00BC2451"/>
    <w:rsid w:val="00BC259E"/>
    <w:rsid w:val="00BC30C9"/>
    <w:rsid w:val="00BC3390"/>
    <w:rsid w:val="00BC4375"/>
    <w:rsid w:val="00BC44B5"/>
    <w:rsid w:val="00BC4C80"/>
    <w:rsid w:val="00BC612A"/>
    <w:rsid w:val="00BC62DC"/>
    <w:rsid w:val="00BC6748"/>
    <w:rsid w:val="00BD0072"/>
    <w:rsid w:val="00BD015A"/>
    <w:rsid w:val="00BD077D"/>
    <w:rsid w:val="00BD1F1B"/>
    <w:rsid w:val="00BD2211"/>
    <w:rsid w:val="00BD2CC0"/>
    <w:rsid w:val="00BD2DB4"/>
    <w:rsid w:val="00BD2FD9"/>
    <w:rsid w:val="00BD4003"/>
    <w:rsid w:val="00BD44CE"/>
    <w:rsid w:val="00BD47CE"/>
    <w:rsid w:val="00BD494B"/>
    <w:rsid w:val="00BD4B02"/>
    <w:rsid w:val="00BD4B17"/>
    <w:rsid w:val="00BD4F33"/>
    <w:rsid w:val="00BD56A7"/>
    <w:rsid w:val="00BD586A"/>
    <w:rsid w:val="00BD59A0"/>
    <w:rsid w:val="00BD5EA1"/>
    <w:rsid w:val="00BD617A"/>
    <w:rsid w:val="00BD6218"/>
    <w:rsid w:val="00BD6A52"/>
    <w:rsid w:val="00BD6AD8"/>
    <w:rsid w:val="00BD70ED"/>
    <w:rsid w:val="00BE006F"/>
    <w:rsid w:val="00BE0E52"/>
    <w:rsid w:val="00BE128F"/>
    <w:rsid w:val="00BE1D20"/>
    <w:rsid w:val="00BE27B8"/>
    <w:rsid w:val="00BE3E58"/>
    <w:rsid w:val="00BE46E8"/>
    <w:rsid w:val="00BE59BB"/>
    <w:rsid w:val="00BE6385"/>
    <w:rsid w:val="00BE6AC3"/>
    <w:rsid w:val="00BE6EFF"/>
    <w:rsid w:val="00BF0837"/>
    <w:rsid w:val="00BF0F3C"/>
    <w:rsid w:val="00BF23A7"/>
    <w:rsid w:val="00BF2EB3"/>
    <w:rsid w:val="00BF40C0"/>
    <w:rsid w:val="00BF420A"/>
    <w:rsid w:val="00BF46E3"/>
    <w:rsid w:val="00BF6112"/>
    <w:rsid w:val="00BF651F"/>
    <w:rsid w:val="00BF699C"/>
    <w:rsid w:val="00BF6DB3"/>
    <w:rsid w:val="00C01616"/>
    <w:rsid w:val="00C0162B"/>
    <w:rsid w:val="00C019CD"/>
    <w:rsid w:val="00C0410D"/>
    <w:rsid w:val="00C0490C"/>
    <w:rsid w:val="00C05431"/>
    <w:rsid w:val="00C05972"/>
    <w:rsid w:val="00C068ED"/>
    <w:rsid w:val="00C06AE4"/>
    <w:rsid w:val="00C0730B"/>
    <w:rsid w:val="00C10812"/>
    <w:rsid w:val="00C10A9A"/>
    <w:rsid w:val="00C10DE3"/>
    <w:rsid w:val="00C119A9"/>
    <w:rsid w:val="00C11AF0"/>
    <w:rsid w:val="00C11E0D"/>
    <w:rsid w:val="00C12BB8"/>
    <w:rsid w:val="00C143CA"/>
    <w:rsid w:val="00C147D4"/>
    <w:rsid w:val="00C1599C"/>
    <w:rsid w:val="00C15B9E"/>
    <w:rsid w:val="00C16402"/>
    <w:rsid w:val="00C16F1A"/>
    <w:rsid w:val="00C17CAA"/>
    <w:rsid w:val="00C211CD"/>
    <w:rsid w:val="00C21713"/>
    <w:rsid w:val="00C21A98"/>
    <w:rsid w:val="00C22937"/>
    <w:rsid w:val="00C22E0C"/>
    <w:rsid w:val="00C239A6"/>
    <w:rsid w:val="00C259E5"/>
    <w:rsid w:val="00C26150"/>
    <w:rsid w:val="00C26C29"/>
    <w:rsid w:val="00C276E6"/>
    <w:rsid w:val="00C27B56"/>
    <w:rsid w:val="00C31276"/>
    <w:rsid w:val="00C324B2"/>
    <w:rsid w:val="00C333B5"/>
    <w:rsid w:val="00C345B1"/>
    <w:rsid w:val="00C34F38"/>
    <w:rsid w:val="00C35646"/>
    <w:rsid w:val="00C35720"/>
    <w:rsid w:val="00C35A78"/>
    <w:rsid w:val="00C35DCB"/>
    <w:rsid w:val="00C400F7"/>
    <w:rsid w:val="00C40142"/>
    <w:rsid w:val="00C404A8"/>
    <w:rsid w:val="00C40DA1"/>
    <w:rsid w:val="00C42252"/>
    <w:rsid w:val="00C43E7C"/>
    <w:rsid w:val="00C44DED"/>
    <w:rsid w:val="00C44EE3"/>
    <w:rsid w:val="00C455F4"/>
    <w:rsid w:val="00C45D57"/>
    <w:rsid w:val="00C5049A"/>
    <w:rsid w:val="00C52758"/>
    <w:rsid w:val="00C52C3C"/>
    <w:rsid w:val="00C52EE3"/>
    <w:rsid w:val="00C53328"/>
    <w:rsid w:val="00C548CF"/>
    <w:rsid w:val="00C54D2A"/>
    <w:rsid w:val="00C54F2A"/>
    <w:rsid w:val="00C550B1"/>
    <w:rsid w:val="00C55A80"/>
    <w:rsid w:val="00C57167"/>
    <w:rsid w:val="00C57182"/>
    <w:rsid w:val="00C57863"/>
    <w:rsid w:val="00C613E1"/>
    <w:rsid w:val="00C6210A"/>
    <w:rsid w:val="00C62216"/>
    <w:rsid w:val="00C6376B"/>
    <w:rsid w:val="00C63D80"/>
    <w:rsid w:val="00C63F1B"/>
    <w:rsid w:val="00C640AF"/>
    <w:rsid w:val="00C6493D"/>
    <w:rsid w:val="00C64C9A"/>
    <w:rsid w:val="00C655FD"/>
    <w:rsid w:val="00C66068"/>
    <w:rsid w:val="00C67A09"/>
    <w:rsid w:val="00C7120E"/>
    <w:rsid w:val="00C71442"/>
    <w:rsid w:val="00C714CD"/>
    <w:rsid w:val="00C73585"/>
    <w:rsid w:val="00C73731"/>
    <w:rsid w:val="00C746A4"/>
    <w:rsid w:val="00C7521D"/>
    <w:rsid w:val="00C75407"/>
    <w:rsid w:val="00C75688"/>
    <w:rsid w:val="00C75A25"/>
    <w:rsid w:val="00C76789"/>
    <w:rsid w:val="00C7680E"/>
    <w:rsid w:val="00C769F3"/>
    <w:rsid w:val="00C774F5"/>
    <w:rsid w:val="00C8085B"/>
    <w:rsid w:val="00C8133E"/>
    <w:rsid w:val="00C815FD"/>
    <w:rsid w:val="00C81B37"/>
    <w:rsid w:val="00C82A14"/>
    <w:rsid w:val="00C82F1E"/>
    <w:rsid w:val="00C8308B"/>
    <w:rsid w:val="00C83575"/>
    <w:rsid w:val="00C83BD0"/>
    <w:rsid w:val="00C83D41"/>
    <w:rsid w:val="00C841C6"/>
    <w:rsid w:val="00C851DF"/>
    <w:rsid w:val="00C85B09"/>
    <w:rsid w:val="00C86122"/>
    <w:rsid w:val="00C870A8"/>
    <w:rsid w:val="00C877B4"/>
    <w:rsid w:val="00C909EA"/>
    <w:rsid w:val="00C9245F"/>
    <w:rsid w:val="00C92735"/>
    <w:rsid w:val="00C93017"/>
    <w:rsid w:val="00C93BCC"/>
    <w:rsid w:val="00C93CF5"/>
    <w:rsid w:val="00C94434"/>
    <w:rsid w:val="00C948DB"/>
    <w:rsid w:val="00C950D5"/>
    <w:rsid w:val="00C957B2"/>
    <w:rsid w:val="00C96680"/>
    <w:rsid w:val="00C96783"/>
    <w:rsid w:val="00C96D94"/>
    <w:rsid w:val="00C97953"/>
    <w:rsid w:val="00C97955"/>
    <w:rsid w:val="00CA0C7A"/>
    <w:rsid w:val="00CA0D75"/>
    <w:rsid w:val="00CA1C95"/>
    <w:rsid w:val="00CA2DF0"/>
    <w:rsid w:val="00CA2E79"/>
    <w:rsid w:val="00CA3132"/>
    <w:rsid w:val="00CA318D"/>
    <w:rsid w:val="00CA3CDA"/>
    <w:rsid w:val="00CA3F25"/>
    <w:rsid w:val="00CA4774"/>
    <w:rsid w:val="00CA54BC"/>
    <w:rsid w:val="00CA56BE"/>
    <w:rsid w:val="00CA596F"/>
    <w:rsid w:val="00CA5A9C"/>
    <w:rsid w:val="00CA6118"/>
    <w:rsid w:val="00CB0D8A"/>
    <w:rsid w:val="00CB1877"/>
    <w:rsid w:val="00CB210E"/>
    <w:rsid w:val="00CB4F4B"/>
    <w:rsid w:val="00CB5F7C"/>
    <w:rsid w:val="00CB631F"/>
    <w:rsid w:val="00CC1DD5"/>
    <w:rsid w:val="00CC31C3"/>
    <w:rsid w:val="00CC4C20"/>
    <w:rsid w:val="00CC4FD8"/>
    <w:rsid w:val="00CC593F"/>
    <w:rsid w:val="00CC6F09"/>
    <w:rsid w:val="00CD023A"/>
    <w:rsid w:val="00CD3517"/>
    <w:rsid w:val="00CD5FBA"/>
    <w:rsid w:val="00CD5FE2"/>
    <w:rsid w:val="00CD6014"/>
    <w:rsid w:val="00CD774B"/>
    <w:rsid w:val="00CD7BAF"/>
    <w:rsid w:val="00CE1028"/>
    <w:rsid w:val="00CE104E"/>
    <w:rsid w:val="00CE119A"/>
    <w:rsid w:val="00CE2084"/>
    <w:rsid w:val="00CE21FF"/>
    <w:rsid w:val="00CE243D"/>
    <w:rsid w:val="00CE2C90"/>
    <w:rsid w:val="00CE30A0"/>
    <w:rsid w:val="00CE374C"/>
    <w:rsid w:val="00CE53D2"/>
    <w:rsid w:val="00CE557A"/>
    <w:rsid w:val="00CE5A5A"/>
    <w:rsid w:val="00CE6FC8"/>
    <w:rsid w:val="00CE731F"/>
    <w:rsid w:val="00CE7C68"/>
    <w:rsid w:val="00CF0D4E"/>
    <w:rsid w:val="00CF2B25"/>
    <w:rsid w:val="00CF2CD9"/>
    <w:rsid w:val="00CF3CEF"/>
    <w:rsid w:val="00CF6EEF"/>
    <w:rsid w:val="00CF7052"/>
    <w:rsid w:val="00CF7311"/>
    <w:rsid w:val="00D02B4C"/>
    <w:rsid w:val="00D030C4"/>
    <w:rsid w:val="00D040B1"/>
    <w:rsid w:val="00D040C4"/>
    <w:rsid w:val="00D0511B"/>
    <w:rsid w:val="00D05B2D"/>
    <w:rsid w:val="00D05E90"/>
    <w:rsid w:val="00D06713"/>
    <w:rsid w:val="00D06C0D"/>
    <w:rsid w:val="00D07740"/>
    <w:rsid w:val="00D0794D"/>
    <w:rsid w:val="00D10718"/>
    <w:rsid w:val="00D1071F"/>
    <w:rsid w:val="00D1196D"/>
    <w:rsid w:val="00D11B36"/>
    <w:rsid w:val="00D11B39"/>
    <w:rsid w:val="00D12EBE"/>
    <w:rsid w:val="00D13AC0"/>
    <w:rsid w:val="00D14D30"/>
    <w:rsid w:val="00D1569E"/>
    <w:rsid w:val="00D162D1"/>
    <w:rsid w:val="00D162D7"/>
    <w:rsid w:val="00D16460"/>
    <w:rsid w:val="00D16793"/>
    <w:rsid w:val="00D17618"/>
    <w:rsid w:val="00D204C2"/>
    <w:rsid w:val="00D20AD1"/>
    <w:rsid w:val="00D20B82"/>
    <w:rsid w:val="00D21847"/>
    <w:rsid w:val="00D21B78"/>
    <w:rsid w:val="00D2215D"/>
    <w:rsid w:val="00D221F8"/>
    <w:rsid w:val="00D2259A"/>
    <w:rsid w:val="00D24AB4"/>
    <w:rsid w:val="00D24D98"/>
    <w:rsid w:val="00D2582C"/>
    <w:rsid w:val="00D26C9D"/>
    <w:rsid w:val="00D27875"/>
    <w:rsid w:val="00D30BC1"/>
    <w:rsid w:val="00D313A2"/>
    <w:rsid w:val="00D322F9"/>
    <w:rsid w:val="00D3285C"/>
    <w:rsid w:val="00D33749"/>
    <w:rsid w:val="00D34160"/>
    <w:rsid w:val="00D34AE1"/>
    <w:rsid w:val="00D3583C"/>
    <w:rsid w:val="00D36B64"/>
    <w:rsid w:val="00D407F3"/>
    <w:rsid w:val="00D4095C"/>
    <w:rsid w:val="00D40BD3"/>
    <w:rsid w:val="00D412D3"/>
    <w:rsid w:val="00D418FE"/>
    <w:rsid w:val="00D43BD3"/>
    <w:rsid w:val="00D4454C"/>
    <w:rsid w:val="00D45742"/>
    <w:rsid w:val="00D46B7E"/>
    <w:rsid w:val="00D47F3F"/>
    <w:rsid w:val="00D501B6"/>
    <w:rsid w:val="00D50FC6"/>
    <w:rsid w:val="00D520D3"/>
    <w:rsid w:val="00D53FC4"/>
    <w:rsid w:val="00D55659"/>
    <w:rsid w:val="00D573A1"/>
    <w:rsid w:val="00D577BD"/>
    <w:rsid w:val="00D57C84"/>
    <w:rsid w:val="00D57E55"/>
    <w:rsid w:val="00D6057D"/>
    <w:rsid w:val="00D6059D"/>
    <w:rsid w:val="00D60961"/>
    <w:rsid w:val="00D60A32"/>
    <w:rsid w:val="00D61946"/>
    <w:rsid w:val="00D62A8D"/>
    <w:rsid w:val="00D63A8C"/>
    <w:rsid w:val="00D63D1C"/>
    <w:rsid w:val="00D63FCE"/>
    <w:rsid w:val="00D64773"/>
    <w:rsid w:val="00D6484F"/>
    <w:rsid w:val="00D66C6D"/>
    <w:rsid w:val="00D66D1D"/>
    <w:rsid w:val="00D67AF3"/>
    <w:rsid w:val="00D7041A"/>
    <w:rsid w:val="00D713FF"/>
    <w:rsid w:val="00D71640"/>
    <w:rsid w:val="00D71BD6"/>
    <w:rsid w:val="00D722EA"/>
    <w:rsid w:val="00D73852"/>
    <w:rsid w:val="00D73C0F"/>
    <w:rsid w:val="00D74A02"/>
    <w:rsid w:val="00D74A63"/>
    <w:rsid w:val="00D74E4A"/>
    <w:rsid w:val="00D75FFF"/>
    <w:rsid w:val="00D765DD"/>
    <w:rsid w:val="00D76D39"/>
    <w:rsid w:val="00D77C78"/>
    <w:rsid w:val="00D77DA5"/>
    <w:rsid w:val="00D83060"/>
    <w:rsid w:val="00D836C5"/>
    <w:rsid w:val="00D836C7"/>
    <w:rsid w:val="00D8398B"/>
    <w:rsid w:val="00D83B70"/>
    <w:rsid w:val="00D84576"/>
    <w:rsid w:val="00D847CE"/>
    <w:rsid w:val="00D84AF3"/>
    <w:rsid w:val="00D84F5B"/>
    <w:rsid w:val="00D850B8"/>
    <w:rsid w:val="00D85263"/>
    <w:rsid w:val="00D8530C"/>
    <w:rsid w:val="00D85372"/>
    <w:rsid w:val="00D8554A"/>
    <w:rsid w:val="00D86374"/>
    <w:rsid w:val="00D86F41"/>
    <w:rsid w:val="00D87A74"/>
    <w:rsid w:val="00D91C76"/>
    <w:rsid w:val="00D922DA"/>
    <w:rsid w:val="00D92774"/>
    <w:rsid w:val="00D936FA"/>
    <w:rsid w:val="00D93792"/>
    <w:rsid w:val="00D939A4"/>
    <w:rsid w:val="00D95FB1"/>
    <w:rsid w:val="00D9670A"/>
    <w:rsid w:val="00DA063C"/>
    <w:rsid w:val="00DA1399"/>
    <w:rsid w:val="00DA163D"/>
    <w:rsid w:val="00DA2324"/>
    <w:rsid w:val="00DA24B0"/>
    <w:rsid w:val="00DA24C6"/>
    <w:rsid w:val="00DA34AC"/>
    <w:rsid w:val="00DA4104"/>
    <w:rsid w:val="00DA49B9"/>
    <w:rsid w:val="00DA4C93"/>
    <w:rsid w:val="00DA4D7B"/>
    <w:rsid w:val="00DA523C"/>
    <w:rsid w:val="00DA5D59"/>
    <w:rsid w:val="00DA634D"/>
    <w:rsid w:val="00DA6C72"/>
    <w:rsid w:val="00DB0C19"/>
    <w:rsid w:val="00DB1063"/>
    <w:rsid w:val="00DB1098"/>
    <w:rsid w:val="00DB4F49"/>
    <w:rsid w:val="00DB4FAB"/>
    <w:rsid w:val="00DB51A9"/>
    <w:rsid w:val="00DB567C"/>
    <w:rsid w:val="00DB575C"/>
    <w:rsid w:val="00DB5B39"/>
    <w:rsid w:val="00DB71F8"/>
    <w:rsid w:val="00DC035F"/>
    <w:rsid w:val="00DC0BE0"/>
    <w:rsid w:val="00DC0CBA"/>
    <w:rsid w:val="00DC0CF2"/>
    <w:rsid w:val="00DC0F0E"/>
    <w:rsid w:val="00DC291F"/>
    <w:rsid w:val="00DC327B"/>
    <w:rsid w:val="00DC36A1"/>
    <w:rsid w:val="00DC46F9"/>
    <w:rsid w:val="00DC4C14"/>
    <w:rsid w:val="00DC50A1"/>
    <w:rsid w:val="00DC5A58"/>
    <w:rsid w:val="00DC5C86"/>
    <w:rsid w:val="00DC61F4"/>
    <w:rsid w:val="00DC7DC6"/>
    <w:rsid w:val="00DD0736"/>
    <w:rsid w:val="00DD0F8E"/>
    <w:rsid w:val="00DD1154"/>
    <w:rsid w:val="00DD1618"/>
    <w:rsid w:val="00DD1921"/>
    <w:rsid w:val="00DD271C"/>
    <w:rsid w:val="00DD2DA2"/>
    <w:rsid w:val="00DD3FA4"/>
    <w:rsid w:val="00DD5BCC"/>
    <w:rsid w:val="00DD6D3F"/>
    <w:rsid w:val="00DD74FA"/>
    <w:rsid w:val="00DE022D"/>
    <w:rsid w:val="00DE102F"/>
    <w:rsid w:val="00DE1646"/>
    <w:rsid w:val="00DE20D4"/>
    <w:rsid w:val="00DE236A"/>
    <w:rsid w:val="00DE264A"/>
    <w:rsid w:val="00DE2935"/>
    <w:rsid w:val="00DE49EB"/>
    <w:rsid w:val="00DE4D8B"/>
    <w:rsid w:val="00DE4F25"/>
    <w:rsid w:val="00DE5A76"/>
    <w:rsid w:val="00DE68CB"/>
    <w:rsid w:val="00DE74D3"/>
    <w:rsid w:val="00DE79D6"/>
    <w:rsid w:val="00DF0501"/>
    <w:rsid w:val="00DF0777"/>
    <w:rsid w:val="00DF0A75"/>
    <w:rsid w:val="00DF0D47"/>
    <w:rsid w:val="00DF1C83"/>
    <w:rsid w:val="00DF1FDD"/>
    <w:rsid w:val="00DF2DCF"/>
    <w:rsid w:val="00DF431B"/>
    <w:rsid w:val="00DF5072"/>
    <w:rsid w:val="00DF5E33"/>
    <w:rsid w:val="00DF6081"/>
    <w:rsid w:val="00DF6FD1"/>
    <w:rsid w:val="00DF7196"/>
    <w:rsid w:val="00DF75A1"/>
    <w:rsid w:val="00DF7913"/>
    <w:rsid w:val="00DF7BF7"/>
    <w:rsid w:val="00E0020A"/>
    <w:rsid w:val="00E016C3"/>
    <w:rsid w:val="00E0209B"/>
    <w:rsid w:val="00E0219E"/>
    <w:rsid w:val="00E02D18"/>
    <w:rsid w:val="00E03DDE"/>
    <w:rsid w:val="00E041E7"/>
    <w:rsid w:val="00E04427"/>
    <w:rsid w:val="00E046BA"/>
    <w:rsid w:val="00E07A44"/>
    <w:rsid w:val="00E103A6"/>
    <w:rsid w:val="00E10E2C"/>
    <w:rsid w:val="00E11BA4"/>
    <w:rsid w:val="00E125D5"/>
    <w:rsid w:val="00E12808"/>
    <w:rsid w:val="00E131D7"/>
    <w:rsid w:val="00E1386E"/>
    <w:rsid w:val="00E14548"/>
    <w:rsid w:val="00E14725"/>
    <w:rsid w:val="00E147EE"/>
    <w:rsid w:val="00E14E92"/>
    <w:rsid w:val="00E165CE"/>
    <w:rsid w:val="00E16FCD"/>
    <w:rsid w:val="00E17407"/>
    <w:rsid w:val="00E175F8"/>
    <w:rsid w:val="00E178B2"/>
    <w:rsid w:val="00E2074F"/>
    <w:rsid w:val="00E219C2"/>
    <w:rsid w:val="00E236C6"/>
    <w:rsid w:val="00E23CA1"/>
    <w:rsid w:val="00E252DC"/>
    <w:rsid w:val="00E25456"/>
    <w:rsid w:val="00E25C5F"/>
    <w:rsid w:val="00E25D32"/>
    <w:rsid w:val="00E25EF6"/>
    <w:rsid w:val="00E26AFF"/>
    <w:rsid w:val="00E27379"/>
    <w:rsid w:val="00E276A1"/>
    <w:rsid w:val="00E277B8"/>
    <w:rsid w:val="00E27CCB"/>
    <w:rsid w:val="00E27D4E"/>
    <w:rsid w:val="00E30885"/>
    <w:rsid w:val="00E31BAF"/>
    <w:rsid w:val="00E32154"/>
    <w:rsid w:val="00E32170"/>
    <w:rsid w:val="00E32238"/>
    <w:rsid w:val="00E32C6C"/>
    <w:rsid w:val="00E32EA4"/>
    <w:rsid w:val="00E3314E"/>
    <w:rsid w:val="00E3341B"/>
    <w:rsid w:val="00E345CB"/>
    <w:rsid w:val="00E3465D"/>
    <w:rsid w:val="00E349B0"/>
    <w:rsid w:val="00E34DBA"/>
    <w:rsid w:val="00E37419"/>
    <w:rsid w:val="00E37735"/>
    <w:rsid w:val="00E3793E"/>
    <w:rsid w:val="00E409A8"/>
    <w:rsid w:val="00E41663"/>
    <w:rsid w:val="00E426B9"/>
    <w:rsid w:val="00E42DC8"/>
    <w:rsid w:val="00E438AD"/>
    <w:rsid w:val="00E44C82"/>
    <w:rsid w:val="00E465C6"/>
    <w:rsid w:val="00E47CEE"/>
    <w:rsid w:val="00E50005"/>
    <w:rsid w:val="00E50A62"/>
    <w:rsid w:val="00E50C12"/>
    <w:rsid w:val="00E50DF6"/>
    <w:rsid w:val="00E518D8"/>
    <w:rsid w:val="00E51D83"/>
    <w:rsid w:val="00E5253D"/>
    <w:rsid w:val="00E525AD"/>
    <w:rsid w:val="00E529E1"/>
    <w:rsid w:val="00E555D2"/>
    <w:rsid w:val="00E57279"/>
    <w:rsid w:val="00E61855"/>
    <w:rsid w:val="00E61BD9"/>
    <w:rsid w:val="00E62E51"/>
    <w:rsid w:val="00E63CB4"/>
    <w:rsid w:val="00E646D9"/>
    <w:rsid w:val="00E64D2A"/>
    <w:rsid w:val="00E65493"/>
    <w:rsid w:val="00E65897"/>
    <w:rsid w:val="00E65B91"/>
    <w:rsid w:val="00E66409"/>
    <w:rsid w:val="00E676C3"/>
    <w:rsid w:val="00E67D82"/>
    <w:rsid w:val="00E70342"/>
    <w:rsid w:val="00E70526"/>
    <w:rsid w:val="00E71161"/>
    <w:rsid w:val="00E713E1"/>
    <w:rsid w:val="00E7209D"/>
    <w:rsid w:val="00E72382"/>
    <w:rsid w:val="00E72EAD"/>
    <w:rsid w:val="00E732FF"/>
    <w:rsid w:val="00E74E37"/>
    <w:rsid w:val="00E7568E"/>
    <w:rsid w:val="00E769F1"/>
    <w:rsid w:val="00E77223"/>
    <w:rsid w:val="00E7727B"/>
    <w:rsid w:val="00E81ABF"/>
    <w:rsid w:val="00E81B2A"/>
    <w:rsid w:val="00E81B3F"/>
    <w:rsid w:val="00E827ED"/>
    <w:rsid w:val="00E839A5"/>
    <w:rsid w:val="00E83DAC"/>
    <w:rsid w:val="00E84002"/>
    <w:rsid w:val="00E841FF"/>
    <w:rsid w:val="00E8528B"/>
    <w:rsid w:val="00E85B94"/>
    <w:rsid w:val="00E85F21"/>
    <w:rsid w:val="00E90102"/>
    <w:rsid w:val="00E90C22"/>
    <w:rsid w:val="00E9129D"/>
    <w:rsid w:val="00E9193B"/>
    <w:rsid w:val="00E930DD"/>
    <w:rsid w:val="00E94EBB"/>
    <w:rsid w:val="00E951D3"/>
    <w:rsid w:val="00E978D0"/>
    <w:rsid w:val="00E97F56"/>
    <w:rsid w:val="00EA000A"/>
    <w:rsid w:val="00EA0014"/>
    <w:rsid w:val="00EA0150"/>
    <w:rsid w:val="00EA0A6B"/>
    <w:rsid w:val="00EA15AD"/>
    <w:rsid w:val="00EA19B3"/>
    <w:rsid w:val="00EA2787"/>
    <w:rsid w:val="00EA3A54"/>
    <w:rsid w:val="00EA4144"/>
    <w:rsid w:val="00EA445F"/>
    <w:rsid w:val="00EA4562"/>
    <w:rsid w:val="00EA45B9"/>
    <w:rsid w:val="00EA4613"/>
    <w:rsid w:val="00EA4A13"/>
    <w:rsid w:val="00EA654A"/>
    <w:rsid w:val="00EA6779"/>
    <w:rsid w:val="00EA7F91"/>
    <w:rsid w:val="00EB0050"/>
    <w:rsid w:val="00EB1523"/>
    <w:rsid w:val="00EB2779"/>
    <w:rsid w:val="00EB3266"/>
    <w:rsid w:val="00EB397B"/>
    <w:rsid w:val="00EB4324"/>
    <w:rsid w:val="00EB43ED"/>
    <w:rsid w:val="00EB46A3"/>
    <w:rsid w:val="00EB5650"/>
    <w:rsid w:val="00EB601F"/>
    <w:rsid w:val="00EB6BA8"/>
    <w:rsid w:val="00EB7911"/>
    <w:rsid w:val="00EC0E49"/>
    <w:rsid w:val="00EC101F"/>
    <w:rsid w:val="00EC1281"/>
    <w:rsid w:val="00EC1403"/>
    <w:rsid w:val="00EC1D9F"/>
    <w:rsid w:val="00EC3BE2"/>
    <w:rsid w:val="00EC4FA3"/>
    <w:rsid w:val="00EC58D8"/>
    <w:rsid w:val="00EC7CC7"/>
    <w:rsid w:val="00EC7D4A"/>
    <w:rsid w:val="00ED0A78"/>
    <w:rsid w:val="00ED0C12"/>
    <w:rsid w:val="00ED25D7"/>
    <w:rsid w:val="00ED322E"/>
    <w:rsid w:val="00ED37BA"/>
    <w:rsid w:val="00ED3B49"/>
    <w:rsid w:val="00ED5592"/>
    <w:rsid w:val="00ED6BD0"/>
    <w:rsid w:val="00EE0131"/>
    <w:rsid w:val="00EE1388"/>
    <w:rsid w:val="00EE17B0"/>
    <w:rsid w:val="00EE1BDD"/>
    <w:rsid w:val="00EE3D52"/>
    <w:rsid w:val="00EE43CE"/>
    <w:rsid w:val="00EE4C42"/>
    <w:rsid w:val="00EE65EF"/>
    <w:rsid w:val="00EF064E"/>
    <w:rsid w:val="00EF06D9"/>
    <w:rsid w:val="00EF1F3C"/>
    <w:rsid w:val="00EF3F43"/>
    <w:rsid w:val="00EF3FAB"/>
    <w:rsid w:val="00EF4E26"/>
    <w:rsid w:val="00EF5676"/>
    <w:rsid w:val="00EF5FCD"/>
    <w:rsid w:val="00EF6034"/>
    <w:rsid w:val="00EF6668"/>
    <w:rsid w:val="00EF79CD"/>
    <w:rsid w:val="00F00ABF"/>
    <w:rsid w:val="00F026C0"/>
    <w:rsid w:val="00F033AC"/>
    <w:rsid w:val="00F03781"/>
    <w:rsid w:val="00F03F91"/>
    <w:rsid w:val="00F04C8E"/>
    <w:rsid w:val="00F05583"/>
    <w:rsid w:val="00F05A39"/>
    <w:rsid w:val="00F0730F"/>
    <w:rsid w:val="00F07F6C"/>
    <w:rsid w:val="00F10A4F"/>
    <w:rsid w:val="00F12B42"/>
    <w:rsid w:val="00F14106"/>
    <w:rsid w:val="00F1459D"/>
    <w:rsid w:val="00F15CD5"/>
    <w:rsid w:val="00F15EAA"/>
    <w:rsid w:val="00F16047"/>
    <w:rsid w:val="00F1651A"/>
    <w:rsid w:val="00F16BA6"/>
    <w:rsid w:val="00F16C97"/>
    <w:rsid w:val="00F20C99"/>
    <w:rsid w:val="00F21424"/>
    <w:rsid w:val="00F22572"/>
    <w:rsid w:val="00F22DA7"/>
    <w:rsid w:val="00F22FFF"/>
    <w:rsid w:val="00F234D1"/>
    <w:rsid w:val="00F244DC"/>
    <w:rsid w:val="00F247AA"/>
    <w:rsid w:val="00F25793"/>
    <w:rsid w:val="00F25FFA"/>
    <w:rsid w:val="00F267F1"/>
    <w:rsid w:val="00F26AA1"/>
    <w:rsid w:val="00F26BAE"/>
    <w:rsid w:val="00F272CE"/>
    <w:rsid w:val="00F3037E"/>
    <w:rsid w:val="00F3049E"/>
    <w:rsid w:val="00F30C64"/>
    <w:rsid w:val="00F30CB5"/>
    <w:rsid w:val="00F318B2"/>
    <w:rsid w:val="00F32BA2"/>
    <w:rsid w:val="00F32CDB"/>
    <w:rsid w:val="00F335F0"/>
    <w:rsid w:val="00F33F28"/>
    <w:rsid w:val="00F3532E"/>
    <w:rsid w:val="00F35737"/>
    <w:rsid w:val="00F35E28"/>
    <w:rsid w:val="00F3692F"/>
    <w:rsid w:val="00F41C35"/>
    <w:rsid w:val="00F44347"/>
    <w:rsid w:val="00F4643B"/>
    <w:rsid w:val="00F46CB4"/>
    <w:rsid w:val="00F473AD"/>
    <w:rsid w:val="00F5032B"/>
    <w:rsid w:val="00F52306"/>
    <w:rsid w:val="00F524F2"/>
    <w:rsid w:val="00F528CF"/>
    <w:rsid w:val="00F53074"/>
    <w:rsid w:val="00F5354B"/>
    <w:rsid w:val="00F53B0C"/>
    <w:rsid w:val="00F5495C"/>
    <w:rsid w:val="00F54F76"/>
    <w:rsid w:val="00F551C2"/>
    <w:rsid w:val="00F558F3"/>
    <w:rsid w:val="00F565FE"/>
    <w:rsid w:val="00F63A70"/>
    <w:rsid w:val="00F63D8C"/>
    <w:rsid w:val="00F64D77"/>
    <w:rsid w:val="00F651E3"/>
    <w:rsid w:val="00F65598"/>
    <w:rsid w:val="00F66194"/>
    <w:rsid w:val="00F67259"/>
    <w:rsid w:val="00F67521"/>
    <w:rsid w:val="00F717A7"/>
    <w:rsid w:val="00F721A5"/>
    <w:rsid w:val="00F73825"/>
    <w:rsid w:val="00F74E68"/>
    <w:rsid w:val="00F7534E"/>
    <w:rsid w:val="00F75815"/>
    <w:rsid w:val="00F76F48"/>
    <w:rsid w:val="00F7741F"/>
    <w:rsid w:val="00F77D6E"/>
    <w:rsid w:val="00F8068E"/>
    <w:rsid w:val="00F80C08"/>
    <w:rsid w:val="00F81074"/>
    <w:rsid w:val="00F814CD"/>
    <w:rsid w:val="00F8164E"/>
    <w:rsid w:val="00F81D26"/>
    <w:rsid w:val="00F821CA"/>
    <w:rsid w:val="00F8299B"/>
    <w:rsid w:val="00F837D6"/>
    <w:rsid w:val="00F83D2C"/>
    <w:rsid w:val="00F84394"/>
    <w:rsid w:val="00F85B56"/>
    <w:rsid w:val="00F869A1"/>
    <w:rsid w:val="00F86D9B"/>
    <w:rsid w:val="00F9067D"/>
    <w:rsid w:val="00F90779"/>
    <w:rsid w:val="00F91275"/>
    <w:rsid w:val="00F924F7"/>
    <w:rsid w:val="00F938F8"/>
    <w:rsid w:val="00F93A40"/>
    <w:rsid w:val="00F93EDF"/>
    <w:rsid w:val="00F93F00"/>
    <w:rsid w:val="00F95402"/>
    <w:rsid w:val="00F95D5A"/>
    <w:rsid w:val="00F97F12"/>
    <w:rsid w:val="00FA01BE"/>
    <w:rsid w:val="00FA1802"/>
    <w:rsid w:val="00FA2074"/>
    <w:rsid w:val="00FA21D0"/>
    <w:rsid w:val="00FA2D0E"/>
    <w:rsid w:val="00FA3821"/>
    <w:rsid w:val="00FA384C"/>
    <w:rsid w:val="00FA3E85"/>
    <w:rsid w:val="00FA58AD"/>
    <w:rsid w:val="00FA5F59"/>
    <w:rsid w:val="00FA5F5F"/>
    <w:rsid w:val="00FA6505"/>
    <w:rsid w:val="00FA6D97"/>
    <w:rsid w:val="00FA712C"/>
    <w:rsid w:val="00FB0CEA"/>
    <w:rsid w:val="00FB15D8"/>
    <w:rsid w:val="00FB2208"/>
    <w:rsid w:val="00FB31B0"/>
    <w:rsid w:val="00FB32B0"/>
    <w:rsid w:val="00FB3AF8"/>
    <w:rsid w:val="00FB3B4C"/>
    <w:rsid w:val="00FB3D37"/>
    <w:rsid w:val="00FB48EE"/>
    <w:rsid w:val="00FB4B8D"/>
    <w:rsid w:val="00FB641D"/>
    <w:rsid w:val="00FB68E1"/>
    <w:rsid w:val="00FB6DE7"/>
    <w:rsid w:val="00FB730C"/>
    <w:rsid w:val="00FB7913"/>
    <w:rsid w:val="00FC13B3"/>
    <w:rsid w:val="00FC1508"/>
    <w:rsid w:val="00FC1AA2"/>
    <w:rsid w:val="00FC2695"/>
    <w:rsid w:val="00FC26F4"/>
    <w:rsid w:val="00FC2738"/>
    <w:rsid w:val="00FC3E03"/>
    <w:rsid w:val="00FC3FC1"/>
    <w:rsid w:val="00FC66B2"/>
    <w:rsid w:val="00FC6A16"/>
    <w:rsid w:val="00FD04D3"/>
    <w:rsid w:val="00FD0DFB"/>
    <w:rsid w:val="00FD0FD0"/>
    <w:rsid w:val="00FD194C"/>
    <w:rsid w:val="00FD324A"/>
    <w:rsid w:val="00FD506D"/>
    <w:rsid w:val="00FD5919"/>
    <w:rsid w:val="00FD7BD5"/>
    <w:rsid w:val="00FE1AEB"/>
    <w:rsid w:val="00FE2C58"/>
    <w:rsid w:val="00FE3D74"/>
    <w:rsid w:val="00FE420D"/>
    <w:rsid w:val="00FE450E"/>
    <w:rsid w:val="00FE4814"/>
    <w:rsid w:val="00FE5117"/>
    <w:rsid w:val="00FE61FF"/>
    <w:rsid w:val="00FE6245"/>
    <w:rsid w:val="00FE6383"/>
    <w:rsid w:val="00FE7C47"/>
    <w:rsid w:val="00FE7E8D"/>
    <w:rsid w:val="00FF03D7"/>
    <w:rsid w:val="00FF1531"/>
    <w:rsid w:val="00FF5046"/>
    <w:rsid w:val="00FF69A2"/>
    <w:rsid w:val="021F6B4B"/>
    <w:rsid w:val="030AA6F3"/>
    <w:rsid w:val="0402CAC8"/>
    <w:rsid w:val="0449EB9F"/>
    <w:rsid w:val="0A6771F3"/>
    <w:rsid w:val="0BAC8B6F"/>
    <w:rsid w:val="0D1B7A3F"/>
    <w:rsid w:val="0F4F09FA"/>
    <w:rsid w:val="16D719A1"/>
    <w:rsid w:val="1AB6177F"/>
    <w:rsid w:val="1B0A8B3C"/>
    <w:rsid w:val="1C235E2B"/>
    <w:rsid w:val="20C0BFFE"/>
    <w:rsid w:val="21467FF7"/>
    <w:rsid w:val="255AD405"/>
    <w:rsid w:val="2629B8D2"/>
    <w:rsid w:val="286AD586"/>
    <w:rsid w:val="28CBD1E3"/>
    <w:rsid w:val="28FF5089"/>
    <w:rsid w:val="29F890D2"/>
    <w:rsid w:val="2B210B23"/>
    <w:rsid w:val="2C072FA9"/>
    <w:rsid w:val="2C6FA59A"/>
    <w:rsid w:val="32C6E404"/>
    <w:rsid w:val="365D32DE"/>
    <w:rsid w:val="395EA6D3"/>
    <w:rsid w:val="3CE2E50B"/>
    <w:rsid w:val="3DCCB66C"/>
    <w:rsid w:val="3EFC9902"/>
    <w:rsid w:val="3FFB568B"/>
    <w:rsid w:val="40986963"/>
    <w:rsid w:val="4290C579"/>
    <w:rsid w:val="44A6FBF5"/>
    <w:rsid w:val="4707AAE7"/>
    <w:rsid w:val="48D42612"/>
    <w:rsid w:val="497CFC93"/>
    <w:rsid w:val="4BA0E27F"/>
    <w:rsid w:val="4BCE988A"/>
    <w:rsid w:val="4F4238A6"/>
    <w:rsid w:val="4FA48315"/>
    <w:rsid w:val="51B0FCCC"/>
    <w:rsid w:val="5C307A04"/>
    <w:rsid w:val="5CF64C79"/>
    <w:rsid w:val="6169C05B"/>
    <w:rsid w:val="635F59F0"/>
    <w:rsid w:val="65085A74"/>
    <w:rsid w:val="66158F8D"/>
    <w:rsid w:val="68A1FAC1"/>
    <w:rsid w:val="6945B35C"/>
    <w:rsid w:val="69B24AF8"/>
    <w:rsid w:val="6AE3D7F0"/>
    <w:rsid w:val="6B6D94E2"/>
    <w:rsid w:val="6F263F0B"/>
    <w:rsid w:val="70218C7C"/>
    <w:rsid w:val="740C0575"/>
    <w:rsid w:val="74820362"/>
    <w:rsid w:val="7914E25F"/>
    <w:rsid w:val="7AF01B56"/>
    <w:rsid w:val="7C5DC2A9"/>
    <w:rsid w:val="7F09E2DF"/>
    <w:rsid w:val="7F8FA2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,"/>
  <w14:docId w14:val="2AE0CC22"/>
  <w14:defaultImageDpi w14:val="330"/>
  <w15:docId w15:val="{AB971167-4D0F-4D11-B1B1-914B99C10F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locked="1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rsid w:val="004F5E36"/>
    <w:pPr>
      <w:tabs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qFormat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qFormat/>
    <w:rsid w:val="009E788A"/>
    <w:pPr>
      <w:keepNext/>
      <w:numPr>
        <w:ilvl w:val="1"/>
        <w:numId w:val="31"/>
      </w:numPr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qFormat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autoRedefine/>
    <w:qFormat/>
    <w:rsid w:val="00FE6245"/>
    <w:pPr>
      <w:keepNext/>
      <w:suppressAutoHyphens/>
      <w:spacing w:before="120" w:after="120" w:line="264" w:lineRule="auto"/>
      <w:jc w:val="both"/>
    </w:pPr>
    <w:rPr>
      <w:rFonts w:ascii="Arial" w:eastAsia="MinionPro-Regular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qFormat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rsid w:val="000E414A"/>
    <w:pPr>
      <w:numPr>
        <w:ilvl w:val="3"/>
        <w:numId w:val="3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qFormat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Caption">
    <w:name w:val="CET Caption"/>
    <w:link w:val="CETCaptionCarattere"/>
    <w:qFormat/>
    <w:rsid w:val="00F7534E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character" w:customStyle="1" w:styleId="CETheadingxCarattere">
    <w:name w:val="CET headingx Carattere"/>
    <w:link w:val="CETheadingx"/>
    <w:rsid w:val="00FE6245"/>
    <w:rPr>
      <w:rFonts w:ascii="Arial" w:eastAsia="MinionPro-Regular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F7534E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577FE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CETReferencetext"/>
    <w:uiPriority w:val="37"/>
    <w:unhideWhenUsed/>
    <w:rsid w:val="00631B33"/>
    <w:pPr>
      <w:spacing w:line="240" w:lineRule="auto"/>
      <w:ind w:left="720" w:hanging="720"/>
    </w:pPr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semiHidden/>
    <w:unhideWhenUsed/>
    <w:qFormat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unhideWhenUs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rsid w:val="00901EB6"/>
    <w:rPr>
      <w:b/>
    </w:rPr>
  </w:style>
  <w:style w:type="paragraph" w:customStyle="1" w:styleId="CETnumberingbullets">
    <w:name w:val="CET numbering (bullets)"/>
    <w:rsid w:val="008D433B"/>
    <w:pPr>
      <w:numPr>
        <w:numId w:val="13"/>
      </w:numPr>
      <w:spacing w:after="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B57B36"/>
    <w:pPr>
      <w:numPr>
        <w:numId w:val="14"/>
      </w:numPr>
      <w:spacing w:after="0" w:line="264" w:lineRule="auto"/>
      <w:ind w:left="340" w:hanging="22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B57B36"/>
    <w:pPr>
      <w:numPr>
        <w:numId w:val="15"/>
      </w:numPr>
      <w:spacing w:after="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04C62"/>
    <w:rPr>
      <w:color w:val="0000FF" w:themeColor="hyperlink"/>
      <w:u w:val="single"/>
    </w:rPr>
  </w:style>
  <w:style w:type="character" w:customStyle="1" w:styleId="eudoraheader">
    <w:name w:val="eudoraheader"/>
    <w:basedOn w:val="DefaultParagraphFont"/>
    <w:rsid w:val="00904C62"/>
  </w:style>
  <w:style w:type="paragraph" w:customStyle="1" w:styleId="CETListbullets">
    <w:name w:val="CET List bullets"/>
    <w:qFormat/>
    <w:rsid w:val="004577FE"/>
    <w:pPr>
      <w:spacing w:after="0" w:line="264" w:lineRule="auto"/>
      <w:ind w:left="340" w:hanging="227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Referencetext">
    <w:name w:val="CET Reference text"/>
    <w:qFormat/>
    <w:rsid w:val="00600535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Tabletitle">
    <w:name w:val="CET Table title"/>
    <w:qFormat/>
    <w:rsid w:val="00600535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Acknowledgementstitle">
    <w:name w:val="CET Acknowledgements title"/>
    <w:next w:val="CETBodytext"/>
    <w:qFormat/>
    <w:rsid w:val="0060053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Equation">
    <w:name w:val="CET Equation"/>
    <w:basedOn w:val="CETBodytext"/>
    <w:next w:val="CETBodytext"/>
    <w:qFormat/>
    <w:rsid w:val="00600535"/>
    <w:pPr>
      <w:spacing w:before="120" w:after="120"/>
      <w:jc w:val="left"/>
    </w:pPr>
    <w:rPr>
      <w:lang w:val="en-GB"/>
    </w:rPr>
  </w:style>
  <w:style w:type="paragraph" w:customStyle="1" w:styleId="CETHeadingxx">
    <w:name w:val="CET Headingxx"/>
    <w:basedOn w:val="CETheadingx"/>
    <w:link w:val="CETHeadingxxChar"/>
    <w:qFormat/>
    <w:rsid w:val="000F787B"/>
  </w:style>
  <w:style w:type="character" w:customStyle="1" w:styleId="CETHeadingxxChar">
    <w:name w:val="CET Headingxx Char"/>
    <w:basedOn w:val="CETheadingxCarattere"/>
    <w:link w:val="CETHeadingxx"/>
    <w:rsid w:val="000F787B"/>
    <w:rPr>
      <w:rFonts w:ascii="Arial" w:eastAsia="Times New Roman" w:hAnsi="Arial" w:cs="Times New Roman"/>
      <w:b/>
      <w:sz w:val="18"/>
      <w:szCs w:val="20"/>
      <w:lang w:val="en-US"/>
    </w:rPr>
  </w:style>
  <w:style w:type="paragraph" w:styleId="ListParagraph">
    <w:name w:val="List Paragraph"/>
    <w:basedOn w:val="Normal"/>
    <w:uiPriority w:val="34"/>
    <w:rsid w:val="00280FAF"/>
    <w:pPr>
      <w:ind w:left="720"/>
      <w:contextualSpacing/>
    </w:pPr>
  </w:style>
  <w:style w:type="character" w:customStyle="1" w:styleId="gmail-apple-converted-space">
    <w:name w:val="gmail-apple-converted-space"/>
    <w:basedOn w:val="DefaultParagraphFont"/>
    <w:rsid w:val="00005A19"/>
  </w:style>
  <w:style w:type="paragraph" w:customStyle="1" w:styleId="Els-1storder-head">
    <w:name w:val="Els-1storder-head"/>
    <w:next w:val="Normal"/>
    <w:rsid w:val="00FB68E1"/>
    <w:pPr>
      <w:keepNext/>
      <w:suppressAutoHyphens/>
      <w:spacing w:before="240" w:after="240" w:line="240" w:lineRule="exact"/>
    </w:pPr>
    <w:rPr>
      <w:rFonts w:ascii="Times New Roman" w:eastAsia="SimSun" w:hAnsi="Times New Roman" w:cs="Times New Roman"/>
      <w:b/>
      <w:sz w:val="20"/>
      <w:szCs w:val="20"/>
      <w:lang w:val="en-US"/>
    </w:rPr>
  </w:style>
  <w:style w:type="paragraph" w:customStyle="1" w:styleId="Els-2ndorder-head">
    <w:name w:val="Els-2ndorder-head"/>
    <w:next w:val="Normal"/>
    <w:rsid w:val="00FB68E1"/>
    <w:pPr>
      <w:keepNext/>
      <w:suppressAutoHyphens/>
      <w:spacing w:before="240" w:after="240" w:line="240" w:lineRule="exact"/>
    </w:pPr>
    <w:rPr>
      <w:rFonts w:ascii="Times New Roman" w:eastAsia="SimSun" w:hAnsi="Times New Roman" w:cs="Times New Roman"/>
      <w:i/>
      <w:sz w:val="20"/>
      <w:szCs w:val="20"/>
      <w:lang w:val="en-US"/>
    </w:rPr>
  </w:style>
  <w:style w:type="paragraph" w:customStyle="1" w:styleId="Els-3rdorder-head">
    <w:name w:val="Els-3rdorder-head"/>
    <w:next w:val="Normal"/>
    <w:rsid w:val="00FB68E1"/>
    <w:pPr>
      <w:keepNext/>
      <w:suppressAutoHyphens/>
      <w:spacing w:before="240" w:after="0" w:line="240" w:lineRule="exact"/>
    </w:pPr>
    <w:rPr>
      <w:rFonts w:ascii="Times New Roman" w:eastAsia="SimSun" w:hAnsi="Times New Roman" w:cs="Times New Roman"/>
      <w:i/>
      <w:sz w:val="20"/>
      <w:szCs w:val="20"/>
      <w:lang w:val="en-US"/>
    </w:rPr>
  </w:style>
  <w:style w:type="paragraph" w:customStyle="1" w:styleId="Els-4thorder-head">
    <w:name w:val="Els-4thorder-head"/>
    <w:next w:val="Normal"/>
    <w:rsid w:val="00FB68E1"/>
    <w:pPr>
      <w:keepNext/>
      <w:suppressAutoHyphens/>
      <w:spacing w:before="240" w:after="0" w:line="240" w:lineRule="exact"/>
    </w:pPr>
    <w:rPr>
      <w:rFonts w:ascii="Times New Roman" w:eastAsia="SimSun" w:hAnsi="Times New Roman" w:cs="Times New Roman"/>
      <w:i/>
      <w:sz w:val="20"/>
      <w:szCs w:val="20"/>
      <w:lang w:val="en-US"/>
    </w:rPr>
  </w:style>
  <w:style w:type="paragraph" w:customStyle="1" w:styleId="Els-Abstract-text">
    <w:name w:val="Els-Abstract-text"/>
    <w:next w:val="Normal"/>
    <w:rsid w:val="00FB68E1"/>
    <w:pPr>
      <w:spacing w:after="0" w:line="220" w:lineRule="exact"/>
      <w:jc w:val="both"/>
    </w:pPr>
    <w:rPr>
      <w:rFonts w:ascii="Times New Roman" w:eastAsia="SimSun" w:hAnsi="Times New Roman" w:cs="Times New Roman"/>
      <w:sz w:val="18"/>
      <w:szCs w:val="20"/>
      <w:lang w:val="en-US"/>
    </w:rPr>
  </w:style>
  <w:style w:type="paragraph" w:customStyle="1" w:styleId="Els-body-text">
    <w:name w:val="Els-body-text"/>
    <w:link w:val="Els-body-textChar"/>
    <w:rsid w:val="00FB68E1"/>
    <w:pPr>
      <w:spacing w:after="0" w:line="240" w:lineRule="exact"/>
      <w:ind w:firstLine="238"/>
      <w:jc w:val="both"/>
    </w:pPr>
    <w:rPr>
      <w:rFonts w:ascii="Times New Roman" w:eastAsia="SimSun" w:hAnsi="Times New Roman" w:cs="Times New Roman"/>
      <w:sz w:val="20"/>
      <w:szCs w:val="20"/>
      <w:lang w:val="en-US"/>
    </w:rPr>
  </w:style>
  <w:style w:type="character" w:customStyle="1" w:styleId="normaltextrun">
    <w:name w:val="normaltextrun"/>
    <w:basedOn w:val="DefaultParagraphFont"/>
    <w:rsid w:val="00FB68E1"/>
  </w:style>
  <w:style w:type="character" w:customStyle="1" w:styleId="eop">
    <w:name w:val="eop"/>
    <w:basedOn w:val="DefaultParagraphFont"/>
    <w:rsid w:val="00FB68E1"/>
  </w:style>
  <w:style w:type="character" w:customStyle="1" w:styleId="Els-body-textChar">
    <w:name w:val="Els-body-text Char"/>
    <w:basedOn w:val="DefaultParagraphFont"/>
    <w:link w:val="Els-body-text"/>
    <w:rsid w:val="00FB68E1"/>
    <w:rPr>
      <w:rFonts w:ascii="Times New Roman" w:eastAsia="SimSun" w:hAnsi="Times New Roman" w:cs="Times New Roman"/>
      <w:sz w:val="20"/>
      <w:szCs w:val="20"/>
      <w:lang w:val="en-US"/>
    </w:rPr>
  </w:style>
  <w:style w:type="character" w:customStyle="1" w:styleId="wacimagecontainer">
    <w:name w:val="wacimagecontainer"/>
    <w:basedOn w:val="DefaultParagraphFont"/>
    <w:rsid w:val="00607869"/>
  </w:style>
  <w:style w:type="paragraph" w:customStyle="1" w:styleId="Els-caption">
    <w:name w:val="Els-caption"/>
    <w:rsid w:val="00607869"/>
    <w:pPr>
      <w:keepLines/>
      <w:spacing w:before="200" w:after="240" w:line="200" w:lineRule="exact"/>
    </w:pPr>
    <w:rPr>
      <w:rFonts w:ascii="Times New Roman" w:eastAsia="SimSun" w:hAnsi="Times New Roman" w:cs="Times New Roman"/>
      <w:sz w:val="16"/>
      <w:szCs w:val="20"/>
      <w:lang w:val="en-US"/>
    </w:rPr>
  </w:style>
  <w:style w:type="paragraph" w:customStyle="1" w:styleId="Els-acknowledgement">
    <w:name w:val="Els-acknowledgement"/>
    <w:next w:val="Normal"/>
    <w:rsid w:val="00607869"/>
    <w:pPr>
      <w:keepNext/>
      <w:spacing w:before="480" w:after="240" w:line="220" w:lineRule="exact"/>
    </w:pPr>
    <w:rPr>
      <w:rFonts w:ascii="Times New Roman" w:eastAsia="SimSun" w:hAnsi="Times New Roman" w:cs="Times New Roman"/>
      <w:b/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5D52CD"/>
    <w:pPr>
      <w:jc w:val="center"/>
    </w:pPr>
    <w:rPr>
      <w:rFonts w:cs="Arial"/>
      <w:noProof/>
      <w:sz w:val="20"/>
      <w:lang w:val="en-US"/>
    </w:rPr>
  </w:style>
  <w:style w:type="character" w:customStyle="1" w:styleId="EndNoteBibliographyTitleChar">
    <w:name w:val="EndNote Bibliography Title Char"/>
    <w:basedOn w:val="Els-body-textChar"/>
    <w:link w:val="EndNoteBibliographyTitle"/>
    <w:rsid w:val="005D52CD"/>
    <w:rPr>
      <w:rFonts w:ascii="Arial" w:eastAsia="Times New Roman" w:hAnsi="Arial" w:cs="Arial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D52CD"/>
    <w:pPr>
      <w:spacing w:line="240" w:lineRule="auto"/>
      <w:jc w:val="left"/>
    </w:pPr>
    <w:rPr>
      <w:rFonts w:cs="Arial"/>
      <w:noProof/>
      <w:sz w:val="20"/>
      <w:lang w:val="en-US"/>
    </w:rPr>
  </w:style>
  <w:style w:type="character" w:customStyle="1" w:styleId="EndNoteBibliographyChar">
    <w:name w:val="EndNote Bibliography Char"/>
    <w:basedOn w:val="Els-body-textChar"/>
    <w:link w:val="EndNoteBibliography"/>
    <w:rsid w:val="005D52CD"/>
    <w:rPr>
      <w:rFonts w:ascii="Arial" w:eastAsia="Times New Roman" w:hAnsi="Arial" w:cs="Arial"/>
      <w:noProof/>
      <w:sz w:val="20"/>
      <w:szCs w:val="20"/>
      <w:lang w:val="en-US"/>
    </w:rPr>
  </w:style>
  <w:style w:type="character" w:styleId="PlaceholderText">
    <w:name w:val="Placeholder Text"/>
    <w:basedOn w:val="DefaultParagraphFont"/>
    <w:uiPriority w:val="99"/>
    <w:semiHidden/>
    <w:rsid w:val="004E7F30"/>
    <w:rPr>
      <w:color w:val="666666"/>
    </w:rPr>
  </w:style>
  <w:style w:type="paragraph" w:styleId="Revision">
    <w:name w:val="Revision"/>
    <w:hidden/>
    <w:uiPriority w:val="99"/>
    <w:semiHidden/>
    <w:rsid w:val="0002316F"/>
    <w:pPr>
      <w:spacing w:after="0" w:line="240" w:lineRule="auto"/>
    </w:pPr>
    <w:rPr>
      <w:rFonts w:ascii="Arial" w:eastAsia="Times New Roman" w:hAnsi="Arial" w:cs="Times New Roman"/>
      <w:sz w:val="18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01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570598">
          <w:marLeft w:val="-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49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599114">
          <w:marLeft w:val="-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85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917253">
          <w:marLeft w:val="-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045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2842198">
          <w:marLeft w:val="-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311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350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46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54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92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840203">
          <w:marLeft w:val="-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060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825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832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332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735042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305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123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1461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332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683475">
          <w:marLeft w:val="-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915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0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91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9014704">
          <w:marLeft w:val="-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9554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172889">
          <w:marLeft w:val="-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776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85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991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08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311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759098">
          <w:marLeft w:val="-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228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068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709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08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065976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jpeg"/><Relationship Id="rId17" Type="http://schemas.openxmlformats.org/officeDocument/2006/relationships/image" Target="media/image7.jpeg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image" Target="media/image5.jpeg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E35A511386E9E418CB9E7C90BCD09CC" ma:contentTypeVersion="15" ma:contentTypeDescription="Create a new document." ma:contentTypeScope="" ma:versionID="33ef99ca1deab0de4d49806358a93f82">
  <xsd:schema xmlns:xsd="http://www.w3.org/2001/XMLSchema" xmlns:xs="http://www.w3.org/2001/XMLSchema" xmlns:p="http://schemas.microsoft.com/office/2006/metadata/properties" xmlns:ns3="cfbbef43-0009-4aec-b145-43736ba2e800" xmlns:ns4="fc606a55-6642-448d-a179-e50dac17ab7f" targetNamespace="http://schemas.microsoft.com/office/2006/metadata/properties" ma:root="true" ma:fieldsID="b08fb69bbdb652123c7e19e73fcbb98a" ns3:_="" ns4:_="">
    <xsd:import namespace="cfbbef43-0009-4aec-b145-43736ba2e800"/>
    <xsd:import namespace="fc606a55-6642-448d-a179-e50dac17ab7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_activity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ObjectDetectorVersions" minOccurs="0"/>
                <xsd:element ref="ns3:MediaServiceAutoTags" minOccurs="0"/>
                <xsd:element ref="ns3:MediaLengthInSeconds" minOccurs="0"/>
                <xsd:element ref="ns3:MediaServiceSystem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fbbef43-0009-4aec-b145-43736ba2e80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_activity" ma:index="10" nillable="true" ma:displayName="_activity" ma:hidden="true" ma:internalName="_activity">
      <xsd:simpleType>
        <xsd:restriction base="dms:Note"/>
      </xsd:simpleType>
    </xsd:element>
    <xsd:element name="MediaServiceDateTaken" ma:index="14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bjectDetectorVersions" ma:index="15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SystemTags" ma:index="18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0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1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c606a55-6642-448d-a179-e50dac17ab7f" elementFormDefault="qualified">
    <xsd:import namespace="http://schemas.microsoft.com/office/2006/documentManagement/types"/>
    <xsd:import namespace="http://schemas.microsoft.com/office/infopath/2007/PartnerControls"/>
    <xsd:element name="SharedWithUsers" ma:index="11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2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3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cfbbef43-0009-4aec-b145-43736ba2e800" xsi:nil="true"/>
  </documentManagement>
</p:properties>
</file>

<file path=customXml/itemProps1.xml><?xml version="1.0" encoding="utf-8"?>
<ds:datastoreItem xmlns:ds="http://schemas.openxmlformats.org/officeDocument/2006/customXml" ds:itemID="{FD894F7D-6BB5-47CD-8216-49E9F80592B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fbbef43-0009-4aec-b145-43736ba2e800"/>
    <ds:schemaRef ds:uri="fc606a55-6642-448d-a179-e50dac17ab7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5E80701-43EC-4F48-B66E-C5942614ED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E5332462-AA86-4370-9536-8A3087C6109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99FBFF94-910A-4C1F-B423-9401CB903BFC}">
  <ds:schemaRefs>
    <ds:schemaRef ds:uri="http://schemas.microsoft.com/office/2006/documentManagement/types"/>
    <ds:schemaRef ds:uri="http://schemas.microsoft.com/office/infopath/2007/PartnerControls"/>
    <ds:schemaRef ds:uri="http://purl.org/dc/terms/"/>
    <ds:schemaRef ds:uri="http://schemas.microsoft.com/office/2006/metadata/properties"/>
    <ds:schemaRef ds:uri="http://purl.org/dc/elements/1.1/"/>
    <ds:schemaRef ds:uri="http://schemas.openxmlformats.org/package/2006/metadata/core-properties"/>
    <ds:schemaRef ds:uri="fc606a55-6642-448d-a179-e50dac17ab7f"/>
    <ds:schemaRef ds:uri="cfbbef43-0009-4aec-b145-43736ba2e800"/>
    <ds:schemaRef ds:uri="http://www.w3.org/XML/1998/namespace"/>
    <ds:schemaRef ds:uri="http://purl.org/dc/dcmitype/"/>
  </ds:schemaRefs>
</ds:datastoreItem>
</file>

<file path=docMetadata/LabelInfo.xml><?xml version="1.0" encoding="utf-8"?>
<clbl:labelList xmlns:clbl="http://schemas.microsoft.com/office/2020/mipLabelMetadata">
  <clbl:label id="{ca9a8b8c-3ea3-4799-a43e-5510398e7a3b}" enabled="0" method="" siteId="{ca9a8b8c-3ea3-4799-a43e-5510398e7a3b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6521</Words>
  <Characters>36327</Characters>
  <Application>Microsoft Office Word</Application>
  <DocSecurity>0</DocSecurity>
  <Lines>756</Lines>
  <Paragraphs>40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424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ffaella</dc:creator>
  <cp:keywords/>
  <cp:lastModifiedBy>MMABYALWA REBECCA SEBOLA</cp:lastModifiedBy>
  <cp:revision>2</cp:revision>
  <cp:lastPrinted>2024-01-24T10:03:00Z</cp:lastPrinted>
  <dcterms:created xsi:type="dcterms:W3CDTF">2024-04-11T09:10:00Z</dcterms:created>
  <dcterms:modified xsi:type="dcterms:W3CDTF">2024-04-11T09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s8VwuD2U"/&gt;&lt;style id="http://www.zotero.org/styles/chemical-engineering-transactions" hasBibliography="1" bibliographyStyleHasBeenSet="1"/&gt;&lt;prefs&gt;&lt;pref name="fieldType" value="Field"/&gt;&lt;pref na</vt:lpwstr>
  </property>
  <property fmtid="{D5CDD505-2E9C-101B-9397-08002B2CF9AE}" pid="3" name="ZOTERO_PREF_2">
    <vt:lpwstr>me="storeReferences" value="true"/&gt;&lt;pref name="automaticJournalAbbreviations" value=""/&gt;&lt;pref name="noteType" value=""/&gt;&lt;/prefs&gt;&lt;/data&gt;</vt:lpwstr>
  </property>
  <property fmtid="{D5CDD505-2E9C-101B-9397-08002B2CF9AE}" pid="4" name="ContentTypeId">
    <vt:lpwstr>0x0101002E35A511386E9E418CB9E7C90BCD09CC</vt:lpwstr>
  </property>
  <property fmtid="{D5CDD505-2E9C-101B-9397-08002B2CF9AE}" pid="5" name="GrammarlyDocumentId">
    <vt:lpwstr>37a6798bfb8fe130b478f34884b17573c446524acdb910183b620ede1643bef4</vt:lpwstr>
  </property>
</Properties>
</file>